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9D8F10" w14:textId="174740BD" w:rsidR="0012423C" w:rsidRPr="00A427BC" w:rsidRDefault="00212FE6" w:rsidP="00212FE6">
      <w:pPr>
        <w:pStyle w:val="Title"/>
        <w:rPr>
          <w:lang w:val="en-US"/>
        </w:rPr>
      </w:pPr>
      <w:r>
        <w:rPr>
          <w:lang w:val="en-US"/>
        </w:rPr>
        <w:t>Applying the principles of Data Feminism in agricultural research promotes more transformative outcomes</w:t>
      </w:r>
    </w:p>
    <w:p w14:paraId="6D6E084B" w14:textId="78A85B5D" w:rsidR="00B46472" w:rsidRPr="00A427BC" w:rsidRDefault="00B46472" w:rsidP="00B46472">
      <w:pPr>
        <w:rPr>
          <w:lang w:val="en-US"/>
        </w:rPr>
      </w:pPr>
      <w:r w:rsidRPr="00A427BC">
        <w:rPr>
          <w:lang w:val="en-US"/>
        </w:rPr>
        <w:t>Virginia Nichols</w:t>
      </w:r>
      <w:r w:rsidRPr="00A427BC">
        <w:rPr>
          <w:vertAlign w:val="superscript"/>
          <w:lang w:val="en-US"/>
        </w:rPr>
        <w:t>1</w:t>
      </w:r>
      <w:r w:rsidR="00E5368A" w:rsidRPr="00A427BC">
        <w:rPr>
          <w:vertAlign w:val="superscript"/>
          <w:lang w:val="en-US"/>
        </w:rPr>
        <w:t>*</w:t>
      </w:r>
      <w:r w:rsidRPr="00A427BC">
        <w:rPr>
          <w:lang w:val="en-US"/>
        </w:rPr>
        <w:t>, Angie Carter</w:t>
      </w:r>
      <w:r w:rsidRPr="00A427BC">
        <w:rPr>
          <w:vertAlign w:val="superscript"/>
          <w:lang w:val="en-US"/>
        </w:rPr>
        <w:t>2</w:t>
      </w:r>
      <w:r w:rsidRPr="00A427BC">
        <w:rPr>
          <w:lang w:val="en-US"/>
        </w:rPr>
        <w:t>, Stefan Gailans</w:t>
      </w:r>
      <w:r w:rsidRPr="00A427BC">
        <w:rPr>
          <w:vertAlign w:val="superscript"/>
          <w:lang w:val="en-US"/>
        </w:rPr>
        <w:t>3</w:t>
      </w:r>
      <w:r w:rsidRPr="00A427BC">
        <w:rPr>
          <w:lang w:val="en-US"/>
        </w:rPr>
        <w:t>, Andrea Basche</w:t>
      </w:r>
      <w:r w:rsidRPr="00A427BC">
        <w:rPr>
          <w:vertAlign w:val="superscript"/>
          <w:lang w:val="en-US"/>
        </w:rPr>
        <w:t>4</w:t>
      </w:r>
      <w:r w:rsidRPr="00A427BC">
        <w:rPr>
          <w:lang w:val="en-US"/>
        </w:rPr>
        <w:t>, David Weisberger</w:t>
      </w:r>
      <w:r w:rsidRPr="00A427BC">
        <w:rPr>
          <w:vertAlign w:val="superscript"/>
          <w:lang w:val="en-US"/>
        </w:rPr>
        <w:t>5</w:t>
      </w:r>
    </w:p>
    <w:p w14:paraId="4418CC4C" w14:textId="77777777" w:rsidR="00DA077E" w:rsidRPr="00A427BC" w:rsidRDefault="00DA077E" w:rsidP="00B46472">
      <w:pPr>
        <w:rPr>
          <w:lang w:val="en-US"/>
        </w:rPr>
      </w:pPr>
    </w:p>
    <w:p w14:paraId="5FD39271" w14:textId="3462145E" w:rsidR="00B46472" w:rsidRPr="00A427BC" w:rsidRDefault="00B46472" w:rsidP="00B46472">
      <w:pPr>
        <w:rPr>
          <w:lang w:val="en-US"/>
        </w:rPr>
      </w:pPr>
      <w:r w:rsidRPr="00A427BC">
        <w:rPr>
          <w:vertAlign w:val="superscript"/>
          <w:lang w:val="en-US"/>
        </w:rPr>
        <w:t>1</w:t>
      </w:r>
      <w:r w:rsidR="00DA077E" w:rsidRPr="00A427BC">
        <w:rPr>
          <w:lang w:val="en-US"/>
        </w:rPr>
        <w:t>Aarhus University, Denmark</w:t>
      </w:r>
    </w:p>
    <w:p w14:paraId="7BB9D8FB" w14:textId="446E4238" w:rsidR="00DA077E" w:rsidRPr="00A427BC" w:rsidRDefault="00DA077E" w:rsidP="00B46472">
      <w:pPr>
        <w:rPr>
          <w:lang w:val="en-US"/>
        </w:rPr>
      </w:pPr>
      <w:r w:rsidRPr="00A427BC">
        <w:rPr>
          <w:vertAlign w:val="superscript"/>
          <w:lang w:val="en-US"/>
        </w:rPr>
        <w:t>2</w:t>
      </w:r>
      <w:r w:rsidRPr="00A427BC">
        <w:rPr>
          <w:lang w:val="en-US"/>
        </w:rPr>
        <w:t>Michigan Technological University, Michigan USA</w:t>
      </w:r>
    </w:p>
    <w:p w14:paraId="39AD7852" w14:textId="479EDB9F" w:rsidR="00DA077E" w:rsidRPr="00A427BC" w:rsidRDefault="00DA077E" w:rsidP="00B46472">
      <w:pPr>
        <w:rPr>
          <w:lang w:val="en-US"/>
        </w:rPr>
      </w:pPr>
      <w:r w:rsidRPr="00A427BC">
        <w:rPr>
          <w:vertAlign w:val="superscript"/>
          <w:lang w:val="en-US"/>
        </w:rPr>
        <w:t>3</w:t>
      </w:r>
      <w:r w:rsidRPr="00A427BC">
        <w:rPr>
          <w:lang w:val="en-US"/>
        </w:rPr>
        <w:t>Practical Farmers of Iowa,</w:t>
      </w:r>
      <w:r w:rsidR="005167FB" w:rsidRPr="00A427BC">
        <w:rPr>
          <w:lang w:val="en-US"/>
        </w:rPr>
        <w:t xml:space="preserve"> </w:t>
      </w:r>
      <w:r w:rsidRPr="00A427BC">
        <w:rPr>
          <w:lang w:val="en-US"/>
        </w:rPr>
        <w:t>Iowa USA</w:t>
      </w:r>
    </w:p>
    <w:p w14:paraId="368D7C1E" w14:textId="46830C7D" w:rsidR="00DA077E" w:rsidRPr="00A427BC" w:rsidRDefault="00DA077E" w:rsidP="00B46472">
      <w:pPr>
        <w:rPr>
          <w:lang w:val="en-US"/>
        </w:rPr>
      </w:pPr>
      <w:r w:rsidRPr="00A427BC">
        <w:rPr>
          <w:vertAlign w:val="superscript"/>
          <w:lang w:val="en-US"/>
        </w:rPr>
        <w:t>4</w:t>
      </w:r>
      <w:r w:rsidRPr="00A427BC">
        <w:rPr>
          <w:lang w:val="en-US"/>
        </w:rPr>
        <w:t>University of Nebraska-Lincoln, Nebraska USA</w:t>
      </w:r>
    </w:p>
    <w:p w14:paraId="2A6023E2" w14:textId="7EC270CC" w:rsidR="00DA077E" w:rsidRPr="00A427BC" w:rsidRDefault="00DA077E" w:rsidP="00B46472">
      <w:pPr>
        <w:rPr>
          <w:lang w:val="en-US"/>
        </w:rPr>
      </w:pPr>
      <w:r w:rsidRPr="00A427BC">
        <w:rPr>
          <w:vertAlign w:val="superscript"/>
          <w:lang w:val="en-US"/>
        </w:rPr>
        <w:t>5</w:t>
      </w:r>
      <w:r w:rsidRPr="00A427BC">
        <w:rPr>
          <w:lang w:val="en-US"/>
        </w:rPr>
        <w:t>University of Rhode Island, Rhode Island USA</w:t>
      </w:r>
    </w:p>
    <w:p w14:paraId="3397CE44" w14:textId="49DDC02A" w:rsidR="00E5368A" w:rsidRPr="00A427BC" w:rsidRDefault="00E5368A" w:rsidP="00B46472">
      <w:pPr>
        <w:rPr>
          <w:lang w:val="en-US"/>
        </w:rPr>
      </w:pPr>
      <w:r w:rsidRPr="00A427BC">
        <w:rPr>
          <w:lang w:val="en-US"/>
        </w:rPr>
        <w:t>*gina.nichols@agro.au.dk</w:t>
      </w:r>
    </w:p>
    <w:p w14:paraId="12EAC8DB" w14:textId="2E74EDF5" w:rsidR="009C7EA9" w:rsidRPr="00A427BC" w:rsidRDefault="009C7EA9" w:rsidP="009C7EA9">
      <w:pPr>
        <w:pStyle w:val="Heading1"/>
        <w:rPr>
          <w:color w:val="auto"/>
          <w:lang w:val="en-US"/>
        </w:rPr>
      </w:pPr>
      <w:r w:rsidRPr="00A427BC">
        <w:rPr>
          <w:color w:val="auto"/>
          <w:lang w:val="en-US"/>
        </w:rPr>
        <w:t>Abstract</w:t>
      </w:r>
    </w:p>
    <w:p w14:paraId="7E487EAE" w14:textId="77777777" w:rsidR="000E7DB5" w:rsidRPr="00A427BC" w:rsidRDefault="000E7DB5" w:rsidP="009C7EA9">
      <w:pPr>
        <w:rPr>
          <w:lang w:val="en-US"/>
        </w:rPr>
      </w:pPr>
    </w:p>
    <w:p w14:paraId="27A0D1B7" w14:textId="7FC0F1C2" w:rsidR="00D86529" w:rsidRPr="00A427BC" w:rsidRDefault="007F10CD" w:rsidP="00D86529">
      <w:pPr>
        <w:rPr>
          <w:lang w:val="en-US"/>
        </w:rPr>
      </w:pPr>
      <w:r w:rsidRPr="00A427BC">
        <w:rPr>
          <w:shd w:val="clear" w:color="auto" w:fill="FFFFFF"/>
          <w:lang w:val="en-US"/>
        </w:rPr>
        <w:t xml:space="preserve">Agricultural research reflects complex institutional </w:t>
      </w:r>
      <w:r w:rsidR="00EE392E" w:rsidRPr="00A427BC">
        <w:rPr>
          <w:shd w:val="clear" w:color="auto" w:fill="FFFFFF"/>
          <w:lang w:val="en-US"/>
        </w:rPr>
        <w:t xml:space="preserve">and interpersonal relationships that </w:t>
      </w:r>
      <w:r w:rsidRPr="00A427BC">
        <w:rPr>
          <w:shd w:val="clear" w:color="auto" w:fill="FFFFFF"/>
          <w:lang w:val="en-US"/>
        </w:rPr>
        <w:t>have historically been, and continue to be, subject to power</w:t>
      </w:r>
      <w:r w:rsidR="0058694A" w:rsidRPr="00A427BC">
        <w:rPr>
          <w:shd w:val="clear" w:color="auto" w:fill="FFFFFF"/>
          <w:lang w:val="en-US"/>
        </w:rPr>
        <w:t xml:space="preserve"> imbalances. </w:t>
      </w:r>
      <w:r w:rsidR="00E339C6" w:rsidRPr="00A427BC">
        <w:rPr>
          <w:shd w:val="clear" w:color="auto" w:fill="FFFFFF"/>
          <w:lang w:val="en-US"/>
        </w:rPr>
        <w:t xml:space="preserve"> </w:t>
      </w:r>
      <w:r w:rsidR="00EE392E" w:rsidRPr="00A427BC">
        <w:rPr>
          <w:shd w:val="clear" w:color="auto" w:fill="FFFFFF"/>
          <w:lang w:val="en-US"/>
        </w:rPr>
        <w:t xml:space="preserve">Recently, </w:t>
      </w:r>
      <w:r w:rsidR="00E339C6" w:rsidRPr="00A427BC">
        <w:rPr>
          <w:shd w:val="clear" w:color="auto" w:fill="FFFFFF"/>
          <w:lang w:val="en-US"/>
        </w:rPr>
        <w:t xml:space="preserve">interdisciplinary scholars developed </w:t>
      </w:r>
      <w:r w:rsidR="00EE392E" w:rsidRPr="00A427BC">
        <w:rPr>
          <w:shd w:val="clear" w:color="auto" w:fill="FFFFFF"/>
          <w:lang w:val="en-US"/>
        </w:rPr>
        <w:t xml:space="preserve">the </w:t>
      </w:r>
      <w:r w:rsidR="008A4A87" w:rsidRPr="00A427BC">
        <w:rPr>
          <w:shd w:val="clear" w:color="auto" w:fill="FFFFFF"/>
          <w:lang w:val="en-US"/>
        </w:rPr>
        <w:t>D</w:t>
      </w:r>
      <w:r w:rsidRPr="00A427BC">
        <w:rPr>
          <w:shd w:val="clear" w:color="auto" w:fill="FFFFFF"/>
          <w:lang w:val="en-US"/>
        </w:rPr>
        <w:t xml:space="preserve">ata </w:t>
      </w:r>
      <w:r w:rsidR="008A4A87" w:rsidRPr="00A427BC">
        <w:rPr>
          <w:shd w:val="clear" w:color="auto" w:fill="FFFFFF"/>
          <w:lang w:val="en-US"/>
        </w:rPr>
        <w:t>F</w:t>
      </w:r>
      <w:r w:rsidRPr="00A427BC">
        <w:rPr>
          <w:shd w:val="clear" w:color="auto" w:fill="FFFFFF"/>
          <w:lang w:val="en-US"/>
        </w:rPr>
        <w:t xml:space="preserve">eminism </w:t>
      </w:r>
      <w:r w:rsidR="00EE392E" w:rsidRPr="00A427BC">
        <w:rPr>
          <w:shd w:val="clear" w:color="auto" w:fill="FFFFFF"/>
          <w:lang w:val="en-US"/>
        </w:rPr>
        <w:t xml:space="preserve">framework </w:t>
      </w:r>
      <w:r w:rsidRPr="00A427BC">
        <w:rPr>
          <w:shd w:val="clear" w:color="auto" w:fill="FFFFFF"/>
          <w:lang w:val="en-US"/>
        </w:rPr>
        <w:t xml:space="preserve">to aid scientists in understanding and addressing </w:t>
      </w:r>
      <w:r w:rsidR="00E339C6" w:rsidRPr="00A427BC">
        <w:rPr>
          <w:shd w:val="clear" w:color="auto" w:fill="FFFFFF"/>
          <w:lang w:val="en-US"/>
        </w:rPr>
        <w:t>power in research</w:t>
      </w:r>
      <w:r w:rsidRPr="00A427BC">
        <w:rPr>
          <w:shd w:val="clear" w:color="auto" w:fill="FFFFFF"/>
          <w:lang w:val="en-US"/>
        </w:rPr>
        <w:t>. </w:t>
      </w:r>
      <w:ins w:id="0" w:author="Virginia Anne Nichols" w:date="2025-05-12T07:19:00Z" w16du:dateUtc="2025-05-12T05:19:00Z">
        <w:r w:rsidR="00E67F11">
          <w:rPr>
            <w:shd w:val="clear" w:color="auto" w:fill="FFFFFF"/>
            <w:lang w:val="en-US"/>
          </w:rPr>
          <w:t>In this Perspective</w:t>
        </w:r>
      </w:ins>
      <w:del w:id="1" w:author="Virginia Anne Nichols" w:date="2025-05-12T07:19:00Z" w16du:dateUtc="2025-05-12T05:19:00Z">
        <w:r w:rsidR="00E339C6" w:rsidRPr="00A427BC" w:rsidDel="00E67F11">
          <w:rPr>
            <w:shd w:val="clear" w:color="auto" w:fill="FFFFFF"/>
            <w:lang w:val="en-US"/>
          </w:rPr>
          <w:delText>Here,</w:delText>
        </w:r>
      </w:del>
      <w:r w:rsidR="00E339C6" w:rsidRPr="00A427BC">
        <w:rPr>
          <w:shd w:val="clear" w:color="auto" w:fill="FFFFFF"/>
          <w:lang w:val="en-US"/>
        </w:rPr>
        <w:t xml:space="preserve"> </w:t>
      </w:r>
      <w:r w:rsidR="00B46472" w:rsidRPr="00A427BC">
        <w:rPr>
          <w:shd w:val="clear" w:color="auto" w:fill="FFFFFF"/>
          <w:lang w:val="en-US"/>
        </w:rPr>
        <w:t xml:space="preserve">we </w:t>
      </w:r>
      <w:r w:rsidR="00D86529" w:rsidRPr="00A427BC">
        <w:rPr>
          <w:shd w:val="clear" w:color="auto" w:fill="FFFFFF"/>
          <w:lang w:val="en-US"/>
        </w:rPr>
        <w:t xml:space="preserve">demonstrate </w:t>
      </w:r>
      <w:r w:rsidR="00426C62" w:rsidRPr="00A427BC">
        <w:rPr>
          <w:shd w:val="clear" w:color="auto" w:fill="FFFFFF"/>
          <w:lang w:val="en-US"/>
        </w:rPr>
        <w:t>the framework’s</w:t>
      </w:r>
      <w:r w:rsidR="00D86529" w:rsidRPr="00A427BC">
        <w:rPr>
          <w:shd w:val="clear" w:color="auto" w:fill="FFFFFF"/>
          <w:lang w:val="en-US"/>
        </w:rPr>
        <w:t xml:space="preserve"> utility in agricultur</w:t>
      </w:r>
      <w:r w:rsidR="00E339C6" w:rsidRPr="00A427BC">
        <w:rPr>
          <w:shd w:val="clear" w:color="auto" w:fill="FFFFFF"/>
          <w:lang w:val="en-US"/>
        </w:rPr>
        <w:t>al research</w:t>
      </w:r>
      <w:r w:rsidR="00D86529" w:rsidRPr="00A427BC">
        <w:rPr>
          <w:shd w:val="clear" w:color="auto" w:fill="FFFFFF"/>
          <w:lang w:val="en-US"/>
        </w:rPr>
        <w:t xml:space="preserve"> and </w:t>
      </w:r>
      <w:r w:rsidR="007F57C7" w:rsidRPr="00A427BC">
        <w:rPr>
          <w:shd w:val="clear" w:color="auto" w:fill="FFFFFF"/>
          <w:lang w:val="en-US"/>
        </w:rPr>
        <w:t xml:space="preserve">present evidence that </w:t>
      </w:r>
      <w:r w:rsidR="00F34E68" w:rsidRPr="00A427BC">
        <w:rPr>
          <w:shd w:val="clear" w:color="auto" w:fill="FFFFFF"/>
          <w:lang w:val="en-US"/>
        </w:rPr>
        <w:t xml:space="preserve">explicit </w:t>
      </w:r>
      <w:r w:rsidR="00D86529" w:rsidRPr="00A427BC">
        <w:rPr>
          <w:shd w:val="clear" w:color="auto" w:fill="FFFFFF"/>
          <w:lang w:val="en-US"/>
        </w:rPr>
        <w:t xml:space="preserve">attention to power </w:t>
      </w:r>
      <w:r w:rsidR="00551F22" w:rsidRPr="00A427BC">
        <w:rPr>
          <w:shd w:val="clear" w:color="auto" w:fill="FFFFFF"/>
          <w:lang w:val="en-US"/>
        </w:rPr>
        <w:t>and values</w:t>
      </w:r>
      <w:del w:id="2" w:author="Virginia Anne Nichols" w:date="2025-05-12T07:18:00Z" w16du:dateUtc="2025-05-12T05:18:00Z">
        <w:r w:rsidR="00551F22" w:rsidRPr="00A427BC" w:rsidDel="00E67F11">
          <w:rPr>
            <w:shd w:val="clear" w:color="auto" w:fill="FFFFFF"/>
            <w:lang w:val="en-US"/>
          </w:rPr>
          <w:delText xml:space="preserve"> </w:delText>
        </w:r>
        <w:r w:rsidR="00D86529" w:rsidRPr="00A427BC" w:rsidDel="00E67F11">
          <w:rPr>
            <w:shd w:val="clear" w:color="auto" w:fill="FFFFFF"/>
            <w:lang w:val="en-US"/>
          </w:rPr>
          <w:delText>concomitantly</w:delText>
        </w:r>
      </w:del>
      <w:r w:rsidR="00D86529" w:rsidRPr="00A427BC">
        <w:rPr>
          <w:shd w:val="clear" w:color="auto" w:fill="FFFFFF"/>
          <w:lang w:val="en-US"/>
        </w:rPr>
        <w:t xml:space="preserve"> fosters </w:t>
      </w:r>
      <w:r w:rsidR="00F34E68" w:rsidRPr="00A427BC">
        <w:rPr>
          <w:shd w:val="clear" w:color="auto" w:fill="FFFFFF"/>
          <w:lang w:val="en-US"/>
        </w:rPr>
        <w:t xml:space="preserve">research </w:t>
      </w:r>
      <w:r w:rsidR="00D86529" w:rsidRPr="00A427BC">
        <w:rPr>
          <w:shd w:val="clear" w:color="auto" w:fill="FFFFFF"/>
          <w:lang w:val="en-US"/>
        </w:rPr>
        <w:t>creativity and lead</w:t>
      </w:r>
      <w:r w:rsidR="00F50C8B" w:rsidRPr="00A427BC">
        <w:rPr>
          <w:shd w:val="clear" w:color="auto" w:fill="FFFFFF"/>
          <w:lang w:val="en-US"/>
        </w:rPr>
        <w:t xml:space="preserve">s </w:t>
      </w:r>
      <w:r w:rsidR="007F57C7" w:rsidRPr="00A427BC">
        <w:rPr>
          <w:shd w:val="clear" w:color="auto" w:fill="FFFFFF"/>
          <w:lang w:val="en-US"/>
        </w:rPr>
        <w:t xml:space="preserve">to </w:t>
      </w:r>
      <w:r w:rsidR="00F50C8B" w:rsidRPr="00A427BC">
        <w:rPr>
          <w:shd w:val="clear" w:color="auto" w:fill="FFFFFF"/>
          <w:lang w:val="en-US"/>
        </w:rPr>
        <w:t xml:space="preserve">positive </w:t>
      </w:r>
      <w:r w:rsidR="00F34E68" w:rsidRPr="00A427BC">
        <w:rPr>
          <w:shd w:val="clear" w:color="auto" w:fill="FFFFFF"/>
          <w:lang w:val="en-US"/>
        </w:rPr>
        <w:t xml:space="preserve">societal </w:t>
      </w:r>
      <w:r w:rsidR="007F57C7" w:rsidRPr="00A427BC">
        <w:rPr>
          <w:shd w:val="clear" w:color="auto" w:fill="FFFFFF"/>
          <w:lang w:val="en-US"/>
        </w:rPr>
        <w:t>outcomes</w:t>
      </w:r>
      <w:r w:rsidR="00D86529" w:rsidRPr="00A427BC">
        <w:rPr>
          <w:shd w:val="clear" w:color="auto" w:fill="FFFFFF"/>
          <w:lang w:val="en-US"/>
        </w:rPr>
        <w:t xml:space="preserve">. </w:t>
      </w:r>
    </w:p>
    <w:p w14:paraId="59F76605" w14:textId="667F2908" w:rsidR="008D2ECE" w:rsidRPr="00A427BC" w:rsidRDefault="008D2ECE" w:rsidP="002E2390">
      <w:pPr>
        <w:pStyle w:val="Heading1"/>
        <w:numPr>
          <w:ilvl w:val="0"/>
          <w:numId w:val="15"/>
        </w:numPr>
        <w:rPr>
          <w:color w:val="auto"/>
          <w:lang w:val="en-US"/>
        </w:rPr>
      </w:pPr>
      <w:r w:rsidRPr="00A427BC">
        <w:rPr>
          <w:color w:val="auto"/>
          <w:lang w:val="en-US"/>
        </w:rPr>
        <w:t>Introduction</w:t>
      </w:r>
    </w:p>
    <w:p w14:paraId="0E43A3F0" w14:textId="77777777" w:rsidR="00EE392E" w:rsidRPr="00A427BC" w:rsidRDefault="00EE392E" w:rsidP="00FC41A2">
      <w:pPr>
        <w:rPr>
          <w:shd w:val="clear" w:color="auto" w:fill="FFFFFF"/>
          <w:lang w:val="en-US"/>
        </w:rPr>
      </w:pPr>
    </w:p>
    <w:p w14:paraId="6547DBE0" w14:textId="59D5FB68" w:rsidR="00926CF0" w:rsidRPr="00A427BC" w:rsidRDefault="00D33AAF" w:rsidP="00926CF0">
      <w:pPr>
        <w:rPr>
          <w:lang w:val="en-US"/>
        </w:rPr>
      </w:pPr>
      <w:r w:rsidRPr="00A427BC">
        <w:rPr>
          <w:lang w:val="en-US"/>
        </w:rPr>
        <w:t>A</w:t>
      </w:r>
      <w:r w:rsidR="00864973" w:rsidRPr="00A427BC">
        <w:rPr>
          <w:lang w:val="en-US"/>
        </w:rPr>
        <w:t>griculture involves the cultivation of land to produce food</w:t>
      </w:r>
      <w:r w:rsidR="00F34E68" w:rsidRPr="00A427BC">
        <w:rPr>
          <w:lang w:val="en-US"/>
        </w:rPr>
        <w:t>, an arrangement</w:t>
      </w:r>
      <w:r w:rsidR="00426C62" w:rsidRPr="00A427BC">
        <w:rPr>
          <w:lang w:val="en-US"/>
        </w:rPr>
        <w:t xml:space="preserve"> inherently</w:t>
      </w:r>
      <w:r w:rsidR="00F34E68" w:rsidRPr="00A427BC">
        <w:rPr>
          <w:lang w:val="en-US"/>
        </w:rPr>
        <w:t xml:space="preserve"> </w:t>
      </w:r>
      <w:r w:rsidR="0044469E" w:rsidRPr="00A427BC">
        <w:rPr>
          <w:lang w:val="en-US"/>
        </w:rPr>
        <w:t>primed for power</w:t>
      </w:r>
      <w:r w:rsidR="00F34E68" w:rsidRPr="00A427BC">
        <w:rPr>
          <w:lang w:val="en-US"/>
        </w:rPr>
        <w:t xml:space="preserve"> disparities</w:t>
      </w:r>
      <w:r w:rsidR="0044469E" w:rsidRPr="00A427BC">
        <w:rPr>
          <w:lang w:val="en-US"/>
        </w:rPr>
        <w:t xml:space="preserve">. </w:t>
      </w:r>
      <w:r w:rsidR="00864973" w:rsidRPr="00A427BC">
        <w:rPr>
          <w:lang w:val="en-US"/>
        </w:rPr>
        <w:t xml:space="preserve">Indeed, over thousands of years and across civilizations, agriculture has </w:t>
      </w:r>
      <w:r w:rsidR="00426C62" w:rsidRPr="00A427BC">
        <w:rPr>
          <w:lang w:val="en-US"/>
        </w:rPr>
        <w:t xml:space="preserve">reflected, </w:t>
      </w:r>
      <w:r w:rsidR="00EC204E" w:rsidRPr="00A427BC">
        <w:rPr>
          <w:lang w:val="en-US"/>
        </w:rPr>
        <w:t xml:space="preserve">enabled, </w:t>
      </w:r>
      <w:r w:rsidR="00426C62" w:rsidRPr="00A427BC">
        <w:rPr>
          <w:lang w:val="en-US"/>
        </w:rPr>
        <w:t>and leveraged</w:t>
      </w:r>
      <w:r w:rsidR="00864973" w:rsidRPr="00A427BC">
        <w:rPr>
          <w:lang w:val="en-US"/>
        </w:rPr>
        <w:t xml:space="preserve"> power hierarchi</w:t>
      </w:r>
      <w:r w:rsidR="006D2EA8" w:rsidRPr="00A427BC">
        <w:rPr>
          <w:lang w:val="en-US"/>
        </w:rPr>
        <w:t>es</w:t>
      </w:r>
      <w:r w:rsidR="006D2EA8" w:rsidRPr="00A427BC">
        <w:rPr>
          <w:lang w:val="en-US"/>
        </w:rPr>
        <w:fldChar w:fldCharType="begin"/>
      </w:r>
      <w:r w:rsidR="0013498C" w:rsidRPr="00A427BC">
        <w:rPr>
          <w:lang w:val="en-US"/>
        </w:rPr>
        <w:instrText xml:space="preserve"> ADDIN ZOTERO_ITEM CSL_CITATION {"citationID":"pnhdMExP","properties":{"formattedCitation":"\\super 1,2\\nosupersub{}","plainCitation":"1,2","noteIndex":0},"citationItems":[{"id":413,"uris":["http://zotero.org/users/3599437/items/DQ54GPR6"],"itemData":{"id":413,"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417,"uris":["http://zotero.org/users/3599437/items/877J8BPI"],"itemData":{"id":417,"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sidRPr="00A427BC">
        <w:rPr>
          <w:lang w:val="en-US"/>
        </w:rPr>
        <w:fldChar w:fldCharType="separate"/>
      </w:r>
      <w:r w:rsidR="00677699" w:rsidRPr="00A427BC">
        <w:rPr>
          <w:vertAlign w:val="superscript"/>
          <w:lang w:val="en-US"/>
        </w:rPr>
        <w:t>1,2</w:t>
      </w:r>
      <w:r w:rsidR="006D2EA8" w:rsidRPr="00A427BC">
        <w:rPr>
          <w:lang w:val="en-US"/>
        </w:rPr>
        <w:fldChar w:fldCharType="end"/>
      </w:r>
      <w:r w:rsidR="00864973" w:rsidRPr="00A427BC">
        <w:rPr>
          <w:lang w:val="en-US"/>
        </w:rPr>
        <w:t xml:space="preserve">. It follows that </w:t>
      </w:r>
      <w:r w:rsidR="00C55944" w:rsidRPr="00A427BC">
        <w:rPr>
          <w:lang w:val="en-US"/>
        </w:rPr>
        <w:t xml:space="preserve">the interpersonal and institutional </w:t>
      </w:r>
      <w:r w:rsidR="00864973" w:rsidRPr="00A427BC">
        <w:rPr>
          <w:lang w:val="en-US"/>
        </w:rPr>
        <w:t xml:space="preserve">relationships </w:t>
      </w:r>
      <w:r w:rsidR="00C55944" w:rsidRPr="00A427BC">
        <w:rPr>
          <w:lang w:val="en-US"/>
        </w:rPr>
        <w:t xml:space="preserve">upon which </w:t>
      </w:r>
      <w:r w:rsidR="00426C62" w:rsidRPr="00A427BC">
        <w:rPr>
          <w:lang w:val="en-US"/>
        </w:rPr>
        <w:t xml:space="preserve">modern </w:t>
      </w:r>
      <w:r w:rsidR="00864973" w:rsidRPr="00A427BC">
        <w:rPr>
          <w:lang w:val="en-US"/>
        </w:rPr>
        <w:t xml:space="preserve">agricultural research </w:t>
      </w:r>
      <w:r w:rsidR="00C55944" w:rsidRPr="00A427BC">
        <w:rPr>
          <w:lang w:val="en-US"/>
        </w:rPr>
        <w:t xml:space="preserve">is built </w:t>
      </w:r>
      <w:proofErr w:type="gramStart"/>
      <w:r w:rsidR="00CA66D9" w:rsidRPr="00A427BC">
        <w:rPr>
          <w:lang w:val="en-US"/>
        </w:rPr>
        <w:t>continues</w:t>
      </w:r>
      <w:proofErr w:type="gramEnd"/>
      <w:r w:rsidR="00CA66D9" w:rsidRPr="00A427BC">
        <w:rPr>
          <w:lang w:val="en-US"/>
        </w:rPr>
        <w:t xml:space="preserve"> to </w:t>
      </w:r>
      <w:r w:rsidR="00864973" w:rsidRPr="00A427BC">
        <w:rPr>
          <w:lang w:val="en-US"/>
        </w:rPr>
        <w:t xml:space="preserve">mirror those </w:t>
      </w:r>
      <w:r w:rsidR="00C55944" w:rsidRPr="00A427BC">
        <w:rPr>
          <w:lang w:val="en-US"/>
        </w:rPr>
        <w:t>artifacts, with profound ethical and social consequences. This is not unique to agricultural research</w:t>
      </w:r>
      <w:r w:rsidR="00EC204E" w:rsidRPr="00A427BC">
        <w:rPr>
          <w:lang w:val="en-US"/>
        </w:rPr>
        <w:t xml:space="preserve">; global </w:t>
      </w:r>
      <w:r w:rsidR="00C55944" w:rsidRPr="00A427BC">
        <w:rPr>
          <w:lang w:val="en-US"/>
        </w:rPr>
        <w:t xml:space="preserve">recognition </w:t>
      </w:r>
      <w:r w:rsidR="00EC204E" w:rsidRPr="00A427BC">
        <w:rPr>
          <w:lang w:val="en-US"/>
        </w:rPr>
        <w:t xml:space="preserve">of the need to </w:t>
      </w:r>
      <w:r w:rsidR="00C55944" w:rsidRPr="00A427BC">
        <w:rPr>
          <w:lang w:val="en-US"/>
        </w:rPr>
        <w:t>intentional</w:t>
      </w:r>
      <w:r w:rsidR="00EC204E" w:rsidRPr="00A427BC">
        <w:rPr>
          <w:lang w:val="en-US"/>
        </w:rPr>
        <w:t>ly</w:t>
      </w:r>
      <w:r w:rsidR="00C55944" w:rsidRPr="00A427BC">
        <w:rPr>
          <w:lang w:val="en-US"/>
        </w:rPr>
        <w:t xml:space="preserve"> examin</w:t>
      </w:r>
      <w:r w:rsidR="00EC204E" w:rsidRPr="00A427BC">
        <w:rPr>
          <w:lang w:val="en-US"/>
        </w:rPr>
        <w:t>e how power interacts with science</w:t>
      </w:r>
      <w:r w:rsidR="00C55944" w:rsidRPr="00A427BC">
        <w:rPr>
          <w:lang w:val="en-US"/>
        </w:rPr>
        <w:t xml:space="preserve"> has spurred the creation of new academic fields</w:t>
      </w:r>
      <w:r w:rsidR="001227C2" w:rsidRPr="00A427BC">
        <w:rPr>
          <w:lang w:val="en-US"/>
        </w:rPr>
        <w:t xml:space="preserve">, particularly relating to </w:t>
      </w:r>
      <w:r w:rsidR="00EB3457" w:rsidRPr="00A427BC">
        <w:rPr>
          <w:lang w:val="en-US"/>
        </w:rPr>
        <w:t>data generation and use</w:t>
      </w:r>
      <w:r w:rsidR="006D2EA8" w:rsidRPr="00A427BC">
        <w:rPr>
          <w:lang w:val="en-US"/>
        </w:rPr>
        <w:fldChar w:fldCharType="begin"/>
      </w:r>
      <w:r w:rsidR="006D6832">
        <w:rPr>
          <w:lang w:val="en-US"/>
        </w:rPr>
        <w:instrText xml:space="preserve"> ADDIN ZOTERO_ITEM CSL_CITATION {"citationID":"zCtd0VAz","properties":{"formattedCitation":"\\super 3\\uc0\\u8211{}6\\nosupersub{}","plainCitation":"3–6","noteIndex":0},"citationItems":[{"id":37,"uris":["http://zotero.org/users/3599437/items/EPS3IEFU"],"itemData":{"id":37,"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label":"page"},{"id":"u12bhc3X/iJnk4ZhL","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label":"page"},{"id":"u12bhc3X/p60315SN","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label":"page"},{"id":"u12bhc3X/0lOdVD1e","uris":["http://zotero.org/users/3599437/items/69RUYGV3"],"itemData":{"id":1542,"type":"article-journal","abstract":"This article traces the emergence of a ‘decolonial turn’ in critical technology and data studies that analyzes the transformation of society through data extraction for profit. First, we offer a genealogy of concepts over the last decade from different fields related to this decolonial turn, including work that explores the connection between racism and data. Second, we discuss the commonalities and differences between these approaches and our own proposal, the data colonialism thesis (Couldry &amp; Mejias, 2018, 2019) to clarify how, together, they provide a distinctive take on data and technology. Third, we summarize the most important advantages of the decolonial turn as a transhistorical tool to understand the continuities between colonialism and capitalism. Finally, some wider implications of a decolonial approach to data are explored, and broad theoretical and practical opportunities for resistance are identified.","container-title":"Information, Communication &amp; Society","DOI":"10.1080/1369118X.2021.1986102","ISSN":"1369-118X","issue":"4","note":"publisher: Routledge\n_eprint: https://doi.org/10.1080/1369118X.2021.1986102","page":"786–802","source":"Taylor and Francis+NEJM","title":"The decolonial turn in data and technology research: what is at stake and where is it heading?","title-short":"The decolonial turn in data and technology research","volume":"26","author":[{"family":"Couldry","given":"Nick"},{"family":"Mejias","given":"Ulises Ali"}],"issued":{"date-parts":[["2023",3,12]]}}}],"schema":"https://github.com/citation-style-language/schema/raw/master/csl-citation.json"} </w:instrText>
      </w:r>
      <w:r w:rsidR="006D2EA8" w:rsidRPr="00A427BC">
        <w:rPr>
          <w:lang w:val="en-US"/>
        </w:rPr>
        <w:fldChar w:fldCharType="separate"/>
      </w:r>
      <w:r w:rsidR="00677699" w:rsidRPr="00A427BC">
        <w:rPr>
          <w:vertAlign w:val="superscript"/>
          <w:lang w:val="en-US"/>
        </w:rPr>
        <w:t>3–6</w:t>
      </w:r>
      <w:r w:rsidR="006D2EA8" w:rsidRPr="00A427BC">
        <w:rPr>
          <w:lang w:val="en-US"/>
        </w:rPr>
        <w:fldChar w:fldCharType="end"/>
      </w:r>
      <w:r w:rsidR="00EC204E" w:rsidRPr="00A427BC">
        <w:rPr>
          <w:lang w:val="en-US"/>
        </w:rPr>
        <w:t xml:space="preserve">. While </w:t>
      </w:r>
      <w:r w:rsidR="00C55944" w:rsidRPr="00A427BC">
        <w:rPr>
          <w:lang w:val="en-US"/>
        </w:rPr>
        <w:t>social scientists have long recognized the</w:t>
      </w:r>
      <w:r w:rsidR="0014002B" w:rsidRPr="00A427BC">
        <w:rPr>
          <w:lang w:val="en-US"/>
        </w:rPr>
        <w:t xml:space="preserve">se </w:t>
      </w:r>
      <w:r w:rsidR="00EC204E" w:rsidRPr="00A427BC">
        <w:rPr>
          <w:lang w:val="en-US"/>
        </w:rPr>
        <w:t>interactions</w:t>
      </w:r>
      <w:r w:rsidR="00D253C3" w:rsidRPr="00A427BC">
        <w:rPr>
          <w:lang w:val="en-US"/>
        </w:rPr>
        <w:fldChar w:fldCharType="begin"/>
      </w:r>
      <w:r w:rsidR="006D6832">
        <w:rPr>
          <w:lang w:val="en-US"/>
        </w:rPr>
        <w:instrText xml:space="preserve"> ADDIN ZOTERO_ITEM CSL_CITATION {"citationID":"SX0L1dzS","properties":{"formattedCitation":"\\super 7\\nosupersub{}","plainCitation":"7","noteIndex":0},"citationItems":[{"id":"u12bhc3X/L372dqkk","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sidRPr="00A427BC">
        <w:rPr>
          <w:lang w:val="en-US"/>
        </w:rPr>
        <w:fldChar w:fldCharType="separate"/>
      </w:r>
      <w:r w:rsidR="00677699" w:rsidRPr="00A427BC">
        <w:rPr>
          <w:vertAlign w:val="superscript"/>
          <w:lang w:val="en-US"/>
        </w:rPr>
        <w:t>7</w:t>
      </w:r>
      <w:r w:rsidR="00D253C3" w:rsidRPr="00A427BC">
        <w:rPr>
          <w:lang w:val="en-US"/>
        </w:rPr>
        <w:fldChar w:fldCharType="end"/>
      </w:r>
      <w:r w:rsidR="0014002B" w:rsidRPr="00A427BC">
        <w:rPr>
          <w:lang w:val="en-US"/>
        </w:rPr>
        <w:t xml:space="preserve">, </w:t>
      </w:r>
      <w:r w:rsidR="00E339C6" w:rsidRPr="00A427BC">
        <w:rPr>
          <w:lang w:val="en-US"/>
        </w:rPr>
        <w:t>biophysical</w:t>
      </w:r>
      <w:r w:rsidR="0014002B" w:rsidRPr="00A427BC">
        <w:rPr>
          <w:lang w:val="en-US"/>
        </w:rPr>
        <w:t xml:space="preserve"> </w:t>
      </w:r>
      <w:r w:rsidR="00C55944" w:rsidRPr="00A427BC">
        <w:rPr>
          <w:lang w:val="en-US"/>
        </w:rPr>
        <w:t>scientists are increasingly</w:t>
      </w:r>
      <w:r w:rsidR="003079CB" w:rsidRPr="00A427BC">
        <w:rPr>
          <w:lang w:val="en-US"/>
        </w:rPr>
        <w:t xml:space="preserve"> being asked to consider the context of their work. </w:t>
      </w:r>
      <w:r w:rsidR="00EC204E" w:rsidRPr="00A427BC">
        <w:rPr>
          <w:lang w:val="en-US"/>
        </w:rPr>
        <w:t>There have been c</w:t>
      </w:r>
      <w:r w:rsidR="00520667" w:rsidRPr="00A427BC">
        <w:rPr>
          <w:lang w:val="en-US"/>
        </w:rPr>
        <w:t>alls for</w:t>
      </w:r>
      <w:r w:rsidR="00EC204E" w:rsidRPr="00A427BC">
        <w:rPr>
          <w:lang w:val="en-US"/>
        </w:rPr>
        <w:t xml:space="preserve"> and </w:t>
      </w:r>
      <w:r w:rsidR="00520667" w:rsidRPr="00A427BC">
        <w:rPr>
          <w:lang w:val="en-US"/>
        </w:rPr>
        <w:t>a</w:t>
      </w:r>
      <w:r w:rsidR="001D6797" w:rsidRPr="00A427BC">
        <w:rPr>
          <w:lang w:val="en-US"/>
        </w:rPr>
        <w:t xml:space="preserve">ttempts to codify reflexivity in the fields of </w:t>
      </w:r>
      <w:r w:rsidR="00520667" w:rsidRPr="00A427BC">
        <w:rPr>
          <w:lang w:val="en-US"/>
        </w:rPr>
        <w:t xml:space="preserve">food studies and </w:t>
      </w:r>
      <w:r w:rsidR="001D6797" w:rsidRPr="00A427BC">
        <w:rPr>
          <w:lang w:val="en-US"/>
        </w:rPr>
        <w:t>agroecology</w:t>
      </w:r>
      <w:r w:rsidR="00D51DD6" w:rsidRPr="00A427BC">
        <w:rPr>
          <w:lang w:val="en-US"/>
        </w:rPr>
        <w:fldChar w:fldCharType="begin"/>
      </w:r>
      <w:r w:rsidR="006D6832">
        <w:rPr>
          <w:lang w:val="en-US"/>
        </w:rPr>
        <w:instrText xml:space="preserve"> ADDIN ZOTERO_ITEM CSL_CITATION {"citationID":"uDZbGlNT","properties":{"formattedCitation":"\\super 8\\uc0\\u8211{}10\\nosupersub{}","plainCitation":"8–10","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u12bhc3X/hBPGNHwr","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u12bhc3X/EOZYxLVR","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00D51DD6" w:rsidRPr="00A427BC">
        <w:rPr>
          <w:lang w:val="en-US"/>
        </w:rPr>
        <w:fldChar w:fldCharType="separate"/>
      </w:r>
      <w:r w:rsidR="00692048" w:rsidRPr="00A427BC">
        <w:rPr>
          <w:vertAlign w:val="superscript"/>
          <w:lang w:val="en-US"/>
        </w:rPr>
        <w:t>8–10</w:t>
      </w:r>
      <w:r w:rsidR="00D51DD6" w:rsidRPr="00A427BC">
        <w:rPr>
          <w:lang w:val="en-US"/>
        </w:rPr>
        <w:fldChar w:fldCharType="end"/>
      </w:r>
      <w:r w:rsidR="00520667" w:rsidRPr="00A427BC">
        <w:rPr>
          <w:lang w:val="en-US"/>
        </w:rPr>
        <w:t>,</w:t>
      </w:r>
      <w:r w:rsidR="00FD24F9" w:rsidRPr="00A427BC">
        <w:rPr>
          <w:lang w:val="en-US"/>
        </w:rPr>
        <w:t xml:space="preserve"> </w:t>
      </w:r>
      <w:r w:rsidR="008F0E55" w:rsidRPr="00A427BC">
        <w:rPr>
          <w:lang w:val="en-US"/>
        </w:rPr>
        <w:t xml:space="preserve">reflecting both fields’ inclusion of </w:t>
      </w:r>
      <w:r w:rsidR="00D90B14" w:rsidRPr="00A427BC">
        <w:rPr>
          <w:lang w:val="en-US"/>
        </w:rPr>
        <w:t xml:space="preserve">the human experience in their </w:t>
      </w:r>
      <w:r w:rsidR="00F10AC4" w:rsidRPr="00A427BC">
        <w:rPr>
          <w:lang w:val="en-US"/>
        </w:rPr>
        <w:t>scope</w:t>
      </w:r>
      <w:r w:rsidR="00692048" w:rsidRPr="00A427BC">
        <w:rPr>
          <w:lang w:val="en-US"/>
        </w:rPr>
        <w:fldChar w:fldCharType="begin"/>
      </w:r>
      <w:r w:rsidR="00A66F26" w:rsidRPr="00A427BC">
        <w:rPr>
          <w:lang w:val="en-US"/>
        </w:rPr>
        <w:instrText xml:space="preserve"> ADDIN ZOTERO_ITEM CSL_CITATION {"citationID":"u4we3OJv","properties":{"formattedCitation":"\\super 11,12\\nosupersub{}","plainCitation":"11,12","noteIndex":0},"citationItems":[{"id":41,"uris":["http://zotero.org/users/3599437/items/9BEXPEC5"],"itemData":{"id":41,"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136,"uris":["http://zotero.org/users/3599437/items/445XCJ3V"],"itemData":{"id":1136,"type":"article-journal","container-title":"Journal of International Business and Cultural Studies","issue":"1","language":"en","source":"Zotero","title":"Food and identity: Food studies, cultural, and personal identity","volume":"8","author":[{"family":"Almerico","given":"Gina M"}],"issued":{"date-parts":[["2014"]]}}}],"schema":"https://github.com/citation-style-language/schema/raw/master/csl-citation.json"} </w:instrText>
      </w:r>
      <w:r w:rsidR="00692048" w:rsidRPr="00A427BC">
        <w:rPr>
          <w:lang w:val="en-US"/>
        </w:rPr>
        <w:fldChar w:fldCharType="separate"/>
      </w:r>
      <w:r w:rsidR="00A66F26" w:rsidRPr="00A427BC">
        <w:rPr>
          <w:vertAlign w:val="superscript"/>
          <w:lang w:val="en-US"/>
        </w:rPr>
        <w:t>11,12</w:t>
      </w:r>
      <w:r w:rsidR="00692048" w:rsidRPr="00A427BC">
        <w:rPr>
          <w:lang w:val="en-US"/>
        </w:rPr>
        <w:fldChar w:fldCharType="end"/>
      </w:r>
      <w:r w:rsidR="00F10AC4" w:rsidRPr="00A427BC">
        <w:rPr>
          <w:lang w:val="en-US"/>
        </w:rPr>
        <w:t xml:space="preserve">. </w:t>
      </w:r>
      <w:r w:rsidR="00E339C6" w:rsidRPr="00A427BC">
        <w:rPr>
          <w:lang w:val="en-US"/>
        </w:rPr>
        <w:t xml:space="preserve"> However, carving out space for reflexivity remains a formidable task for those in </w:t>
      </w:r>
      <w:r w:rsidR="00C46EB1" w:rsidRPr="00A427BC">
        <w:rPr>
          <w:lang w:val="en-US"/>
        </w:rPr>
        <w:t xml:space="preserve">the </w:t>
      </w:r>
      <w:r w:rsidR="00E339C6" w:rsidRPr="00A427BC">
        <w:rPr>
          <w:lang w:val="en-US"/>
        </w:rPr>
        <w:t>technical fields falling under the umbrella of agricultural science</w:t>
      </w:r>
      <w:r w:rsidR="00C46EB1" w:rsidRPr="00A427BC">
        <w:rPr>
          <w:lang w:val="en-US"/>
        </w:rPr>
        <w:t xml:space="preserve">. </w:t>
      </w:r>
      <w:r w:rsidR="00F56FBD" w:rsidRPr="00A427BC">
        <w:rPr>
          <w:lang w:val="en-US"/>
        </w:rPr>
        <w:t>T</w:t>
      </w:r>
      <w:r w:rsidR="00926CF0" w:rsidRPr="00A427BC">
        <w:rPr>
          <w:lang w:val="en-US"/>
        </w:rPr>
        <w:t xml:space="preserve">he recently developed </w:t>
      </w:r>
      <w:r w:rsidR="008A4A87" w:rsidRPr="00A427BC">
        <w:rPr>
          <w:lang w:val="en-US"/>
        </w:rPr>
        <w:t>D</w:t>
      </w:r>
      <w:r w:rsidR="00926CF0" w:rsidRPr="00A427BC">
        <w:rPr>
          <w:lang w:val="en-US"/>
        </w:rPr>
        <w:t xml:space="preserve">ata </w:t>
      </w:r>
      <w:r w:rsidR="008A4A87" w:rsidRPr="00A427BC">
        <w:rPr>
          <w:lang w:val="en-US"/>
        </w:rPr>
        <w:t>F</w:t>
      </w:r>
      <w:r w:rsidR="00926CF0" w:rsidRPr="00A427BC">
        <w:rPr>
          <w:lang w:val="en-US"/>
        </w:rPr>
        <w:t>eminism framework</w:t>
      </w:r>
      <w:r w:rsidR="00D51DD6" w:rsidRPr="00A427BC">
        <w:rPr>
          <w:lang w:val="en-US"/>
        </w:rPr>
        <w:fldChar w:fldCharType="begin"/>
      </w:r>
      <w:r w:rsidR="006D6832">
        <w:rPr>
          <w:lang w:val="en-US"/>
        </w:rPr>
        <w:instrText xml:space="preserve"> ADDIN ZOTERO_ITEM CSL_CITATION {"citationID":"qexWiYuL","properties":{"formattedCitation":"\\super 13\\nosupersub{}","plainCitation":"13","noteIndex":0},"citationItems":[{"id":"u12bhc3X/2PPcotGO","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schema":"https://github.com/citation-style-language/schema/raw/master/csl-citation.json"} </w:instrText>
      </w:r>
      <w:r w:rsidR="00D51DD6" w:rsidRPr="00A427BC">
        <w:rPr>
          <w:lang w:val="en-US"/>
        </w:rPr>
        <w:fldChar w:fldCharType="separate"/>
      </w:r>
      <w:r w:rsidR="00A66F26" w:rsidRPr="00A427BC">
        <w:rPr>
          <w:vertAlign w:val="superscript"/>
          <w:lang w:val="en-US"/>
        </w:rPr>
        <w:t>13</w:t>
      </w:r>
      <w:r w:rsidR="00D51DD6" w:rsidRPr="00A427BC">
        <w:rPr>
          <w:lang w:val="en-US"/>
        </w:rPr>
        <w:fldChar w:fldCharType="end"/>
      </w:r>
      <w:r w:rsidR="008A4A87" w:rsidRPr="00A427BC">
        <w:rPr>
          <w:lang w:val="en-US"/>
        </w:rPr>
        <w:t xml:space="preserve"> </w:t>
      </w:r>
      <w:r w:rsidR="00926CF0" w:rsidRPr="00A427BC">
        <w:rPr>
          <w:lang w:val="en-US"/>
        </w:rPr>
        <w:t>is particularly well-suited to support agricultural researchers in</w:t>
      </w:r>
      <w:r w:rsidR="00C94FC4" w:rsidRPr="00A427BC">
        <w:rPr>
          <w:lang w:val="en-US"/>
        </w:rPr>
        <w:t xml:space="preserve"> </w:t>
      </w:r>
      <w:r w:rsidR="00243455" w:rsidRPr="00A427BC">
        <w:rPr>
          <w:lang w:val="en-US"/>
        </w:rPr>
        <w:t>interrogating their research context</w:t>
      </w:r>
      <w:r w:rsidR="00926CF0" w:rsidRPr="00A427BC">
        <w:rPr>
          <w:lang w:val="en-US"/>
        </w:rPr>
        <w:t>. The framework</w:t>
      </w:r>
      <w:r w:rsidR="008A4A87" w:rsidRPr="00A427BC">
        <w:rPr>
          <w:lang w:val="en-US"/>
        </w:rPr>
        <w:t xml:space="preserve"> is</w:t>
      </w:r>
      <w:r w:rsidR="00926CF0" w:rsidRPr="00A427BC">
        <w:rPr>
          <w:lang w:val="en-US"/>
        </w:rPr>
        <w:t xml:space="preserve"> rooted in empirical stud</w:t>
      </w:r>
      <w:r w:rsidR="008A4A87" w:rsidRPr="00A427BC">
        <w:rPr>
          <w:lang w:val="en-US"/>
        </w:rPr>
        <w:t>ies</w:t>
      </w:r>
      <w:r w:rsidR="00926CF0" w:rsidRPr="00A427BC">
        <w:rPr>
          <w:lang w:val="en-US"/>
        </w:rPr>
        <w:t xml:space="preserve"> of power</w:t>
      </w:r>
      <w:r w:rsidR="00551F22" w:rsidRPr="00A427BC">
        <w:rPr>
          <w:lang w:val="en-US"/>
        </w:rPr>
        <w:t xml:space="preserve"> (the reader is directed to </w:t>
      </w:r>
      <w:proofErr w:type="spellStart"/>
      <w:r w:rsidR="00551F22" w:rsidRPr="00A427BC">
        <w:rPr>
          <w:lang w:val="en-US"/>
        </w:rPr>
        <w:t>D’Ignazio</w:t>
      </w:r>
      <w:proofErr w:type="spellEnd"/>
      <w:r w:rsidR="00551F22" w:rsidRPr="00A427BC">
        <w:rPr>
          <w:lang w:val="en-US"/>
        </w:rPr>
        <w:t xml:space="preserve"> and Klein 2020 for discussion of these studies)</w:t>
      </w:r>
      <w:r w:rsidR="00926CF0" w:rsidRPr="00A427BC">
        <w:rPr>
          <w:lang w:val="en-US"/>
        </w:rPr>
        <w:t xml:space="preserve"> and </w:t>
      </w:r>
      <w:r w:rsidR="00551F22" w:rsidRPr="00A427BC">
        <w:rPr>
          <w:lang w:val="en-US"/>
        </w:rPr>
        <w:t xml:space="preserve">while the term Data Feminism may invoke an assumption of gender focus, Data Feminism </w:t>
      </w:r>
      <w:r w:rsidR="00926CF0" w:rsidRPr="00A427BC">
        <w:rPr>
          <w:lang w:val="en-US"/>
        </w:rPr>
        <w:t>emphasizes intersectionality, or the</w:t>
      </w:r>
      <w:r w:rsidR="00F56FBD" w:rsidRPr="00A427BC">
        <w:rPr>
          <w:lang w:val="en-US"/>
        </w:rPr>
        <w:t xml:space="preserve"> need to </w:t>
      </w:r>
      <w:r w:rsidR="00926CF0" w:rsidRPr="00A427BC">
        <w:rPr>
          <w:lang w:val="en-US"/>
        </w:rPr>
        <w:t xml:space="preserve">study </w:t>
      </w:r>
      <w:r w:rsidR="00F56FBD" w:rsidRPr="00A427BC">
        <w:rPr>
          <w:lang w:val="en-US"/>
        </w:rPr>
        <w:t xml:space="preserve">multiple </w:t>
      </w:r>
      <w:r w:rsidR="00926CF0" w:rsidRPr="00A427BC">
        <w:rPr>
          <w:lang w:val="en-US"/>
        </w:rPr>
        <w:t>dimensions of power</w:t>
      </w:r>
      <w:r w:rsidR="00D51DD6" w:rsidRPr="00A427BC">
        <w:rPr>
          <w:lang w:val="en-US"/>
        </w:rPr>
        <w:fldChar w:fldCharType="begin"/>
      </w:r>
      <w:r w:rsidR="006D6832">
        <w:rPr>
          <w:lang w:val="en-US"/>
        </w:rPr>
        <w:instrText xml:space="preserve"> ADDIN ZOTERO_ITEM CSL_CITATION {"citationID":"BZABTTwk","properties":{"formattedCitation":"\\super 14\\nosupersub{}","plainCitation":"14","noteIndex":0},"citationItems":[{"id":"u12bhc3X/pd8TF6gr","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sidRPr="00A427BC">
        <w:rPr>
          <w:lang w:val="en-US"/>
        </w:rPr>
        <w:fldChar w:fldCharType="separate"/>
      </w:r>
      <w:r w:rsidR="00A66F26" w:rsidRPr="00A427BC">
        <w:rPr>
          <w:vertAlign w:val="superscript"/>
          <w:lang w:val="en-US"/>
        </w:rPr>
        <w:t>14</w:t>
      </w:r>
      <w:r w:rsidR="00D51DD6" w:rsidRPr="00A427BC">
        <w:rPr>
          <w:lang w:val="en-US"/>
        </w:rPr>
        <w:fldChar w:fldCharType="end"/>
      </w:r>
      <w:r w:rsidR="00926CF0" w:rsidRPr="00A427BC">
        <w:rPr>
          <w:lang w:val="en-US"/>
        </w:rPr>
        <w:t xml:space="preserve">. </w:t>
      </w:r>
      <w:r w:rsidR="00F56FBD" w:rsidRPr="00A427BC">
        <w:rPr>
          <w:lang w:val="en-US"/>
        </w:rPr>
        <w:t xml:space="preserve">Because it </w:t>
      </w:r>
      <w:r w:rsidR="006A3F10" w:rsidRPr="00A427BC">
        <w:rPr>
          <w:lang w:val="en-US"/>
        </w:rPr>
        <w:t xml:space="preserve">is </w:t>
      </w:r>
      <w:r w:rsidR="00926CF0" w:rsidRPr="00A427BC">
        <w:rPr>
          <w:lang w:val="en-US"/>
        </w:rPr>
        <w:t xml:space="preserve">action-oriented and domain-agnostic, </w:t>
      </w:r>
      <w:proofErr w:type="spellStart"/>
      <w:r w:rsidR="00926CF0" w:rsidRPr="00A427BC">
        <w:rPr>
          <w:lang w:val="en-US"/>
        </w:rPr>
        <w:t>D’Ignazio</w:t>
      </w:r>
      <w:proofErr w:type="spellEnd"/>
      <w:r w:rsidR="00926CF0" w:rsidRPr="00A427BC">
        <w:rPr>
          <w:lang w:val="en-US"/>
        </w:rPr>
        <w:t xml:space="preserve"> and Klein’s (2020) work has been highly cited </w:t>
      </w:r>
      <w:r w:rsidR="008A4A87" w:rsidRPr="00A427BC">
        <w:rPr>
          <w:lang w:val="en-US"/>
        </w:rPr>
        <w:t>in</w:t>
      </w:r>
      <w:r w:rsidR="00926CF0" w:rsidRPr="00A427BC">
        <w:rPr>
          <w:lang w:val="en-US"/>
        </w:rPr>
        <w:t xml:space="preserve"> numerous disciplinary contexts. To our knowledge, it has had limited interpretation in the context of agriculture, though a recent study evaluated the National Agricultural Statistics Service (NASS) </w:t>
      </w:r>
      <w:r w:rsidR="00926CF0" w:rsidRPr="00A427BC">
        <w:rPr>
          <w:lang w:val="en-US"/>
        </w:rPr>
        <w:lastRenderedPageBreak/>
        <w:t xml:space="preserve">agency of the United States Department of Agriculture (USDA) on their data reporting practices through the lens of </w:t>
      </w:r>
      <w:r w:rsidR="008A4A87" w:rsidRPr="00A427BC">
        <w:rPr>
          <w:lang w:val="en-US"/>
        </w:rPr>
        <w:t>D</w:t>
      </w:r>
      <w:r w:rsidR="00926CF0" w:rsidRPr="00A427BC">
        <w:rPr>
          <w:lang w:val="en-US"/>
        </w:rPr>
        <w:t xml:space="preserve">ata </w:t>
      </w:r>
      <w:r w:rsidR="008A4A87" w:rsidRPr="00A427BC">
        <w:rPr>
          <w:lang w:val="en-US"/>
        </w:rPr>
        <w:t>F</w:t>
      </w:r>
      <w:r w:rsidR="00926CF0" w:rsidRPr="00A427BC">
        <w:rPr>
          <w:lang w:val="en-US"/>
        </w:rPr>
        <w:t>eminism</w:t>
      </w:r>
      <w:r w:rsidR="00D51DD6" w:rsidRPr="00A427BC">
        <w:rPr>
          <w:lang w:val="en-US"/>
        </w:rPr>
        <w:fldChar w:fldCharType="begin"/>
      </w:r>
      <w:r w:rsidR="006D6832">
        <w:rPr>
          <w:lang w:val="en-US"/>
        </w:rPr>
        <w:instrText xml:space="preserve"> ADDIN ZOTERO_ITEM CSL_CITATION {"citationID":"rZcR7QPT","properties":{"formattedCitation":"\\super 15\\nosupersub{}","plainCitation":"15","noteIndex":0},"citationItems":[{"id":"u12bhc3X/bstweXcR","uris":["http://zotero.org/users/3599437/items/TAJD9K9N"],"itemData":{"id":67,"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sidRPr="00A427BC">
        <w:rPr>
          <w:lang w:val="en-US"/>
        </w:rPr>
        <w:fldChar w:fldCharType="separate"/>
      </w:r>
      <w:r w:rsidR="00A66F26" w:rsidRPr="00A427BC">
        <w:rPr>
          <w:vertAlign w:val="superscript"/>
          <w:lang w:val="en-US"/>
        </w:rPr>
        <w:t>15</w:t>
      </w:r>
      <w:r w:rsidR="00D51DD6" w:rsidRPr="00A427BC">
        <w:rPr>
          <w:lang w:val="en-US"/>
        </w:rPr>
        <w:fldChar w:fldCharType="end"/>
      </w:r>
      <w:r w:rsidR="00926CF0" w:rsidRPr="00A427BC">
        <w:rPr>
          <w:lang w:val="en-US"/>
        </w:rPr>
        <w:t xml:space="preserve">. </w:t>
      </w:r>
    </w:p>
    <w:p w14:paraId="65F9240A" w14:textId="10CB1D0F" w:rsidR="00926CF0" w:rsidRPr="00A427BC" w:rsidRDefault="00926CF0" w:rsidP="00926CF0">
      <w:pPr>
        <w:rPr>
          <w:lang w:val="en-US"/>
        </w:rPr>
      </w:pPr>
    </w:p>
    <w:p w14:paraId="55FDDA41" w14:textId="6933D2A5" w:rsidR="001D6797" w:rsidRPr="00A427BC" w:rsidRDefault="00EC204E" w:rsidP="001D6797">
      <w:pPr>
        <w:rPr>
          <w:shd w:val="clear" w:color="auto" w:fill="FFFFFF"/>
          <w:lang w:val="en-US"/>
        </w:rPr>
      </w:pPr>
      <w:r w:rsidRPr="00A427BC">
        <w:rPr>
          <w:lang w:val="en-US"/>
        </w:rPr>
        <w:t xml:space="preserve">We posit that </w:t>
      </w:r>
      <w:r w:rsidR="00926CF0" w:rsidRPr="00A427BC">
        <w:rPr>
          <w:lang w:val="en-US"/>
        </w:rPr>
        <w:t xml:space="preserve">explicit application of the </w:t>
      </w:r>
      <w:r w:rsidR="003F03F5" w:rsidRPr="00A427BC">
        <w:rPr>
          <w:lang w:val="en-US"/>
        </w:rPr>
        <w:t>D</w:t>
      </w:r>
      <w:r w:rsidR="00926CF0" w:rsidRPr="00A427BC">
        <w:rPr>
          <w:lang w:val="en-US"/>
        </w:rPr>
        <w:t xml:space="preserve">ata </w:t>
      </w:r>
      <w:r w:rsidR="003F03F5" w:rsidRPr="00A427BC">
        <w:rPr>
          <w:lang w:val="en-US"/>
        </w:rPr>
        <w:t>F</w:t>
      </w:r>
      <w:r w:rsidR="00926CF0" w:rsidRPr="00A427BC">
        <w:rPr>
          <w:lang w:val="en-US"/>
        </w:rPr>
        <w:t xml:space="preserve">eminism framework </w:t>
      </w:r>
      <w:del w:id="3" w:author="Virginia Anne Nichols" w:date="2025-05-12T07:21:00Z" w16du:dateUtc="2025-05-12T05:21:00Z">
        <w:r w:rsidRPr="00A427BC" w:rsidDel="00E67F11">
          <w:rPr>
            <w:lang w:val="en-US"/>
          </w:rPr>
          <w:delText xml:space="preserve">would </w:delText>
        </w:r>
      </w:del>
      <w:r w:rsidR="001D6797" w:rsidRPr="00A427BC">
        <w:rPr>
          <w:lang w:val="en-US"/>
        </w:rPr>
        <w:t>positively contribute</w:t>
      </w:r>
      <w:ins w:id="4" w:author="Virginia Anne Nichols" w:date="2025-05-12T07:21:00Z" w16du:dateUtc="2025-05-12T05:21:00Z">
        <w:r w:rsidR="00E67F11">
          <w:rPr>
            <w:lang w:val="en-US"/>
          </w:rPr>
          <w:t>s</w:t>
        </w:r>
      </w:ins>
      <w:r w:rsidR="001D6797" w:rsidRPr="00A427BC">
        <w:rPr>
          <w:lang w:val="en-US"/>
        </w:rPr>
        <w:t xml:space="preserve"> to </w:t>
      </w:r>
      <w:r w:rsidR="001D6797" w:rsidRPr="00A427BC">
        <w:rPr>
          <w:shd w:val="clear" w:color="auto" w:fill="FFFFFF"/>
          <w:lang w:val="en-US"/>
        </w:rPr>
        <w:t xml:space="preserve">research creativity, stakeholder participation, and agricultural sustainability </w:t>
      </w:r>
      <w:r w:rsidR="0044469E" w:rsidRPr="00A427BC">
        <w:rPr>
          <w:shd w:val="clear" w:color="auto" w:fill="FFFFFF"/>
          <w:lang w:val="en-US"/>
        </w:rPr>
        <w:t>overall</w:t>
      </w:r>
      <w:r w:rsidR="001D6797" w:rsidRPr="00A427BC">
        <w:rPr>
          <w:shd w:val="clear" w:color="auto" w:fill="FFFFFF"/>
          <w:lang w:val="en-US"/>
        </w:rPr>
        <w:t>. </w:t>
      </w:r>
      <w:r w:rsidRPr="00A427BC">
        <w:rPr>
          <w:shd w:val="clear" w:color="auto" w:fill="FFFFFF"/>
          <w:lang w:val="en-US"/>
        </w:rPr>
        <w:t>To support this</w:t>
      </w:r>
      <w:r w:rsidR="00D33AAF" w:rsidRPr="00A427BC">
        <w:rPr>
          <w:shd w:val="clear" w:color="auto" w:fill="FFFFFF"/>
          <w:lang w:val="en-US"/>
        </w:rPr>
        <w:t xml:space="preserve"> thesis</w:t>
      </w:r>
      <w:r w:rsidRPr="00A427BC">
        <w:rPr>
          <w:shd w:val="clear" w:color="auto" w:fill="FFFFFF"/>
          <w:lang w:val="en-US"/>
        </w:rPr>
        <w:t>, w</w:t>
      </w:r>
      <w:r w:rsidR="001D6797" w:rsidRPr="00A427BC">
        <w:rPr>
          <w:shd w:val="clear" w:color="auto" w:fill="FFFFFF"/>
          <w:lang w:val="en-US"/>
        </w:rPr>
        <w:t xml:space="preserve">e discuss the application of </w:t>
      </w:r>
      <w:r w:rsidR="00F161F0" w:rsidRPr="00A427BC">
        <w:rPr>
          <w:shd w:val="clear" w:color="auto" w:fill="FFFFFF"/>
          <w:lang w:val="en-US"/>
        </w:rPr>
        <w:t xml:space="preserve">three </w:t>
      </w:r>
      <w:r w:rsidR="005327F4" w:rsidRPr="00A427BC">
        <w:rPr>
          <w:shd w:val="clear" w:color="auto" w:fill="FFFFFF"/>
          <w:lang w:val="en-US"/>
        </w:rPr>
        <w:t xml:space="preserve">select </w:t>
      </w:r>
      <w:r w:rsidR="00D33AAF" w:rsidRPr="00A427BC">
        <w:rPr>
          <w:shd w:val="clear" w:color="auto" w:fill="FFFFFF"/>
          <w:lang w:val="en-US"/>
        </w:rPr>
        <w:t>D</w:t>
      </w:r>
      <w:r w:rsidR="001D6797" w:rsidRPr="00A427BC">
        <w:rPr>
          <w:shd w:val="clear" w:color="auto" w:fill="FFFFFF"/>
          <w:lang w:val="en-US"/>
        </w:rPr>
        <w:t xml:space="preserve">ata </w:t>
      </w:r>
      <w:r w:rsidR="00D33AAF" w:rsidRPr="00A427BC">
        <w:rPr>
          <w:shd w:val="clear" w:color="auto" w:fill="FFFFFF"/>
          <w:lang w:val="en-US"/>
        </w:rPr>
        <w:t>F</w:t>
      </w:r>
      <w:r w:rsidR="001D6797" w:rsidRPr="00A427BC">
        <w:rPr>
          <w:shd w:val="clear" w:color="auto" w:fill="FFFFFF"/>
          <w:lang w:val="en-US"/>
        </w:rPr>
        <w:t>eminism theme</w:t>
      </w:r>
      <w:r w:rsidR="0009558F" w:rsidRPr="00A427BC">
        <w:rPr>
          <w:shd w:val="clear" w:color="auto" w:fill="FFFFFF"/>
          <w:lang w:val="en-US"/>
        </w:rPr>
        <w:t>s (power</w:t>
      </w:r>
      <w:r w:rsidR="00C46EB1" w:rsidRPr="00A427BC">
        <w:rPr>
          <w:shd w:val="clear" w:color="auto" w:fill="FFFFFF"/>
          <w:lang w:val="en-US"/>
        </w:rPr>
        <w:t xml:space="preserve"> awareness</w:t>
      </w:r>
      <w:r w:rsidR="0009558F" w:rsidRPr="00A427BC">
        <w:rPr>
          <w:shd w:val="clear" w:color="auto" w:fill="FFFFFF"/>
          <w:lang w:val="en-US"/>
        </w:rPr>
        <w:t>, reciprocity, and framing)</w:t>
      </w:r>
      <w:r w:rsidR="001D6797" w:rsidRPr="00A427BC">
        <w:rPr>
          <w:shd w:val="clear" w:color="auto" w:fill="FFFFFF"/>
          <w:lang w:val="en-US"/>
        </w:rPr>
        <w:t xml:space="preserve"> </w:t>
      </w:r>
      <w:r w:rsidR="0009558F" w:rsidRPr="00A427BC">
        <w:rPr>
          <w:shd w:val="clear" w:color="auto" w:fill="FFFFFF"/>
          <w:lang w:val="en-US"/>
        </w:rPr>
        <w:t xml:space="preserve">in </w:t>
      </w:r>
      <w:r w:rsidRPr="00A427BC">
        <w:rPr>
          <w:shd w:val="clear" w:color="auto" w:fill="FFFFFF"/>
          <w:lang w:val="en-US"/>
        </w:rPr>
        <w:t>the research process</w:t>
      </w:r>
      <w:r w:rsidR="00D33AAF" w:rsidRPr="00A427BC">
        <w:rPr>
          <w:shd w:val="clear" w:color="auto" w:fill="FFFFFF"/>
          <w:lang w:val="en-US"/>
        </w:rPr>
        <w:t>,</w:t>
      </w:r>
      <w:r w:rsidRPr="00A427BC">
        <w:rPr>
          <w:shd w:val="clear" w:color="auto" w:fill="FFFFFF"/>
          <w:lang w:val="en-US"/>
        </w:rPr>
        <w:t xml:space="preserve"> with accompanying</w:t>
      </w:r>
      <w:r w:rsidR="001E03F4" w:rsidRPr="00A427BC">
        <w:rPr>
          <w:shd w:val="clear" w:color="auto" w:fill="FFFFFF"/>
          <w:lang w:val="en-US"/>
        </w:rPr>
        <w:t xml:space="preserve"> reflections, </w:t>
      </w:r>
      <w:r w:rsidR="0009558F" w:rsidRPr="00A427BC">
        <w:rPr>
          <w:shd w:val="clear" w:color="auto" w:fill="FFFFFF"/>
          <w:lang w:val="en-US"/>
        </w:rPr>
        <w:t>activities</w:t>
      </w:r>
      <w:r w:rsidR="006A3F10" w:rsidRPr="00A427BC">
        <w:rPr>
          <w:shd w:val="clear" w:color="auto" w:fill="FFFFFF"/>
          <w:lang w:val="en-US"/>
        </w:rPr>
        <w:t xml:space="preserve"> </w:t>
      </w:r>
      <w:r w:rsidR="00D33AAF" w:rsidRPr="00A427BC">
        <w:rPr>
          <w:shd w:val="clear" w:color="auto" w:fill="FFFFFF"/>
          <w:lang w:val="en-US"/>
        </w:rPr>
        <w:t>and</w:t>
      </w:r>
      <w:r w:rsidRPr="00A427BC">
        <w:rPr>
          <w:shd w:val="clear" w:color="auto" w:fill="FFFFFF"/>
          <w:lang w:val="en-US"/>
        </w:rPr>
        <w:t xml:space="preserve"> </w:t>
      </w:r>
      <w:r w:rsidR="005327F4" w:rsidRPr="00A427BC">
        <w:rPr>
          <w:shd w:val="clear" w:color="auto" w:fill="FFFFFF"/>
          <w:lang w:val="en-US"/>
        </w:rPr>
        <w:t>outcomes</w:t>
      </w:r>
      <w:r w:rsidRPr="00A427BC">
        <w:rPr>
          <w:shd w:val="clear" w:color="auto" w:fill="FFFFFF"/>
          <w:lang w:val="en-US"/>
        </w:rPr>
        <w:t xml:space="preserve"> </w:t>
      </w:r>
      <w:r w:rsidR="001D6797" w:rsidRPr="00A427BC">
        <w:rPr>
          <w:shd w:val="clear" w:color="auto" w:fill="FFFFFF"/>
          <w:lang w:val="en-US"/>
        </w:rPr>
        <w:t>(Table 1).</w:t>
      </w:r>
      <w:r w:rsidR="00D45E93" w:rsidRPr="00A427BC">
        <w:rPr>
          <w:shd w:val="clear" w:color="auto" w:fill="FFFFFF"/>
          <w:lang w:val="en-US"/>
        </w:rPr>
        <w:t xml:space="preserve"> We chose these </w:t>
      </w:r>
      <w:r w:rsidR="00A244D7" w:rsidRPr="00A427BC">
        <w:rPr>
          <w:shd w:val="clear" w:color="auto" w:fill="FFFFFF"/>
          <w:lang w:val="en-US"/>
        </w:rPr>
        <w:t xml:space="preserve">three </w:t>
      </w:r>
      <w:r w:rsidR="00D45E93" w:rsidRPr="00A427BC">
        <w:rPr>
          <w:shd w:val="clear" w:color="auto" w:fill="FFFFFF"/>
          <w:lang w:val="en-US"/>
        </w:rPr>
        <w:t>themes due to the</w:t>
      </w:r>
      <w:r w:rsidR="00383CA4" w:rsidRPr="00A427BC">
        <w:rPr>
          <w:shd w:val="clear" w:color="auto" w:fill="FFFFFF"/>
          <w:lang w:val="en-US"/>
        </w:rPr>
        <w:t xml:space="preserve">ir </w:t>
      </w:r>
      <w:r w:rsidR="00FC3258" w:rsidRPr="00A427BC">
        <w:rPr>
          <w:shd w:val="clear" w:color="auto" w:fill="FFFFFF"/>
          <w:lang w:val="en-US"/>
        </w:rPr>
        <w:t xml:space="preserve">broad implications and </w:t>
      </w:r>
      <w:r w:rsidR="009A2AE3" w:rsidRPr="00A427BC">
        <w:rPr>
          <w:shd w:val="clear" w:color="auto" w:fill="FFFFFF"/>
          <w:lang w:val="en-US"/>
        </w:rPr>
        <w:t>ability to be addressed in the typical agricultural research context</w:t>
      </w:r>
      <w:r w:rsidR="00D12DC8" w:rsidRPr="00A427BC">
        <w:rPr>
          <w:shd w:val="clear" w:color="auto" w:fill="FFFFFF"/>
          <w:lang w:val="en-US"/>
        </w:rPr>
        <w:t xml:space="preserve">. </w:t>
      </w:r>
    </w:p>
    <w:p w14:paraId="7046269B" w14:textId="1133A95B" w:rsidR="008834DD" w:rsidRPr="00A427BC" w:rsidRDefault="008834DD" w:rsidP="008834DD">
      <w:pPr>
        <w:pStyle w:val="Heading3"/>
        <w:rPr>
          <w:rStyle w:val="Emphasis"/>
          <w:color w:val="auto"/>
          <w:lang w:val="en-US"/>
        </w:rPr>
      </w:pPr>
      <w:r w:rsidRPr="00A427BC">
        <w:rPr>
          <w:rStyle w:val="Emphasis"/>
          <w:color w:val="auto"/>
          <w:lang w:val="en-US"/>
        </w:rPr>
        <w:t>Table 1. Summary of paper structure</w:t>
      </w:r>
    </w:p>
    <w:p w14:paraId="5F44304D" w14:textId="77777777" w:rsidR="001D6797" w:rsidRPr="00A427BC" w:rsidRDefault="001D6797" w:rsidP="001D6797">
      <w:pPr>
        <w:rPr>
          <w:shd w:val="clear" w:color="auto" w:fill="FFFFFF"/>
          <w:lang w:val="en-US"/>
        </w:rPr>
      </w:pPr>
    </w:p>
    <w:tbl>
      <w:tblPr>
        <w:tblStyle w:val="TableGridLight"/>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4"/>
        <w:gridCol w:w="2353"/>
        <w:gridCol w:w="2470"/>
        <w:gridCol w:w="2979"/>
      </w:tblGrid>
      <w:tr w:rsidR="00A427BC" w:rsidRPr="00A427BC" w14:paraId="092B05BE" w14:textId="77777777" w:rsidTr="00DC1226">
        <w:tc>
          <w:tcPr>
            <w:tcW w:w="988" w:type="dxa"/>
          </w:tcPr>
          <w:p w14:paraId="379A3323" w14:textId="35C9E232" w:rsidR="00503079" w:rsidRPr="00A427BC" w:rsidRDefault="00C61B53" w:rsidP="00BF015D">
            <w:pPr>
              <w:jc w:val="center"/>
              <w:rPr>
                <w:b/>
                <w:bCs/>
                <w:shd w:val="clear" w:color="auto" w:fill="FFFFFF"/>
                <w:lang w:val="en-US"/>
              </w:rPr>
            </w:pPr>
            <w:r w:rsidRPr="00A427BC">
              <w:rPr>
                <w:b/>
                <w:bCs/>
                <w:shd w:val="clear" w:color="auto" w:fill="FFFFFF"/>
                <w:lang w:val="en-US"/>
              </w:rPr>
              <w:t>Theme</w:t>
            </w:r>
          </w:p>
        </w:tc>
        <w:tc>
          <w:tcPr>
            <w:tcW w:w="2409" w:type="dxa"/>
            <w:vAlign w:val="center"/>
          </w:tcPr>
          <w:p w14:paraId="54A5C0AE" w14:textId="49575D11" w:rsidR="00503079" w:rsidRPr="00A427BC" w:rsidRDefault="00503079" w:rsidP="00BF015D">
            <w:pPr>
              <w:jc w:val="center"/>
              <w:rPr>
                <w:b/>
                <w:bCs/>
                <w:shd w:val="clear" w:color="auto" w:fill="FFFFFF"/>
                <w:lang w:val="en-US"/>
              </w:rPr>
            </w:pPr>
            <w:r w:rsidRPr="00A427BC">
              <w:rPr>
                <w:b/>
                <w:bCs/>
                <w:shd w:val="clear" w:color="auto" w:fill="FFFFFF"/>
                <w:lang w:val="en-US"/>
              </w:rPr>
              <w:t>Research phase(s) for application</w:t>
            </w:r>
          </w:p>
        </w:tc>
        <w:tc>
          <w:tcPr>
            <w:tcW w:w="2552" w:type="dxa"/>
            <w:vAlign w:val="center"/>
          </w:tcPr>
          <w:p w14:paraId="46BBAF5A" w14:textId="0AC78EAA" w:rsidR="00503079" w:rsidRPr="00A427BC" w:rsidRDefault="00503079" w:rsidP="00BF015D">
            <w:pPr>
              <w:jc w:val="center"/>
              <w:rPr>
                <w:b/>
                <w:bCs/>
                <w:shd w:val="clear" w:color="auto" w:fill="FFFFFF"/>
              </w:rPr>
            </w:pPr>
            <w:r w:rsidRPr="00A427BC">
              <w:rPr>
                <w:b/>
                <w:bCs/>
                <w:shd w:val="clear" w:color="auto" w:fill="FFFFFF"/>
              </w:rPr>
              <w:t xml:space="preserve">Data </w:t>
            </w:r>
            <w:proofErr w:type="spellStart"/>
            <w:r w:rsidRPr="00A427BC">
              <w:rPr>
                <w:b/>
                <w:bCs/>
                <w:shd w:val="clear" w:color="auto" w:fill="FFFFFF"/>
              </w:rPr>
              <w:t>Feminism-derived</w:t>
            </w:r>
            <w:proofErr w:type="spellEnd"/>
            <w:r w:rsidRPr="00A427BC">
              <w:rPr>
                <w:b/>
                <w:bCs/>
                <w:shd w:val="clear" w:color="auto" w:fill="FFFFFF"/>
              </w:rPr>
              <w:t xml:space="preserve"> </w:t>
            </w:r>
            <w:proofErr w:type="spellStart"/>
            <w:r w:rsidR="00C61B53" w:rsidRPr="00A427BC">
              <w:rPr>
                <w:b/>
                <w:bCs/>
                <w:shd w:val="clear" w:color="auto" w:fill="FFFFFF"/>
              </w:rPr>
              <w:t>reflection</w:t>
            </w:r>
            <w:proofErr w:type="spellEnd"/>
          </w:p>
        </w:tc>
        <w:tc>
          <w:tcPr>
            <w:tcW w:w="3067" w:type="dxa"/>
            <w:vAlign w:val="center"/>
          </w:tcPr>
          <w:p w14:paraId="2942F7D9" w14:textId="14CE67CD" w:rsidR="00503079" w:rsidRPr="00A427BC" w:rsidRDefault="0047798B" w:rsidP="00BF015D">
            <w:pPr>
              <w:jc w:val="center"/>
              <w:rPr>
                <w:b/>
                <w:bCs/>
                <w:shd w:val="clear" w:color="auto" w:fill="FFFFFF"/>
              </w:rPr>
            </w:pPr>
            <w:proofErr w:type="spellStart"/>
            <w:r w:rsidRPr="00A427BC">
              <w:rPr>
                <w:b/>
                <w:bCs/>
                <w:shd w:val="clear" w:color="auto" w:fill="FFFFFF"/>
              </w:rPr>
              <w:t>Reflection-motivated</w:t>
            </w:r>
            <w:proofErr w:type="spellEnd"/>
            <w:r w:rsidR="00503079" w:rsidRPr="00A427BC">
              <w:rPr>
                <w:b/>
                <w:bCs/>
                <w:shd w:val="clear" w:color="auto" w:fill="FFFFFF"/>
              </w:rPr>
              <w:t xml:space="preserve"> </w:t>
            </w:r>
            <w:proofErr w:type="spellStart"/>
            <w:r w:rsidR="00503079" w:rsidRPr="00A427BC">
              <w:rPr>
                <w:b/>
                <w:bCs/>
                <w:shd w:val="clear" w:color="auto" w:fill="FFFFFF"/>
              </w:rPr>
              <w:t>activities</w:t>
            </w:r>
            <w:proofErr w:type="spellEnd"/>
          </w:p>
        </w:tc>
      </w:tr>
      <w:tr w:rsidR="00A427BC" w:rsidRPr="00233ED2" w14:paraId="3C38AFF8" w14:textId="77777777" w:rsidTr="007F3335">
        <w:tc>
          <w:tcPr>
            <w:tcW w:w="988" w:type="dxa"/>
            <w:vAlign w:val="center"/>
          </w:tcPr>
          <w:p w14:paraId="3D2D9242" w14:textId="6C4A642D" w:rsidR="00503079" w:rsidRPr="00A427BC" w:rsidRDefault="00E60638" w:rsidP="007F3335">
            <w:pPr>
              <w:jc w:val="center"/>
              <w:rPr>
                <w:shd w:val="clear" w:color="auto" w:fill="FFFFFF"/>
                <w:lang w:val="en-US"/>
              </w:rPr>
            </w:pPr>
            <w:r w:rsidRPr="00A427BC">
              <w:rPr>
                <w:shd w:val="clear" w:color="auto" w:fill="FFFFFF"/>
                <w:lang w:val="en-US"/>
              </w:rPr>
              <w:t xml:space="preserve">Awareness of </w:t>
            </w:r>
            <w:r w:rsidR="00C61B53" w:rsidRPr="00A427BC">
              <w:rPr>
                <w:shd w:val="clear" w:color="auto" w:fill="FFFFFF"/>
                <w:lang w:val="en-US"/>
              </w:rPr>
              <w:t>Power</w:t>
            </w:r>
          </w:p>
        </w:tc>
        <w:tc>
          <w:tcPr>
            <w:tcW w:w="2409" w:type="dxa"/>
            <w:vAlign w:val="center"/>
          </w:tcPr>
          <w:p w14:paraId="1BBE3DD1" w14:textId="069C81D6" w:rsidR="00503079" w:rsidRPr="00A427BC" w:rsidRDefault="00503079" w:rsidP="00BF015D">
            <w:pPr>
              <w:jc w:val="center"/>
              <w:rPr>
                <w:shd w:val="clear" w:color="auto" w:fill="FFFFFF"/>
                <w:lang w:val="en-US"/>
              </w:rPr>
            </w:pPr>
            <w:r w:rsidRPr="00A427BC">
              <w:rPr>
                <w:shd w:val="clear" w:color="auto" w:fill="FFFFFF"/>
                <w:lang w:val="en-US"/>
              </w:rPr>
              <w:t>Hypothesis generation and study design</w:t>
            </w:r>
          </w:p>
        </w:tc>
        <w:tc>
          <w:tcPr>
            <w:tcW w:w="2552" w:type="dxa"/>
            <w:vAlign w:val="center"/>
          </w:tcPr>
          <w:p w14:paraId="48C9AA01" w14:textId="3BC2CC23" w:rsidR="00503079" w:rsidRPr="00A427BC" w:rsidRDefault="00503079" w:rsidP="00BF015D">
            <w:pPr>
              <w:jc w:val="center"/>
              <w:rPr>
                <w:shd w:val="clear" w:color="auto" w:fill="FFFFFF"/>
                <w:lang w:val="en-US"/>
              </w:rPr>
            </w:pPr>
            <w:r w:rsidRPr="00A427BC">
              <w:rPr>
                <w:shd w:val="clear" w:color="auto" w:fill="FFFFFF"/>
                <w:lang w:val="en-US"/>
              </w:rPr>
              <w:t>Research for the public good should seek to equalize power</w:t>
            </w:r>
          </w:p>
        </w:tc>
        <w:tc>
          <w:tcPr>
            <w:tcW w:w="3067" w:type="dxa"/>
            <w:vAlign w:val="center"/>
          </w:tcPr>
          <w:p w14:paraId="7B8BC605" w14:textId="0512B8D2" w:rsidR="00503079" w:rsidRPr="00A427BC" w:rsidRDefault="00503079" w:rsidP="00BF015D">
            <w:pPr>
              <w:jc w:val="center"/>
              <w:rPr>
                <w:shd w:val="clear" w:color="auto" w:fill="FFFFFF"/>
                <w:lang w:val="en-US"/>
              </w:rPr>
            </w:pPr>
            <w:r w:rsidRPr="00A427BC">
              <w:rPr>
                <w:shd w:val="clear" w:color="auto" w:fill="FFFFFF"/>
                <w:lang w:val="en-US"/>
              </w:rPr>
              <w:t xml:space="preserve">Serving the margins, </w:t>
            </w:r>
            <w:r w:rsidR="00EE5623" w:rsidRPr="00A427BC">
              <w:rPr>
                <w:shd w:val="clear" w:color="auto" w:fill="FFFFFF"/>
                <w:lang w:val="en-US"/>
              </w:rPr>
              <w:t>leveraging science, expanding the concept of scien</w:t>
            </w:r>
            <w:r w:rsidR="00551F22" w:rsidRPr="00A427BC">
              <w:rPr>
                <w:shd w:val="clear" w:color="auto" w:fill="FFFFFF"/>
                <w:lang w:val="en-US"/>
              </w:rPr>
              <w:t>tific measurements</w:t>
            </w:r>
          </w:p>
        </w:tc>
      </w:tr>
      <w:tr w:rsidR="00A427BC" w:rsidRPr="00233ED2" w14:paraId="03609395" w14:textId="77777777" w:rsidTr="007F3335">
        <w:tc>
          <w:tcPr>
            <w:tcW w:w="988" w:type="dxa"/>
            <w:vAlign w:val="center"/>
          </w:tcPr>
          <w:p w14:paraId="0E0714E6" w14:textId="02E59F3D" w:rsidR="00503079" w:rsidRPr="00A427BC" w:rsidRDefault="00C61B53" w:rsidP="007F3335">
            <w:pPr>
              <w:jc w:val="center"/>
              <w:rPr>
                <w:shd w:val="clear" w:color="auto" w:fill="FFFFFF"/>
              </w:rPr>
            </w:pPr>
            <w:proofErr w:type="spellStart"/>
            <w:r w:rsidRPr="00A427BC">
              <w:rPr>
                <w:shd w:val="clear" w:color="auto" w:fill="FFFFFF"/>
              </w:rPr>
              <w:t>Reciprocity</w:t>
            </w:r>
            <w:proofErr w:type="spellEnd"/>
          </w:p>
        </w:tc>
        <w:tc>
          <w:tcPr>
            <w:tcW w:w="2409" w:type="dxa"/>
            <w:vAlign w:val="center"/>
          </w:tcPr>
          <w:p w14:paraId="2F8710D0" w14:textId="44766B81" w:rsidR="00503079" w:rsidRPr="00A427BC" w:rsidRDefault="00503079" w:rsidP="00BF015D">
            <w:pPr>
              <w:jc w:val="center"/>
              <w:rPr>
                <w:shd w:val="clear" w:color="auto" w:fill="FFFFFF"/>
                <w:lang w:val="en-US"/>
              </w:rPr>
            </w:pPr>
            <w:proofErr w:type="spellStart"/>
            <w:r w:rsidRPr="00A427BC">
              <w:rPr>
                <w:shd w:val="clear" w:color="auto" w:fill="FFFFFF"/>
              </w:rPr>
              <w:t>Conducting</w:t>
            </w:r>
            <w:proofErr w:type="spellEnd"/>
            <w:r w:rsidRPr="00A427BC">
              <w:rPr>
                <w:shd w:val="clear" w:color="auto" w:fill="FFFFFF"/>
              </w:rPr>
              <w:t xml:space="preserve"> and </w:t>
            </w:r>
            <w:proofErr w:type="spellStart"/>
            <w:r w:rsidRPr="00A427BC">
              <w:rPr>
                <w:shd w:val="clear" w:color="auto" w:fill="FFFFFF"/>
              </w:rPr>
              <w:t>implementing</w:t>
            </w:r>
            <w:proofErr w:type="spellEnd"/>
            <w:r w:rsidRPr="00A427BC">
              <w:rPr>
                <w:shd w:val="clear" w:color="auto" w:fill="FFFFFF"/>
              </w:rPr>
              <w:t xml:space="preserve"> research</w:t>
            </w:r>
          </w:p>
        </w:tc>
        <w:tc>
          <w:tcPr>
            <w:tcW w:w="2552" w:type="dxa"/>
            <w:vAlign w:val="center"/>
          </w:tcPr>
          <w:p w14:paraId="18B380D5" w14:textId="46AE1601" w:rsidR="00503079" w:rsidRPr="00A427BC" w:rsidRDefault="00503079" w:rsidP="00BF015D">
            <w:pPr>
              <w:jc w:val="center"/>
              <w:rPr>
                <w:shd w:val="clear" w:color="auto" w:fill="FFFFFF"/>
                <w:lang w:val="en-US"/>
              </w:rPr>
            </w:pPr>
            <w:proofErr w:type="gramStart"/>
            <w:r w:rsidRPr="00A427BC">
              <w:rPr>
                <w:shd w:val="clear" w:color="auto" w:fill="FFFFFF"/>
                <w:lang w:val="en-US"/>
              </w:rPr>
              <w:t>Farmer-researcher</w:t>
            </w:r>
            <w:proofErr w:type="gramEnd"/>
            <w:r w:rsidRPr="00A427BC">
              <w:rPr>
                <w:shd w:val="clear" w:color="auto" w:fill="FFFFFF"/>
                <w:lang w:val="en-US"/>
              </w:rPr>
              <w:t xml:space="preserve"> relations should be reciprocal</w:t>
            </w:r>
          </w:p>
        </w:tc>
        <w:tc>
          <w:tcPr>
            <w:tcW w:w="3067" w:type="dxa"/>
            <w:vAlign w:val="center"/>
          </w:tcPr>
          <w:p w14:paraId="396218DC" w14:textId="6BCACF3D" w:rsidR="00503079" w:rsidRPr="00A427BC" w:rsidRDefault="00551F22" w:rsidP="00BF015D">
            <w:pPr>
              <w:jc w:val="center"/>
              <w:rPr>
                <w:shd w:val="clear" w:color="auto" w:fill="FFFFFF"/>
                <w:lang w:val="en-US"/>
              </w:rPr>
            </w:pPr>
            <w:r w:rsidRPr="00A427BC">
              <w:rPr>
                <w:shd w:val="clear" w:color="auto" w:fill="FFFFFF"/>
                <w:lang w:val="en-US"/>
              </w:rPr>
              <w:t>Multi-dimensional c</w:t>
            </w:r>
            <w:r w:rsidR="00503079" w:rsidRPr="00A427BC">
              <w:rPr>
                <w:shd w:val="clear" w:color="auto" w:fill="FFFFFF"/>
                <w:lang w:val="en-US"/>
              </w:rPr>
              <w:t>ompensation, metrics for success</w:t>
            </w:r>
          </w:p>
        </w:tc>
      </w:tr>
      <w:tr w:rsidR="00A427BC" w:rsidRPr="00233ED2" w14:paraId="7FC0713B" w14:textId="77777777" w:rsidTr="007F3335">
        <w:tc>
          <w:tcPr>
            <w:tcW w:w="988" w:type="dxa"/>
            <w:vAlign w:val="center"/>
          </w:tcPr>
          <w:p w14:paraId="576AAE13" w14:textId="0BF05319" w:rsidR="00503079" w:rsidRPr="00A427BC" w:rsidRDefault="00C61B53" w:rsidP="007F3335">
            <w:pPr>
              <w:jc w:val="center"/>
              <w:rPr>
                <w:shd w:val="clear" w:color="auto" w:fill="FFFFFF"/>
              </w:rPr>
            </w:pPr>
            <w:r w:rsidRPr="00A427BC">
              <w:rPr>
                <w:shd w:val="clear" w:color="auto" w:fill="FFFFFF"/>
              </w:rPr>
              <w:t>Framing</w:t>
            </w:r>
          </w:p>
        </w:tc>
        <w:tc>
          <w:tcPr>
            <w:tcW w:w="2409" w:type="dxa"/>
            <w:vAlign w:val="center"/>
          </w:tcPr>
          <w:p w14:paraId="59712ABE" w14:textId="7953C6D8" w:rsidR="00503079" w:rsidRPr="00A427BC" w:rsidRDefault="00503079" w:rsidP="00BF015D">
            <w:pPr>
              <w:jc w:val="center"/>
              <w:rPr>
                <w:shd w:val="clear" w:color="auto" w:fill="FFFFFF"/>
                <w:lang w:val="en-US"/>
              </w:rPr>
            </w:pPr>
            <w:r w:rsidRPr="00A427BC">
              <w:rPr>
                <w:shd w:val="clear" w:color="auto" w:fill="FFFFFF"/>
              </w:rPr>
              <w:t>Analysis and di</w:t>
            </w:r>
            <w:r w:rsidR="00481C7D" w:rsidRPr="00A427BC">
              <w:rPr>
                <w:shd w:val="clear" w:color="auto" w:fill="FFFFFF"/>
              </w:rPr>
              <w:t>stribution</w:t>
            </w:r>
          </w:p>
        </w:tc>
        <w:tc>
          <w:tcPr>
            <w:tcW w:w="2552" w:type="dxa"/>
            <w:vAlign w:val="center"/>
          </w:tcPr>
          <w:p w14:paraId="47DADDA8" w14:textId="27E61ABF" w:rsidR="00503079" w:rsidRPr="00A427BC" w:rsidRDefault="00503079" w:rsidP="00BF015D">
            <w:pPr>
              <w:jc w:val="center"/>
              <w:rPr>
                <w:shd w:val="clear" w:color="auto" w:fill="FFFFFF"/>
                <w:lang w:val="en-US"/>
              </w:rPr>
            </w:pPr>
            <w:r w:rsidRPr="00A427BC">
              <w:rPr>
                <w:shd w:val="clear" w:color="auto" w:fill="FFFFFF"/>
                <w:lang w:val="en-US"/>
              </w:rPr>
              <w:t xml:space="preserve">All research is </w:t>
            </w:r>
            <w:proofErr w:type="gramStart"/>
            <w:r w:rsidRPr="00A427BC">
              <w:rPr>
                <w:shd w:val="clear" w:color="auto" w:fill="FFFFFF"/>
                <w:lang w:val="en-US"/>
              </w:rPr>
              <w:t>values</w:t>
            </w:r>
            <w:proofErr w:type="gramEnd"/>
            <w:r w:rsidRPr="00A427BC">
              <w:rPr>
                <w:shd w:val="clear" w:color="auto" w:fill="FFFFFF"/>
                <w:lang w:val="en-US"/>
              </w:rPr>
              <w:t>-informed</w:t>
            </w:r>
          </w:p>
        </w:tc>
        <w:tc>
          <w:tcPr>
            <w:tcW w:w="3067" w:type="dxa"/>
            <w:vAlign w:val="center"/>
          </w:tcPr>
          <w:p w14:paraId="32764EF9" w14:textId="35FB4598" w:rsidR="00503079" w:rsidRPr="00A427BC" w:rsidRDefault="00503079" w:rsidP="00BF015D">
            <w:pPr>
              <w:jc w:val="center"/>
              <w:rPr>
                <w:shd w:val="clear" w:color="auto" w:fill="FFFFFF"/>
                <w:lang w:val="en-US"/>
              </w:rPr>
            </w:pPr>
            <w:r w:rsidRPr="00A427BC">
              <w:rPr>
                <w:shd w:val="clear" w:color="auto" w:fill="FFFFFF"/>
                <w:lang w:val="en-US"/>
              </w:rPr>
              <w:t xml:space="preserve">Acknowledging </w:t>
            </w:r>
            <w:r w:rsidR="00764860" w:rsidRPr="00A427BC">
              <w:rPr>
                <w:shd w:val="clear" w:color="auto" w:fill="FFFFFF"/>
                <w:lang w:val="en-US"/>
              </w:rPr>
              <w:t>the presence of values in research</w:t>
            </w:r>
            <w:r w:rsidRPr="00A427BC">
              <w:rPr>
                <w:shd w:val="clear" w:color="auto" w:fill="FFFFFF"/>
                <w:lang w:val="en-US"/>
              </w:rPr>
              <w:t>, supporting diverse framings</w:t>
            </w:r>
          </w:p>
        </w:tc>
      </w:tr>
    </w:tbl>
    <w:p w14:paraId="11F45CA2" w14:textId="77777777" w:rsidR="001D6797" w:rsidRPr="00A427BC" w:rsidRDefault="001D6797" w:rsidP="001D6797">
      <w:pPr>
        <w:rPr>
          <w:lang w:val="en-US"/>
        </w:rPr>
      </w:pPr>
    </w:p>
    <w:p w14:paraId="04E66756" w14:textId="52C2C305" w:rsidR="005F7F3F" w:rsidRPr="00A427BC" w:rsidRDefault="00EC204E" w:rsidP="005F7F3F">
      <w:pPr>
        <w:rPr>
          <w:lang w:val="en-US"/>
        </w:rPr>
      </w:pPr>
      <w:r w:rsidRPr="00A427BC">
        <w:rPr>
          <w:lang w:val="en-US"/>
        </w:rPr>
        <w:t>T</w:t>
      </w:r>
      <w:r w:rsidR="00D33AAF" w:rsidRPr="00A427BC">
        <w:rPr>
          <w:lang w:val="en-US"/>
        </w:rPr>
        <w:t>he</w:t>
      </w:r>
      <w:r w:rsidRPr="00A427BC">
        <w:rPr>
          <w:lang w:val="en-US"/>
        </w:rPr>
        <w:t xml:space="preserve"> goal of this paper is to</w:t>
      </w:r>
      <w:r w:rsidR="004918CE" w:rsidRPr="00A427BC">
        <w:rPr>
          <w:lang w:val="en-US"/>
        </w:rPr>
        <w:t xml:space="preserve"> </w:t>
      </w:r>
      <w:r w:rsidR="00AF58A9" w:rsidRPr="00A427BC">
        <w:rPr>
          <w:lang w:val="en-US"/>
        </w:rPr>
        <w:t xml:space="preserve">interpret </w:t>
      </w:r>
      <w:ins w:id="5" w:author="Virginia Anne Nichols" w:date="2025-05-12T07:22:00Z" w16du:dateUtc="2025-05-12T05:22:00Z">
        <w:r w:rsidR="00E67F11">
          <w:rPr>
            <w:lang w:val="en-US"/>
          </w:rPr>
          <w:t xml:space="preserve">these </w:t>
        </w:r>
      </w:ins>
      <w:r w:rsidR="00AF58A9" w:rsidRPr="00A427BC">
        <w:rPr>
          <w:lang w:val="en-US"/>
        </w:rPr>
        <w:t xml:space="preserve">select themes from </w:t>
      </w:r>
      <w:r w:rsidR="004918CE" w:rsidRPr="00A427BC">
        <w:rPr>
          <w:lang w:val="en-US"/>
        </w:rPr>
        <w:t>the Data Feminism framework in an agricultural setting</w:t>
      </w:r>
      <w:r w:rsidR="00AF58A9" w:rsidRPr="00A427BC">
        <w:rPr>
          <w:lang w:val="en-US"/>
        </w:rPr>
        <w:t xml:space="preserve"> </w:t>
      </w:r>
      <w:r w:rsidR="004918CE" w:rsidRPr="00A427BC">
        <w:rPr>
          <w:lang w:val="en-US"/>
        </w:rPr>
        <w:t>and serve as a</w:t>
      </w:r>
      <w:r w:rsidR="00AF58A9" w:rsidRPr="00A427BC">
        <w:rPr>
          <w:lang w:val="en-US"/>
        </w:rPr>
        <w:t>n encouraging</w:t>
      </w:r>
      <w:r w:rsidR="004918CE" w:rsidRPr="00A427BC">
        <w:rPr>
          <w:lang w:val="en-US"/>
        </w:rPr>
        <w:t xml:space="preserve"> resource for more intentional work in this area. </w:t>
      </w:r>
      <w:r w:rsidR="005E13CB" w:rsidRPr="00A427BC">
        <w:rPr>
          <w:lang w:val="en-US"/>
        </w:rPr>
        <w:t>Our perspectives are strongly framed by our collective</w:t>
      </w:r>
      <w:r w:rsidR="002A52C1" w:rsidRPr="00A427BC">
        <w:rPr>
          <w:lang w:val="en-US"/>
        </w:rPr>
        <w:t xml:space="preserve"> personal,</w:t>
      </w:r>
      <w:r w:rsidR="005E13CB" w:rsidRPr="00A427BC">
        <w:rPr>
          <w:lang w:val="en-US"/>
        </w:rPr>
        <w:t xml:space="preserve"> </w:t>
      </w:r>
      <w:r w:rsidR="00070DA5" w:rsidRPr="00A427BC">
        <w:rPr>
          <w:lang w:val="en-US"/>
        </w:rPr>
        <w:t>academic</w:t>
      </w:r>
      <w:r w:rsidR="002A52C1" w:rsidRPr="00A427BC">
        <w:rPr>
          <w:lang w:val="en-US"/>
        </w:rPr>
        <w:t xml:space="preserve"> and professional</w:t>
      </w:r>
      <w:r w:rsidR="00070DA5" w:rsidRPr="00A427BC">
        <w:rPr>
          <w:lang w:val="en-US"/>
        </w:rPr>
        <w:t xml:space="preserve"> </w:t>
      </w:r>
      <w:r w:rsidR="005E13CB" w:rsidRPr="00A427BC">
        <w:rPr>
          <w:lang w:val="en-US"/>
        </w:rPr>
        <w:t xml:space="preserve">experiences in the </w:t>
      </w:r>
      <w:r w:rsidR="00070DA5" w:rsidRPr="00A427BC">
        <w:rPr>
          <w:lang w:val="en-US"/>
        </w:rPr>
        <w:t xml:space="preserve">industrialized </w:t>
      </w:r>
      <w:r w:rsidR="005E13CB" w:rsidRPr="00A427BC">
        <w:rPr>
          <w:lang w:val="en-US"/>
        </w:rPr>
        <w:t xml:space="preserve">agricultural systems of the United States (US), and specifically of those in the maize-producing areas of the Midwest. However, while the specifics of a given system vary, </w:t>
      </w:r>
      <w:r w:rsidR="00D33AAF" w:rsidRPr="00A427BC">
        <w:rPr>
          <w:lang w:val="en-US"/>
        </w:rPr>
        <w:t xml:space="preserve">we believe </w:t>
      </w:r>
      <w:r w:rsidR="005E13CB" w:rsidRPr="00A427BC">
        <w:rPr>
          <w:lang w:val="en-US"/>
        </w:rPr>
        <w:t>the topics are universal.</w:t>
      </w:r>
      <w:r w:rsidR="005F7F3F" w:rsidRPr="00A427BC">
        <w:rPr>
          <w:lang w:val="en-US"/>
        </w:rPr>
        <w:t xml:space="preserve"> This is not meant to be a comprehensive review of power issues in agriculture, nor a thorough documentation of efforts to address those issues. Rather, our hope is that this </w:t>
      </w:r>
      <w:ins w:id="6" w:author="Virginia Anne Nichols" w:date="2025-05-12T07:23:00Z" w16du:dateUtc="2025-05-12T05:23:00Z">
        <w:r w:rsidR="00E67F11">
          <w:rPr>
            <w:lang w:val="en-US"/>
          </w:rPr>
          <w:t>P</w:t>
        </w:r>
      </w:ins>
      <w:del w:id="7" w:author="Virginia Anne Nichols" w:date="2025-05-12T07:23:00Z" w16du:dateUtc="2025-05-12T05:23:00Z">
        <w:r w:rsidR="00F41BA4" w:rsidRPr="00A427BC" w:rsidDel="00E67F11">
          <w:rPr>
            <w:lang w:val="en-US"/>
          </w:rPr>
          <w:delText>p</w:delText>
        </w:r>
      </w:del>
      <w:r w:rsidR="005F7F3F" w:rsidRPr="00A427BC">
        <w:rPr>
          <w:lang w:val="en-US"/>
        </w:rPr>
        <w:t xml:space="preserve">erspective </w:t>
      </w:r>
      <w:r w:rsidR="00093B2C" w:rsidRPr="00A427BC">
        <w:rPr>
          <w:lang w:val="en-US"/>
        </w:rPr>
        <w:t>empowers</w:t>
      </w:r>
      <w:r w:rsidR="005F7F3F" w:rsidRPr="00A427BC">
        <w:rPr>
          <w:lang w:val="en-US"/>
        </w:rPr>
        <w:t xml:space="preserve"> technically trained agricultural scientists</w:t>
      </w:r>
      <w:r w:rsidR="002A52C1" w:rsidRPr="00A427BC">
        <w:rPr>
          <w:lang w:val="en-US"/>
        </w:rPr>
        <w:t xml:space="preserve"> to reflect</w:t>
      </w:r>
      <w:r w:rsidR="0057732D" w:rsidRPr="00A427BC">
        <w:rPr>
          <w:lang w:val="en-US"/>
        </w:rPr>
        <w:t xml:space="preserve"> on their </w:t>
      </w:r>
      <w:r w:rsidR="005F7F3F" w:rsidRPr="00A427BC">
        <w:rPr>
          <w:lang w:val="en-US"/>
        </w:rPr>
        <w:t>work</w:t>
      </w:r>
      <w:r w:rsidR="0057732D" w:rsidRPr="00A427BC">
        <w:rPr>
          <w:lang w:val="en-US"/>
        </w:rPr>
        <w:t>’s</w:t>
      </w:r>
      <w:r w:rsidR="005F7F3F" w:rsidRPr="00A427BC">
        <w:rPr>
          <w:lang w:val="en-US"/>
        </w:rPr>
        <w:t xml:space="preserve"> broader societal implications</w:t>
      </w:r>
      <w:r w:rsidR="0057732D" w:rsidRPr="00A427BC">
        <w:rPr>
          <w:lang w:val="en-US"/>
        </w:rPr>
        <w:t xml:space="preserve">. </w:t>
      </w:r>
      <w:r w:rsidR="00F42C3C" w:rsidRPr="00A427BC">
        <w:rPr>
          <w:lang w:val="en-US"/>
        </w:rPr>
        <w:t xml:space="preserve">In this </w:t>
      </w:r>
      <w:ins w:id="8" w:author="Virginia Anne Nichols" w:date="2025-05-12T07:23:00Z" w16du:dateUtc="2025-05-12T05:23:00Z">
        <w:r w:rsidR="00E67F11">
          <w:rPr>
            <w:lang w:val="en-US"/>
          </w:rPr>
          <w:t>Perspective</w:t>
        </w:r>
      </w:ins>
      <w:del w:id="9" w:author="Virginia Anne Nichols" w:date="2025-05-12T07:23:00Z" w16du:dateUtc="2025-05-12T05:23:00Z">
        <w:r w:rsidR="00F42C3C" w:rsidRPr="00A427BC" w:rsidDel="00E67F11">
          <w:rPr>
            <w:lang w:val="en-US"/>
          </w:rPr>
          <w:delText>piece</w:delText>
        </w:r>
      </w:del>
      <w:r w:rsidR="00F42C3C" w:rsidRPr="00A427BC">
        <w:rPr>
          <w:lang w:val="en-US"/>
        </w:rPr>
        <w:t xml:space="preserve"> we use the term ‘imbalance’ to collectively refer to both power inequities (which result from contextual situations) and inequalities (resulting from laws). </w:t>
      </w:r>
    </w:p>
    <w:p w14:paraId="10500F18" w14:textId="412E8C2C" w:rsidR="00B15954" w:rsidRPr="00A427BC" w:rsidRDefault="00E60638" w:rsidP="002E2390">
      <w:pPr>
        <w:pStyle w:val="Heading1"/>
        <w:numPr>
          <w:ilvl w:val="0"/>
          <w:numId w:val="15"/>
        </w:numPr>
        <w:rPr>
          <w:color w:val="auto"/>
          <w:lang w:val="en-US"/>
        </w:rPr>
      </w:pPr>
      <w:r w:rsidRPr="00A427BC">
        <w:rPr>
          <w:color w:val="auto"/>
          <w:lang w:val="en-US"/>
        </w:rPr>
        <w:t>Awareness of Power</w:t>
      </w:r>
    </w:p>
    <w:p w14:paraId="50F09C51" w14:textId="77777777" w:rsidR="00520667" w:rsidRPr="00A427BC" w:rsidRDefault="00520667" w:rsidP="005E13CB">
      <w:pPr>
        <w:rPr>
          <w:i/>
          <w:iCs/>
          <w:shd w:val="clear" w:color="auto" w:fill="FFFFFF"/>
          <w:lang w:val="en-US"/>
        </w:rPr>
      </w:pPr>
    </w:p>
    <w:p w14:paraId="3026E5E0" w14:textId="4CE595C2" w:rsidR="00FA191B" w:rsidRPr="00A427BC" w:rsidRDefault="00830C57" w:rsidP="00FA191B">
      <w:pPr>
        <w:rPr>
          <w:lang w:val="en-US"/>
        </w:rPr>
      </w:pPr>
      <w:r w:rsidRPr="00A427BC">
        <w:rPr>
          <w:lang w:val="en-US"/>
        </w:rPr>
        <w:t>Obtaining one’s will</w:t>
      </w:r>
      <w:r w:rsidR="00014184" w:rsidRPr="00A427BC">
        <w:rPr>
          <w:lang w:val="en-US"/>
        </w:rPr>
        <w:t xml:space="preserve"> despite</w:t>
      </w:r>
      <w:r w:rsidR="00F56FBD" w:rsidRPr="00A427BC">
        <w:rPr>
          <w:lang w:val="en-US"/>
        </w:rPr>
        <w:t xml:space="preserve"> resistance from others</w:t>
      </w:r>
      <w:r w:rsidR="00014184" w:rsidRPr="00A427BC">
        <w:rPr>
          <w:lang w:val="en-US"/>
        </w:rPr>
        <w:t xml:space="preserve"> is an expression of </w:t>
      </w:r>
      <w:r w:rsidR="00F56FBD" w:rsidRPr="00A427BC">
        <w:rPr>
          <w:lang w:val="en-US"/>
        </w:rPr>
        <w:t>power</w:t>
      </w:r>
      <w:r w:rsidR="00F56FBD" w:rsidRPr="00A427BC">
        <w:rPr>
          <w:lang w:val="en-US"/>
        </w:rPr>
        <w:fldChar w:fldCharType="begin"/>
      </w:r>
      <w:r w:rsidR="006D6832">
        <w:rPr>
          <w:lang w:val="en-US"/>
        </w:rPr>
        <w:instrText xml:space="preserve"> ADDIN ZOTERO_ITEM CSL_CITATION {"citationID":"EMhM43Cl","properties":{"formattedCitation":"\\super 16\\nosupersub{}","plainCitation":"16","noteIndex":0},"citationItems":[{"id":"u12bhc3X/LPIlWn5K","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sidR="00F56FBD" w:rsidRPr="00A427BC">
        <w:rPr>
          <w:lang w:val="en-US"/>
        </w:rPr>
        <w:fldChar w:fldCharType="separate"/>
      </w:r>
      <w:r w:rsidR="00A66F26" w:rsidRPr="00A427BC">
        <w:rPr>
          <w:vertAlign w:val="superscript"/>
          <w:lang w:val="en-US"/>
        </w:rPr>
        <w:t>16</w:t>
      </w:r>
      <w:r w:rsidR="00F56FBD" w:rsidRPr="00A427BC">
        <w:rPr>
          <w:lang w:val="en-US"/>
        </w:rPr>
        <w:fldChar w:fldCharType="end"/>
      </w:r>
      <w:r w:rsidR="00F56FBD" w:rsidRPr="00A427BC">
        <w:rPr>
          <w:lang w:val="en-US"/>
        </w:rPr>
        <w:t xml:space="preserve">. </w:t>
      </w:r>
      <w:r w:rsidR="00D33AAF" w:rsidRPr="00A427BC">
        <w:rPr>
          <w:shd w:val="clear" w:color="auto" w:fill="FFFFFF"/>
          <w:lang w:val="en-US"/>
        </w:rPr>
        <w:t>Central to Data Feminism is the fact that p</w:t>
      </w:r>
      <w:r w:rsidR="00B51666" w:rsidRPr="00A427BC">
        <w:rPr>
          <w:shd w:val="clear" w:color="auto" w:fill="FFFFFF"/>
          <w:lang w:val="en-US"/>
        </w:rPr>
        <w:t>ower is unevenly distributed and experienced in this world</w:t>
      </w:r>
      <w:r w:rsidR="004918CE" w:rsidRPr="00A427BC">
        <w:rPr>
          <w:shd w:val="clear" w:color="auto" w:fill="FFFFFF"/>
          <w:lang w:val="en-US"/>
        </w:rPr>
        <w:t xml:space="preserve"> and </w:t>
      </w:r>
      <w:r w:rsidR="002A52C1" w:rsidRPr="00A427BC">
        <w:rPr>
          <w:shd w:val="clear" w:color="auto" w:fill="FFFFFF"/>
          <w:lang w:val="en-US"/>
        </w:rPr>
        <w:t xml:space="preserve">equitable </w:t>
      </w:r>
      <w:r w:rsidR="00F46535" w:rsidRPr="00A427BC">
        <w:rPr>
          <w:shd w:val="clear" w:color="auto" w:fill="FFFFFF"/>
          <w:lang w:val="en-US"/>
        </w:rPr>
        <w:t>re</w:t>
      </w:r>
      <w:r w:rsidR="00F34E68" w:rsidRPr="00A427BC">
        <w:rPr>
          <w:shd w:val="clear" w:color="auto" w:fill="FFFFFF"/>
          <w:lang w:val="en-US"/>
        </w:rPr>
        <w:t>distribution</w:t>
      </w:r>
      <w:r w:rsidR="00F46535" w:rsidRPr="00A427BC">
        <w:rPr>
          <w:shd w:val="clear" w:color="auto" w:fill="FFFFFF"/>
          <w:lang w:val="en-US"/>
        </w:rPr>
        <w:t xml:space="preserve"> requires </w:t>
      </w:r>
      <w:r w:rsidR="004918CE" w:rsidRPr="00A427BC">
        <w:rPr>
          <w:shd w:val="clear" w:color="auto" w:fill="FFFFFF"/>
          <w:lang w:val="en-US"/>
        </w:rPr>
        <w:t>intentional examination and intervention</w:t>
      </w:r>
      <w:r w:rsidR="00B51666" w:rsidRPr="00A427BC">
        <w:rPr>
          <w:shd w:val="clear" w:color="auto" w:fill="FFFFFF"/>
          <w:lang w:val="en-US"/>
        </w:rPr>
        <w:t>.</w:t>
      </w:r>
      <w:r w:rsidR="00B51666" w:rsidRPr="00A427BC">
        <w:rPr>
          <w:i/>
          <w:iCs/>
          <w:shd w:val="clear" w:color="auto" w:fill="FFFFFF"/>
          <w:lang w:val="en-US"/>
        </w:rPr>
        <w:t xml:space="preserve"> </w:t>
      </w:r>
      <w:r w:rsidR="008834DD" w:rsidRPr="00A427BC">
        <w:rPr>
          <w:shd w:val="clear" w:color="auto" w:fill="FFFFFF"/>
          <w:lang w:val="en-US"/>
        </w:rPr>
        <w:t xml:space="preserve">This </w:t>
      </w:r>
      <w:r w:rsidR="004918CE" w:rsidRPr="00A427BC">
        <w:rPr>
          <w:shd w:val="clear" w:color="auto" w:fill="FFFFFF"/>
          <w:lang w:val="en-US"/>
        </w:rPr>
        <w:t>foundation</w:t>
      </w:r>
      <w:r w:rsidR="008A4A87" w:rsidRPr="00A427BC">
        <w:rPr>
          <w:shd w:val="clear" w:color="auto" w:fill="FFFFFF"/>
          <w:lang w:val="en-US"/>
        </w:rPr>
        <w:t xml:space="preserve"> </w:t>
      </w:r>
      <w:r w:rsidR="008834DD" w:rsidRPr="00A427BC">
        <w:rPr>
          <w:shd w:val="clear" w:color="auto" w:fill="FFFFFF"/>
          <w:lang w:val="en-US"/>
        </w:rPr>
        <w:t xml:space="preserve">is particularly </w:t>
      </w:r>
      <w:r w:rsidR="004918CE" w:rsidRPr="00A427BC">
        <w:rPr>
          <w:shd w:val="clear" w:color="auto" w:fill="FFFFFF"/>
          <w:lang w:val="en-US"/>
        </w:rPr>
        <w:t>relevant</w:t>
      </w:r>
      <w:r w:rsidR="008A4A87" w:rsidRPr="00A427BC">
        <w:rPr>
          <w:shd w:val="clear" w:color="auto" w:fill="FFFFFF"/>
          <w:lang w:val="en-US"/>
        </w:rPr>
        <w:t xml:space="preserve"> </w:t>
      </w:r>
      <w:r w:rsidR="008834DD" w:rsidRPr="00A427BC">
        <w:rPr>
          <w:shd w:val="clear" w:color="auto" w:fill="FFFFFF"/>
          <w:lang w:val="en-US"/>
        </w:rPr>
        <w:t xml:space="preserve">in agriculture; </w:t>
      </w:r>
      <w:r w:rsidR="004918CE" w:rsidRPr="00A427BC">
        <w:rPr>
          <w:shd w:val="clear" w:color="auto" w:fill="FFFFFF"/>
          <w:lang w:val="en-US"/>
        </w:rPr>
        <w:t xml:space="preserve">overarching features </w:t>
      </w:r>
      <w:r w:rsidR="00BF0DD2" w:rsidRPr="00A427BC">
        <w:rPr>
          <w:shd w:val="clear" w:color="auto" w:fill="FFFFFF"/>
          <w:lang w:val="en-US"/>
        </w:rPr>
        <w:t xml:space="preserve">of agriculture (both historical and contemporary) </w:t>
      </w:r>
      <w:r w:rsidR="004918CE" w:rsidRPr="00A427BC">
        <w:rPr>
          <w:shd w:val="clear" w:color="auto" w:fill="FFFFFF"/>
          <w:lang w:val="en-US"/>
        </w:rPr>
        <w:t xml:space="preserve">such as </w:t>
      </w:r>
      <w:r w:rsidR="00B51666" w:rsidRPr="00A427BC">
        <w:rPr>
          <w:shd w:val="clear" w:color="auto" w:fill="FFFFFF"/>
          <w:lang w:val="en-US"/>
        </w:rPr>
        <w:t>l</w:t>
      </w:r>
      <w:r w:rsidR="00B51666" w:rsidRPr="00A427BC">
        <w:rPr>
          <w:lang w:val="en-US"/>
        </w:rPr>
        <w:t>abor exploitation</w:t>
      </w:r>
      <w:r w:rsidR="00C42FD0" w:rsidRPr="00A427BC">
        <w:rPr>
          <w:lang w:val="en-US"/>
        </w:rPr>
        <w:fldChar w:fldCharType="begin"/>
      </w:r>
      <w:r w:rsidR="006D6832">
        <w:rPr>
          <w:lang w:val="en-US"/>
        </w:rPr>
        <w:instrText xml:space="preserve"> ADDIN ZOTERO_ITEM CSL_CITATION {"citationID":"ISSQNw5N","properties":{"formattedCitation":"\\super 17\\nosupersub{}","plainCitation":"17","noteIndex":0},"citationItems":[{"id":"u12bhc3X/qKHQVbFd","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label":"page"}],"schema":"https://github.com/citation-style-language/schema/raw/master/csl-citation.json"} </w:instrText>
      </w:r>
      <w:r w:rsidR="00C42FD0" w:rsidRPr="00A427BC">
        <w:rPr>
          <w:lang w:val="en-US"/>
        </w:rPr>
        <w:fldChar w:fldCharType="separate"/>
      </w:r>
      <w:r w:rsidR="00A66F26" w:rsidRPr="00A427BC">
        <w:rPr>
          <w:vertAlign w:val="superscript"/>
          <w:lang w:val="en-US"/>
        </w:rPr>
        <w:t>17</w:t>
      </w:r>
      <w:r w:rsidR="00C42FD0" w:rsidRPr="00A427BC">
        <w:rPr>
          <w:lang w:val="en-US"/>
        </w:rPr>
        <w:fldChar w:fldCharType="end"/>
      </w:r>
      <w:r w:rsidR="004918CE" w:rsidRPr="00A427BC">
        <w:rPr>
          <w:lang w:val="en-US"/>
        </w:rPr>
        <w:t xml:space="preserve">, </w:t>
      </w:r>
      <w:r w:rsidR="00B51666" w:rsidRPr="00A427BC">
        <w:rPr>
          <w:lang w:val="en-US"/>
        </w:rPr>
        <w:t>Native land dispossession</w:t>
      </w:r>
      <w:r w:rsidR="0072260F" w:rsidRPr="00A427BC">
        <w:rPr>
          <w:lang w:val="en-US"/>
        </w:rPr>
        <w:fldChar w:fldCharType="begin"/>
      </w:r>
      <w:r w:rsidR="006D6832">
        <w:rPr>
          <w:lang w:val="en-US"/>
        </w:rPr>
        <w:instrText xml:space="preserve"> ADDIN ZOTERO_ITEM CSL_CITATION {"citationID":"Xu48sDJp","properties":{"formattedCitation":"\\super 18,19\\nosupersub{}","plainCitation":"18,19","noteIndex":0},"citationItems":[{"id":"u12bhc3X/dnZvcsob","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u12bhc3X/2TU3bl4j","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sidRPr="00A427BC">
        <w:rPr>
          <w:lang w:val="en-US"/>
        </w:rPr>
        <w:fldChar w:fldCharType="separate"/>
      </w:r>
      <w:r w:rsidR="00A66F26" w:rsidRPr="00A427BC">
        <w:rPr>
          <w:vertAlign w:val="superscript"/>
        </w:rPr>
        <w:t>18,19</w:t>
      </w:r>
      <w:r w:rsidR="0072260F" w:rsidRPr="00A427BC">
        <w:rPr>
          <w:lang w:val="en-US"/>
        </w:rPr>
        <w:fldChar w:fldCharType="end"/>
      </w:r>
      <w:r w:rsidR="004918CE" w:rsidRPr="00A427BC">
        <w:rPr>
          <w:lang w:val="en-US"/>
        </w:rPr>
        <w:t xml:space="preserve">, and </w:t>
      </w:r>
      <w:r w:rsidR="00F46535" w:rsidRPr="00A427BC">
        <w:rPr>
          <w:lang w:val="en-US"/>
        </w:rPr>
        <w:t xml:space="preserve">selective </w:t>
      </w:r>
      <w:r w:rsidR="004918CE" w:rsidRPr="00A427BC">
        <w:rPr>
          <w:lang w:val="en-US"/>
        </w:rPr>
        <w:t>land ownership</w:t>
      </w:r>
      <w:r w:rsidR="00F46535" w:rsidRPr="00A427BC">
        <w:rPr>
          <w:lang w:val="en-US"/>
        </w:rPr>
        <w:t xml:space="preserve"> rights</w:t>
      </w:r>
      <w:r w:rsidR="0072260F" w:rsidRPr="00A427BC">
        <w:rPr>
          <w:lang w:val="en-US"/>
        </w:rPr>
        <w:fldChar w:fldCharType="begin"/>
      </w:r>
      <w:r w:rsidR="006D6832">
        <w:rPr>
          <w:lang w:val="en-US"/>
        </w:rPr>
        <w:instrText xml:space="preserve"> ADDIN ZOTERO_ITEM CSL_CITATION {"citationID":"i1QHVaAh","properties":{"formattedCitation":"\\super 20\\uc0\\u8211{}22\\nosupersub{}","plainCitation":"20–22","noteIndex":0},"citationItems":[{"id":"u12bhc3X/ZPOxquHF","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label":"page"},{"id":"u12bhc3X/eiFnuDfZ","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u12bhc3X/6k77mTcR","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label":"page"}],"schema":"https://github.com/citation-style-language/schema/raw/master/csl-citation.json"} </w:instrText>
      </w:r>
      <w:r w:rsidR="0072260F" w:rsidRPr="00A427BC">
        <w:rPr>
          <w:lang w:val="en-US"/>
        </w:rPr>
        <w:fldChar w:fldCharType="separate"/>
      </w:r>
      <w:r w:rsidR="00A66F26" w:rsidRPr="00A427BC">
        <w:rPr>
          <w:vertAlign w:val="superscript"/>
          <w:lang w:val="en-US"/>
        </w:rPr>
        <w:t>20–22</w:t>
      </w:r>
      <w:r w:rsidR="0072260F" w:rsidRPr="00A427BC">
        <w:rPr>
          <w:lang w:val="en-US"/>
        </w:rPr>
        <w:fldChar w:fldCharType="end"/>
      </w:r>
      <w:r w:rsidR="00B51666" w:rsidRPr="00A427BC">
        <w:rPr>
          <w:lang w:val="en-US"/>
        </w:rPr>
        <w:t xml:space="preserve"> </w:t>
      </w:r>
      <w:r w:rsidR="0058694A" w:rsidRPr="00A427BC">
        <w:rPr>
          <w:lang w:val="en-US"/>
        </w:rPr>
        <w:t>intentionally embed</w:t>
      </w:r>
      <w:r w:rsidR="008834DD" w:rsidRPr="00A427BC">
        <w:rPr>
          <w:lang w:val="en-US"/>
        </w:rPr>
        <w:t xml:space="preserve"> power </w:t>
      </w:r>
      <w:r w:rsidR="008A4A87" w:rsidRPr="00A427BC">
        <w:rPr>
          <w:lang w:val="en-US"/>
        </w:rPr>
        <w:t>inequ</w:t>
      </w:r>
      <w:r w:rsidR="0058694A" w:rsidRPr="00A427BC">
        <w:rPr>
          <w:lang w:val="en-US"/>
        </w:rPr>
        <w:t>al</w:t>
      </w:r>
      <w:r w:rsidR="008A4A87" w:rsidRPr="00A427BC">
        <w:rPr>
          <w:lang w:val="en-US"/>
        </w:rPr>
        <w:t>ities</w:t>
      </w:r>
      <w:r w:rsidR="008834DD" w:rsidRPr="00A427BC">
        <w:rPr>
          <w:lang w:val="en-US"/>
        </w:rPr>
        <w:t xml:space="preserve"> </w:t>
      </w:r>
      <w:r w:rsidR="00F46535" w:rsidRPr="00A427BC">
        <w:rPr>
          <w:lang w:val="en-US"/>
        </w:rPr>
        <w:t>in agricultural systems</w:t>
      </w:r>
      <w:r w:rsidR="008834DD" w:rsidRPr="00A427BC">
        <w:rPr>
          <w:lang w:val="en-US"/>
        </w:rPr>
        <w:t xml:space="preserve">. </w:t>
      </w:r>
      <w:r w:rsidR="00B51666" w:rsidRPr="00A427BC">
        <w:rPr>
          <w:lang w:val="en-US"/>
        </w:rPr>
        <w:t>Research seeking to support public good</w:t>
      </w:r>
      <w:r w:rsidR="00776860" w:rsidRPr="00A427BC">
        <w:rPr>
          <w:lang w:val="en-US"/>
        </w:rPr>
        <w:t xml:space="preserve"> therefore</w:t>
      </w:r>
      <w:r w:rsidR="00B51666" w:rsidRPr="00A427BC">
        <w:rPr>
          <w:lang w:val="en-US"/>
        </w:rPr>
        <w:t xml:space="preserve"> requires an understanding of how research </w:t>
      </w:r>
      <w:r w:rsidR="00F46535" w:rsidRPr="00A427BC">
        <w:rPr>
          <w:lang w:val="en-US"/>
        </w:rPr>
        <w:t xml:space="preserve">passively endorses </w:t>
      </w:r>
      <w:r w:rsidR="00B51666" w:rsidRPr="00A427BC">
        <w:rPr>
          <w:lang w:val="en-US"/>
        </w:rPr>
        <w:t xml:space="preserve">or challenges power artifacts. However, </w:t>
      </w:r>
      <w:r w:rsidR="003F03F5" w:rsidRPr="00A427BC">
        <w:rPr>
          <w:lang w:val="en-US"/>
        </w:rPr>
        <w:t xml:space="preserve">because </w:t>
      </w:r>
      <w:r w:rsidR="004918CE" w:rsidRPr="00A427BC">
        <w:rPr>
          <w:lang w:val="en-US"/>
        </w:rPr>
        <w:t xml:space="preserve">power is a </w:t>
      </w:r>
      <w:r w:rsidR="008834DD" w:rsidRPr="00A427BC">
        <w:rPr>
          <w:lang w:val="en-US"/>
        </w:rPr>
        <w:t>complex topic</w:t>
      </w:r>
      <w:r w:rsidR="005F7F3F" w:rsidRPr="00A427BC">
        <w:rPr>
          <w:lang w:val="en-US"/>
        </w:rPr>
        <w:t xml:space="preserve"> with dedicated scholars</w:t>
      </w:r>
      <w:r w:rsidR="008834DD" w:rsidRPr="00A427BC">
        <w:rPr>
          <w:lang w:val="en-US"/>
        </w:rPr>
        <w:t xml:space="preserve">, </w:t>
      </w:r>
      <w:r w:rsidR="00F46535" w:rsidRPr="00A427BC">
        <w:rPr>
          <w:lang w:val="en-US"/>
        </w:rPr>
        <w:t xml:space="preserve">this pursuit may feel daunting to the average </w:t>
      </w:r>
      <w:r w:rsidR="00FE3A42" w:rsidRPr="00A427BC">
        <w:rPr>
          <w:lang w:val="en-US"/>
        </w:rPr>
        <w:t xml:space="preserve">agricultural </w:t>
      </w:r>
      <w:r w:rsidR="00F46535" w:rsidRPr="00A427BC">
        <w:rPr>
          <w:lang w:val="en-US"/>
        </w:rPr>
        <w:t>scientist</w:t>
      </w:r>
      <w:r w:rsidR="00B51666" w:rsidRPr="00A427BC">
        <w:rPr>
          <w:lang w:val="en-US"/>
        </w:rPr>
        <w:t>.</w:t>
      </w:r>
      <w:r w:rsidR="00F46535" w:rsidRPr="00A427BC">
        <w:rPr>
          <w:lang w:val="en-US"/>
        </w:rPr>
        <w:t xml:space="preserve"> </w:t>
      </w:r>
      <w:r w:rsidR="00B51666" w:rsidRPr="00A427BC">
        <w:rPr>
          <w:lang w:val="en-US"/>
        </w:rPr>
        <w:t xml:space="preserve">To aid non-experts in contextualizing their work, </w:t>
      </w:r>
      <w:r w:rsidR="008A4A87" w:rsidRPr="00A427BC">
        <w:rPr>
          <w:lang w:val="en-US"/>
        </w:rPr>
        <w:t>D</w:t>
      </w:r>
      <w:r w:rsidR="00B51666" w:rsidRPr="00A427BC">
        <w:rPr>
          <w:lang w:val="en-US"/>
        </w:rPr>
        <w:t xml:space="preserve">ata </w:t>
      </w:r>
      <w:r w:rsidR="008A4A87" w:rsidRPr="00A427BC">
        <w:rPr>
          <w:lang w:val="en-US"/>
        </w:rPr>
        <w:t>F</w:t>
      </w:r>
      <w:r w:rsidR="00B51666" w:rsidRPr="00A427BC">
        <w:rPr>
          <w:lang w:val="en-US"/>
        </w:rPr>
        <w:t>eminism applies Collins’ (1990) matrix of domination</w:t>
      </w:r>
      <w:r w:rsidR="005622C2" w:rsidRPr="00A427BC">
        <w:rPr>
          <w:lang w:val="en-US"/>
        </w:rPr>
        <w:fldChar w:fldCharType="begin"/>
      </w:r>
      <w:r w:rsidR="006D6832">
        <w:rPr>
          <w:lang w:val="en-US"/>
        </w:rPr>
        <w:instrText xml:space="preserve"> ADDIN ZOTERO_ITEM CSL_CITATION {"citationID":"8AoD7s1P","properties":{"formattedCitation":"\\super 23\\nosupersub{}","plainCitation":"23","noteIndex":0},"citationItems":[{"id":"u12bhc3X/SeRWqmui","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sidRPr="00A427BC">
        <w:rPr>
          <w:lang w:val="en-US"/>
        </w:rPr>
        <w:fldChar w:fldCharType="separate"/>
      </w:r>
      <w:r w:rsidR="00A66F26" w:rsidRPr="00A427BC">
        <w:rPr>
          <w:vertAlign w:val="superscript"/>
          <w:lang w:val="en-US"/>
        </w:rPr>
        <w:t>23</w:t>
      </w:r>
      <w:r w:rsidR="005622C2" w:rsidRPr="00A427BC">
        <w:rPr>
          <w:lang w:val="en-US"/>
        </w:rPr>
        <w:fldChar w:fldCharType="end"/>
      </w:r>
      <w:r w:rsidR="00B51666" w:rsidRPr="00A427BC">
        <w:rPr>
          <w:lang w:val="en-US"/>
        </w:rPr>
        <w:t xml:space="preserve"> to elucidate where and how </w:t>
      </w:r>
      <w:r w:rsidR="00F42C3C" w:rsidRPr="00A427BC">
        <w:rPr>
          <w:lang w:val="en-US"/>
        </w:rPr>
        <w:t xml:space="preserve">both </w:t>
      </w:r>
      <w:r w:rsidR="00B51666" w:rsidRPr="00A427BC">
        <w:rPr>
          <w:lang w:val="en-US"/>
        </w:rPr>
        <w:t xml:space="preserve">power </w:t>
      </w:r>
      <w:r w:rsidR="00B51666" w:rsidRPr="00A427BC">
        <w:rPr>
          <w:lang w:val="en-US"/>
        </w:rPr>
        <w:lastRenderedPageBreak/>
        <w:t>inequities</w:t>
      </w:r>
      <w:r w:rsidR="00F42C3C" w:rsidRPr="00A427BC">
        <w:rPr>
          <w:lang w:val="en-US"/>
        </w:rPr>
        <w:t xml:space="preserve"> (contextual) and inequalities (structural)</w:t>
      </w:r>
      <w:r w:rsidR="002F68BE" w:rsidRPr="00A427BC">
        <w:rPr>
          <w:lang w:val="en-US"/>
        </w:rPr>
        <w:t xml:space="preserve"> </w:t>
      </w:r>
      <w:r w:rsidR="00B51666" w:rsidRPr="00A427BC">
        <w:rPr>
          <w:lang w:val="en-US"/>
        </w:rPr>
        <w:t xml:space="preserve">may manifest, and therefore clarify </w:t>
      </w:r>
      <w:r w:rsidR="002C0F72" w:rsidRPr="00A427BC">
        <w:rPr>
          <w:lang w:val="en-US"/>
        </w:rPr>
        <w:t xml:space="preserve">both their existence and </w:t>
      </w:r>
      <w:r w:rsidR="00B51666" w:rsidRPr="00A427BC">
        <w:rPr>
          <w:lang w:val="en-US"/>
        </w:rPr>
        <w:t xml:space="preserve">how they may be challenged. To demonstrate </w:t>
      </w:r>
      <w:r w:rsidR="00F46535" w:rsidRPr="00A427BC">
        <w:rPr>
          <w:lang w:val="en-US"/>
        </w:rPr>
        <w:t>its application</w:t>
      </w:r>
      <w:r w:rsidR="00B51666" w:rsidRPr="00A427BC">
        <w:rPr>
          <w:lang w:val="en-US"/>
        </w:rPr>
        <w:t xml:space="preserve">, </w:t>
      </w:r>
      <w:r w:rsidR="00343A9F" w:rsidRPr="00A427BC">
        <w:rPr>
          <w:lang w:val="en-US"/>
        </w:rPr>
        <w:t xml:space="preserve">here we present </w:t>
      </w:r>
      <w:r w:rsidR="005A665D" w:rsidRPr="00A427BC">
        <w:rPr>
          <w:lang w:val="en-US"/>
        </w:rPr>
        <w:t>a</w:t>
      </w:r>
      <w:r w:rsidR="005C4F43" w:rsidRPr="00A427BC">
        <w:rPr>
          <w:lang w:val="en-US"/>
        </w:rPr>
        <w:t xml:space="preserve"> demonstrative (e.g., non-comprehensive) </w:t>
      </w:r>
      <w:r w:rsidR="005A665D" w:rsidRPr="00A427BC">
        <w:rPr>
          <w:lang w:val="en-US"/>
        </w:rPr>
        <w:t xml:space="preserve">adaptation of the matrix </w:t>
      </w:r>
      <w:r w:rsidR="001B71CF" w:rsidRPr="00A427BC">
        <w:rPr>
          <w:lang w:val="en-US"/>
        </w:rPr>
        <w:t>applied</w:t>
      </w:r>
      <w:r w:rsidR="00B36200" w:rsidRPr="00A427BC">
        <w:rPr>
          <w:lang w:val="en-US"/>
        </w:rPr>
        <w:t xml:space="preserve"> to </w:t>
      </w:r>
      <w:r w:rsidR="00F36F60" w:rsidRPr="00A427BC">
        <w:rPr>
          <w:lang w:val="en-US"/>
        </w:rPr>
        <w:t>a woman farmer</w:t>
      </w:r>
      <w:r w:rsidR="00EE2872" w:rsidRPr="00A427BC">
        <w:rPr>
          <w:lang w:val="en-US"/>
        </w:rPr>
        <w:t>/farm landowner</w:t>
      </w:r>
      <w:r w:rsidR="00B94D29" w:rsidRPr="00A427BC">
        <w:rPr>
          <w:lang w:val="en-US"/>
        </w:rPr>
        <w:t xml:space="preserve"> in the US</w:t>
      </w:r>
      <w:r w:rsidR="001B71CF" w:rsidRPr="00A427BC">
        <w:rPr>
          <w:lang w:val="en-US"/>
        </w:rPr>
        <w:t xml:space="preserve"> </w:t>
      </w:r>
      <w:r w:rsidR="00D62C82" w:rsidRPr="00A427BC">
        <w:rPr>
          <w:lang w:val="en-US"/>
        </w:rPr>
        <w:t>(Table 2)</w:t>
      </w:r>
      <w:r w:rsidR="00F36F60" w:rsidRPr="00A427BC">
        <w:rPr>
          <w:lang w:val="en-US"/>
        </w:rPr>
        <w:t>.</w:t>
      </w:r>
      <w:r w:rsidR="00FA191B" w:rsidRPr="00A427BC">
        <w:rPr>
          <w:lang w:val="en-US"/>
        </w:rPr>
        <w:t xml:space="preserve"> </w:t>
      </w:r>
      <w:r w:rsidR="00DE4AD9" w:rsidRPr="00A427BC">
        <w:rPr>
          <w:lang w:val="en-US"/>
        </w:rPr>
        <w:t>The reader is directed to Sachs 1983 for a more thorough documentation of the history of women, power, and US agriculture.</w:t>
      </w:r>
    </w:p>
    <w:p w14:paraId="744A6BD9" w14:textId="5C15C1CE" w:rsidR="00BE00FE" w:rsidRPr="00A427BC" w:rsidRDefault="00200CAF" w:rsidP="00B43A00">
      <w:pPr>
        <w:rPr>
          <w:lang w:val="en-US"/>
        </w:rPr>
      </w:pPr>
      <w:r w:rsidRPr="00A427BC">
        <w:rPr>
          <w:lang w:val="en-US"/>
        </w:rPr>
        <w:t xml:space="preserve"> </w:t>
      </w:r>
    </w:p>
    <w:p w14:paraId="104F8D7E" w14:textId="063CBA4F" w:rsidR="00CA0D55" w:rsidRPr="00A427BC" w:rsidRDefault="00CA0D55" w:rsidP="00455FB9">
      <w:pPr>
        <w:pStyle w:val="Heading3"/>
        <w:rPr>
          <w:rStyle w:val="Emphasis"/>
          <w:i w:val="0"/>
          <w:iCs w:val="0"/>
          <w:color w:val="auto"/>
          <w:lang w:val="en-US"/>
        </w:rPr>
      </w:pPr>
      <w:r w:rsidRPr="00A427BC">
        <w:rPr>
          <w:rStyle w:val="Emphasis"/>
          <w:i w:val="0"/>
          <w:iCs w:val="0"/>
          <w:color w:val="auto"/>
          <w:lang w:val="en-US"/>
        </w:rPr>
        <w:t>Table 2. Domains through which power may be experienced as a woman farmer</w:t>
      </w:r>
      <w:r w:rsidR="00EE2872" w:rsidRPr="00A427BC">
        <w:rPr>
          <w:rStyle w:val="Emphasis"/>
          <w:i w:val="0"/>
          <w:iCs w:val="0"/>
          <w:color w:val="auto"/>
          <w:lang w:val="en-US"/>
        </w:rPr>
        <w:t>/landowner</w:t>
      </w:r>
      <w:r w:rsidRPr="00A427BC">
        <w:rPr>
          <w:rStyle w:val="Emphasis"/>
          <w:i w:val="0"/>
          <w:iCs w:val="0"/>
          <w:color w:val="auto"/>
          <w:lang w:val="en-US"/>
        </w:rPr>
        <w:t xml:space="preserve"> in the US (adapted from Collins 1990)</w:t>
      </w:r>
    </w:p>
    <w:tbl>
      <w:tblPr>
        <w:tblStyle w:val="TableGrid"/>
        <w:tblW w:w="0" w:type="auto"/>
        <w:tblLook w:val="04A0" w:firstRow="1" w:lastRow="0" w:firstColumn="1" w:lastColumn="0" w:noHBand="0" w:noVBand="1"/>
      </w:tblPr>
      <w:tblGrid>
        <w:gridCol w:w="1452"/>
        <w:gridCol w:w="2371"/>
        <w:gridCol w:w="5193"/>
      </w:tblGrid>
      <w:tr w:rsidR="00A427BC" w:rsidRPr="00A427BC" w14:paraId="6D0861A2"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56F3CDCC" w14:textId="77777777" w:rsidR="00CA0D55" w:rsidRPr="00A427BC" w:rsidRDefault="00CA0D55" w:rsidP="00CA0D55">
            <w:pPr>
              <w:rPr>
                <w:b/>
                <w:bCs/>
              </w:rPr>
            </w:pPr>
            <w:r w:rsidRPr="00A427BC">
              <w:rPr>
                <w:b/>
                <w:bCs/>
                <w:lang w:val="en-US"/>
              </w:rPr>
              <w:t>Domain</w:t>
            </w:r>
          </w:p>
        </w:tc>
        <w:tc>
          <w:tcPr>
            <w:tcW w:w="2371" w:type="dxa"/>
            <w:tcBorders>
              <w:top w:val="single" w:sz="4" w:space="0" w:color="auto"/>
              <w:left w:val="single" w:sz="4" w:space="0" w:color="auto"/>
              <w:bottom w:val="single" w:sz="4" w:space="0" w:color="auto"/>
              <w:right w:val="single" w:sz="4" w:space="0" w:color="auto"/>
            </w:tcBorders>
            <w:hideMark/>
          </w:tcPr>
          <w:p w14:paraId="622AFFB2" w14:textId="77777777" w:rsidR="00CA0D55" w:rsidRPr="00A427BC" w:rsidRDefault="00CA0D55" w:rsidP="00CA0D55">
            <w:pPr>
              <w:rPr>
                <w:b/>
                <w:bCs/>
                <w:lang w:val="en-US"/>
              </w:rPr>
            </w:pPr>
            <w:r w:rsidRPr="00A427BC">
              <w:rPr>
                <w:b/>
                <w:bCs/>
                <w:lang w:val="en-US"/>
              </w:rPr>
              <w:t>Description</w:t>
            </w:r>
          </w:p>
        </w:tc>
        <w:tc>
          <w:tcPr>
            <w:tcW w:w="5193" w:type="dxa"/>
            <w:tcBorders>
              <w:top w:val="single" w:sz="4" w:space="0" w:color="auto"/>
              <w:left w:val="single" w:sz="4" w:space="0" w:color="auto"/>
              <w:bottom w:val="single" w:sz="4" w:space="0" w:color="auto"/>
              <w:right w:val="single" w:sz="4" w:space="0" w:color="auto"/>
            </w:tcBorders>
            <w:hideMark/>
          </w:tcPr>
          <w:p w14:paraId="26A041C8" w14:textId="77777777" w:rsidR="00CA0D55" w:rsidRPr="00A427BC" w:rsidRDefault="00CA0D55" w:rsidP="00CA0D55">
            <w:pPr>
              <w:rPr>
                <w:b/>
                <w:bCs/>
                <w:lang w:val="en-US"/>
              </w:rPr>
            </w:pPr>
            <w:r w:rsidRPr="00A427BC">
              <w:rPr>
                <w:b/>
                <w:bCs/>
                <w:lang w:val="en-US"/>
              </w:rPr>
              <w:t>Example power disparity</w:t>
            </w:r>
          </w:p>
        </w:tc>
      </w:tr>
      <w:tr w:rsidR="00A427BC" w:rsidRPr="00A427BC" w14:paraId="448114E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59664BB" w14:textId="77777777" w:rsidR="00CA0D55" w:rsidRPr="00A427BC" w:rsidRDefault="00CA0D55" w:rsidP="00CA0D55">
            <w:pPr>
              <w:rPr>
                <w:b/>
                <w:bCs/>
                <w:lang w:val="en-US"/>
              </w:rPr>
            </w:pPr>
            <w:r w:rsidRPr="00A427BC">
              <w:rPr>
                <w:b/>
                <w:bCs/>
                <w:lang w:val="en-US"/>
              </w:rPr>
              <w:t>Structural domain</w:t>
            </w:r>
          </w:p>
        </w:tc>
        <w:tc>
          <w:tcPr>
            <w:tcW w:w="2371" w:type="dxa"/>
            <w:tcBorders>
              <w:top w:val="single" w:sz="4" w:space="0" w:color="auto"/>
              <w:left w:val="single" w:sz="4" w:space="0" w:color="auto"/>
              <w:bottom w:val="single" w:sz="4" w:space="0" w:color="auto"/>
              <w:right w:val="single" w:sz="4" w:space="0" w:color="auto"/>
            </w:tcBorders>
            <w:hideMark/>
          </w:tcPr>
          <w:p w14:paraId="25A354E5" w14:textId="35794BAF" w:rsidR="00CA0D55" w:rsidRPr="00A427BC" w:rsidRDefault="00CA0D55" w:rsidP="00CA0D55">
            <w:pPr>
              <w:rPr>
                <w:lang w:val="en-US"/>
              </w:rPr>
            </w:pPr>
            <w:r w:rsidRPr="00A427BC">
              <w:rPr>
                <w:lang w:val="en-US"/>
              </w:rPr>
              <w:t>Laws and policies that distribute power</w:t>
            </w:r>
            <w:r w:rsidR="002F68BE" w:rsidRPr="00A427BC">
              <w:rPr>
                <w:lang w:val="en-US"/>
              </w:rPr>
              <w:t xml:space="preserve"> in inequitable ways</w:t>
            </w:r>
          </w:p>
        </w:tc>
        <w:tc>
          <w:tcPr>
            <w:tcW w:w="5193" w:type="dxa"/>
            <w:tcBorders>
              <w:top w:val="single" w:sz="4" w:space="0" w:color="auto"/>
              <w:left w:val="single" w:sz="4" w:space="0" w:color="auto"/>
              <w:bottom w:val="single" w:sz="4" w:space="0" w:color="auto"/>
              <w:right w:val="single" w:sz="4" w:space="0" w:color="auto"/>
            </w:tcBorders>
            <w:hideMark/>
          </w:tcPr>
          <w:p w14:paraId="70A27094" w14:textId="32297517" w:rsidR="00AD6FB8" w:rsidRPr="00A427BC" w:rsidRDefault="00D77373" w:rsidP="00EE2872">
            <w:pPr>
              <w:rPr>
                <w:lang w:val="en-US"/>
              </w:rPr>
            </w:pPr>
            <w:r w:rsidRPr="00A427BC">
              <w:rPr>
                <w:lang w:val="en-US"/>
              </w:rPr>
              <w:t>The US Government distributed land</w:t>
            </w:r>
            <w:r w:rsidR="00EE2872" w:rsidRPr="00A427BC">
              <w:rPr>
                <w:lang w:val="en-US"/>
              </w:rPr>
              <w:t xml:space="preserve"> with a gender (and racial) bias under p</w:t>
            </w:r>
            <w:r w:rsidRPr="00A427BC">
              <w:rPr>
                <w:lang w:val="en-US"/>
              </w:rPr>
              <w:t>atrilineal inheritance, thus privileging</w:t>
            </w:r>
            <w:r w:rsidR="00CA0D55" w:rsidRPr="00A427BC">
              <w:rPr>
                <w:lang w:val="en-US"/>
              </w:rPr>
              <w:t xml:space="preserve"> </w:t>
            </w:r>
            <w:r w:rsidRPr="00A427BC">
              <w:rPr>
                <w:lang w:val="en-US"/>
              </w:rPr>
              <w:t xml:space="preserve">male </w:t>
            </w:r>
            <w:r w:rsidR="00CA0D55" w:rsidRPr="00A427BC">
              <w:rPr>
                <w:lang w:val="en-US"/>
              </w:rPr>
              <w:t>white settlers</w:t>
            </w:r>
            <w:r w:rsidR="00EE2872" w:rsidRPr="00A427BC">
              <w:rPr>
                <w:lang w:val="en-US"/>
              </w:rPr>
              <w:fldChar w:fldCharType="begin"/>
            </w:r>
            <w:r w:rsidR="00EE2872" w:rsidRPr="00A427BC">
              <w:rPr>
                <w:lang w:val="en-US"/>
              </w:rPr>
              <w:instrText xml:space="preserve"> ADDIN ZOTERO_ITEM CSL_CITATION {"citationID":"gabvRtQo","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EE2872" w:rsidRPr="00A427BC">
              <w:rPr>
                <w:lang w:val="en-US"/>
              </w:rPr>
              <w:fldChar w:fldCharType="separate"/>
            </w:r>
            <w:r w:rsidR="00EE2872" w:rsidRPr="00A427BC">
              <w:rPr>
                <w:vertAlign w:val="superscript"/>
                <w:lang w:val="en-US"/>
              </w:rPr>
              <w:t>24</w:t>
            </w:r>
            <w:r w:rsidR="00EE2872" w:rsidRPr="00A427BC">
              <w:rPr>
                <w:lang w:val="en-US"/>
              </w:rPr>
              <w:fldChar w:fldCharType="end"/>
            </w:r>
            <w:r w:rsidR="00DE4AD9" w:rsidRPr="00A427BC">
              <w:rPr>
                <w:lang w:val="en-US"/>
              </w:rPr>
              <w:t xml:space="preserve">. </w:t>
            </w:r>
            <w:r w:rsidR="00AD6FB8" w:rsidRPr="00A427BC">
              <w:rPr>
                <w:lang w:val="en-US"/>
              </w:rPr>
              <w:t>Subsequent laws granted limited rights to white women married to white men</w:t>
            </w:r>
            <w:r w:rsidR="00EE5936" w:rsidRPr="00A427BC">
              <w:rPr>
                <w:lang w:val="en-US"/>
              </w:rPr>
              <w:fldChar w:fldCharType="begin"/>
            </w:r>
            <w:r w:rsidR="00EE5936" w:rsidRPr="00A427BC">
              <w:rPr>
                <w:lang w:val="en-US"/>
              </w:rPr>
              <w:instrText xml:space="preserve"> ADDIN ZOTERO_ITEM CSL_CITATION {"citationID":"GjiqgAce","properties":{"formattedCitation":"\\super 25\\nosupersub{}","plainCitation":"25","noteIndex":0},"citationItems":[{"id":1161,"uris":["http://zotero.org/users/3599437/items/FJMFFT4D"],"itemData":{"id":1161,"type":"article-journal","abstract":"In this paper we use the logic of contractual relationships within the family to explore how technological change, distributional struggle, and collective action can help explain the relationship between economic development, fertility decline, and the emergence of more egalitarian marriages. We draw on the historical context of Great Britain and the U.S. between the seventeenth and nineteenth centuries to argue that the property rights afforded male household heads constituted a system of residual claimancy not unlike modern contractual relationships within the capitalist firm. Based upon these patriarchal property rights, we present a simple model of household decisions to allocate women's labor between productive and reproductive activities, comparing the outcomes of egalitarian and patriarchal governance and concluding that patriarchal governance may create incentives for men to force women to \"overspecialize\" in reproductive labor.","container-title":"Feminist Economics","DOI":"10.1080/713767276","ISSN":"1354-5701","issue":"1","note":"publisher: Routledge\n_eprint: https://doi.org/10.1080/713767276","page":"25-44","source":"Taylor and Francis+NEJM","title":"To Honor and Obey: Efficiency, Inequality, and Patriarchal Property Rights","title-short":"To Honor and Obey","volume":"7","author":[{"family":"Braunstein","given":"Elissa"},{"family":"Folbre","given":"Nancy"}],"issued":{"date-parts":[["2001",1,1]]}}}],"schema":"https://github.com/citation-style-language/schema/raw/master/csl-citation.json"} </w:instrText>
            </w:r>
            <w:r w:rsidR="00EE5936" w:rsidRPr="00A427BC">
              <w:rPr>
                <w:lang w:val="en-US"/>
              </w:rPr>
              <w:fldChar w:fldCharType="separate"/>
            </w:r>
            <w:r w:rsidR="00EE5936" w:rsidRPr="00A427BC">
              <w:rPr>
                <w:vertAlign w:val="superscript"/>
                <w:lang w:val="en-US"/>
              </w:rPr>
              <w:t>25</w:t>
            </w:r>
            <w:r w:rsidR="00EE5936" w:rsidRPr="00A427BC">
              <w:rPr>
                <w:lang w:val="en-US"/>
              </w:rPr>
              <w:fldChar w:fldCharType="end"/>
            </w:r>
            <w:r w:rsidR="00AD6FB8" w:rsidRPr="00A427BC">
              <w:rPr>
                <w:lang w:val="en-US"/>
              </w:rPr>
              <w:t>, yet t</w:t>
            </w:r>
            <w:r w:rsidR="00492421" w:rsidRPr="00A427BC">
              <w:rPr>
                <w:lang w:val="en-US"/>
              </w:rPr>
              <w:t>hrough</w:t>
            </w:r>
            <w:r w:rsidR="00AD6FB8" w:rsidRPr="00A427BC">
              <w:rPr>
                <w:lang w:val="en-US"/>
              </w:rPr>
              <w:t xml:space="preserve"> the mid-20</w:t>
            </w:r>
            <w:r w:rsidR="00AD6FB8" w:rsidRPr="00A427BC">
              <w:rPr>
                <w:vertAlign w:val="superscript"/>
                <w:lang w:val="en-US"/>
              </w:rPr>
              <w:t>th</w:t>
            </w:r>
            <w:r w:rsidR="00AD6FB8" w:rsidRPr="00A427BC">
              <w:rPr>
                <w:lang w:val="en-US"/>
              </w:rPr>
              <w:t xml:space="preserve"> century numerous laws prevented women from independently owning and operating farms and accessing credit</w:t>
            </w:r>
            <w:r w:rsidR="00AD6FB8" w:rsidRPr="00A427BC">
              <w:fldChar w:fldCharType="begin"/>
            </w:r>
            <w:r w:rsidR="00AD6FB8" w:rsidRPr="00A427BC">
              <w:rPr>
                <w:lang w:val="en-US"/>
              </w:rPr>
              <w:instrText xml:space="preserve"> ADDIN ZOTERO_ITEM CSL_CITATION {"citationID":"Wnsd2RT1","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AD6FB8" w:rsidRPr="00A427BC">
              <w:fldChar w:fldCharType="separate"/>
            </w:r>
            <w:r w:rsidR="00AD6FB8" w:rsidRPr="00A427BC">
              <w:rPr>
                <w:vertAlign w:val="superscript"/>
                <w:lang w:val="en-US"/>
              </w:rPr>
              <w:t>24</w:t>
            </w:r>
            <w:r w:rsidR="00AD6FB8" w:rsidRPr="00A427BC">
              <w:fldChar w:fldCharType="end"/>
            </w:r>
            <w:r w:rsidR="00AD6FB8" w:rsidRPr="00A427BC">
              <w:rPr>
                <w:lang w:val="en-US"/>
              </w:rPr>
              <w:t>. As recently as 1974 women were not permitted to</w:t>
            </w:r>
            <w:r w:rsidR="00481C7D" w:rsidRPr="00A427BC">
              <w:rPr>
                <w:lang w:val="en-US"/>
              </w:rPr>
              <w:t xml:space="preserve"> apply for</w:t>
            </w:r>
            <w:r w:rsidR="00AD6FB8" w:rsidRPr="00A427BC">
              <w:rPr>
                <w:lang w:val="en-US"/>
              </w:rPr>
              <w:t xml:space="preserve"> a credit card </w:t>
            </w:r>
            <w:r w:rsidR="00F42C3C" w:rsidRPr="00A427BC">
              <w:rPr>
                <w:lang w:val="en-US"/>
              </w:rPr>
              <w:t>without a male co-applicant</w:t>
            </w:r>
            <w:r w:rsidR="00AD6FB8" w:rsidRPr="00A427BC">
              <w:rPr>
                <w:lang w:val="en-US"/>
              </w:rPr>
              <w:fldChar w:fldCharType="begin"/>
            </w:r>
            <w:r w:rsidR="00EE5936" w:rsidRPr="00A427BC">
              <w:rPr>
                <w:lang w:val="en-US"/>
              </w:rPr>
              <w:instrText xml:space="preserve"> ADDIN ZOTERO_ITEM CSL_CITATION {"citationID":"hmNcKdIz","properties":{"formattedCitation":"\\super 26\\nosupersub{}","plainCitation":"26","noteIndex":0},"citationItems":[{"id":1150,"uris":["http://zotero.org/users/3599437/items/ZS76NKX5"],"itemData":{"id":1150,"type":"bill","container-title":"15 U.S.C. § 1691","title":"Equal Credit Opportunity Act","URL":"https://uscode.house.gov/view.xhtml?req=granuleid%3AUSC-prelim-title15-chapter41-subchapter4&amp;edition=prelim","accessed":{"date-parts":[["2024",10,2]]}}}],"schema":"https://github.com/citation-style-language/schema/raw/master/csl-citation.json"} </w:instrText>
            </w:r>
            <w:r w:rsidR="00AD6FB8" w:rsidRPr="00A427BC">
              <w:rPr>
                <w:lang w:val="en-US"/>
              </w:rPr>
              <w:fldChar w:fldCharType="separate"/>
            </w:r>
            <w:r w:rsidR="00EE5936" w:rsidRPr="00A427BC">
              <w:rPr>
                <w:vertAlign w:val="superscript"/>
                <w:lang w:val="en-US"/>
              </w:rPr>
              <w:t>26</w:t>
            </w:r>
            <w:r w:rsidR="00AD6FB8" w:rsidRPr="00A427BC">
              <w:rPr>
                <w:lang w:val="en-US"/>
              </w:rPr>
              <w:fldChar w:fldCharType="end"/>
            </w:r>
            <w:r w:rsidR="00AD6FB8" w:rsidRPr="00A427BC">
              <w:rPr>
                <w:lang w:val="en-US"/>
              </w:rPr>
              <w:t xml:space="preserve">. </w:t>
            </w:r>
            <w:r w:rsidR="00DE0AE3" w:rsidRPr="00A427BC">
              <w:rPr>
                <w:lang w:val="en-US"/>
              </w:rPr>
              <w:t xml:space="preserve">Laws such as these also </w:t>
            </w:r>
            <w:r w:rsidR="00AD6FB8" w:rsidRPr="00A427BC">
              <w:rPr>
                <w:lang w:val="en-US"/>
              </w:rPr>
              <w:t>shap</w:t>
            </w:r>
            <w:r w:rsidR="00DE0AE3" w:rsidRPr="00A427BC">
              <w:rPr>
                <w:lang w:val="en-US"/>
              </w:rPr>
              <w:t>ed hegemonic and interpersonal inequities in power that continue today</w:t>
            </w:r>
            <w:r w:rsidR="00DE0AE3" w:rsidRPr="00A427BC">
              <w:rPr>
                <w:lang w:val="en-US"/>
              </w:rPr>
              <w:fldChar w:fldCharType="begin"/>
            </w:r>
            <w:r w:rsidR="006D6832">
              <w:rPr>
                <w:lang w:val="en-US"/>
              </w:rPr>
              <w:instrText xml:space="preserve"> ADDIN ZOTERO_ITEM CSL_CITATION {"citationID":"FePF5SHr","properties":{"formattedCitation":"\\super 27\\nosupersub{}","plainCitation":"27","noteIndex":0},"citationItems":[{"id":"u12bhc3X/StZPr5xY","uris":["http://zotero.org/users/3599437/items/IH4PI5AX"],"itemData":{"id":"n89wydcT/8wF2Resn","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schema":"https://github.com/citation-style-language/schema/raw/master/csl-citation.json"} </w:instrText>
            </w:r>
            <w:r w:rsidR="00DE0AE3" w:rsidRPr="00A427BC">
              <w:rPr>
                <w:lang w:val="en-US"/>
              </w:rPr>
              <w:fldChar w:fldCharType="separate"/>
            </w:r>
            <w:r w:rsidR="00EE5936" w:rsidRPr="00A427BC">
              <w:rPr>
                <w:vertAlign w:val="superscript"/>
              </w:rPr>
              <w:t>27</w:t>
            </w:r>
            <w:r w:rsidR="00DE0AE3" w:rsidRPr="00A427BC">
              <w:rPr>
                <w:lang w:val="en-US"/>
              </w:rPr>
              <w:fldChar w:fldCharType="end"/>
            </w:r>
            <w:r w:rsidR="00DE0AE3" w:rsidRPr="00A427BC">
              <w:rPr>
                <w:lang w:val="en-US"/>
              </w:rPr>
              <w:t xml:space="preserve">. </w:t>
            </w:r>
          </w:p>
          <w:p w14:paraId="3F13CE93" w14:textId="77777777" w:rsidR="00AD6FB8" w:rsidRPr="00A427BC" w:rsidRDefault="00AD6FB8" w:rsidP="00EE2872">
            <w:pPr>
              <w:rPr>
                <w:lang w:val="en-US"/>
              </w:rPr>
            </w:pPr>
          </w:p>
          <w:p w14:paraId="195E8648" w14:textId="77777777" w:rsidR="00AD6FB8" w:rsidRPr="00A427BC" w:rsidRDefault="00AD6FB8" w:rsidP="00EE2872">
            <w:pPr>
              <w:rPr>
                <w:lang w:val="en-US"/>
              </w:rPr>
            </w:pPr>
          </w:p>
          <w:p w14:paraId="05FC8B85" w14:textId="3D06E324" w:rsidR="00CA0D55" w:rsidRPr="00A427BC" w:rsidRDefault="00DE4AD9" w:rsidP="00EE2872">
            <w:pPr>
              <w:rPr>
                <w:lang w:val="en-US"/>
              </w:rPr>
            </w:pPr>
            <w:r w:rsidRPr="00A427BC">
              <w:rPr>
                <w:lang w:val="en-US"/>
              </w:rPr>
              <w:t xml:space="preserve"> </w:t>
            </w:r>
          </w:p>
        </w:tc>
      </w:tr>
      <w:tr w:rsidR="00A427BC" w:rsidRPr="00233ED2" w14:paraId="6AEBFDC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70AD1FC" w14:textId="77777777" w:rsidR="00CA0D55" w:rsidRPr="00A427BC" w:rsidRDefault="00CA0D55" w:rsidP="00CA0D55">
            <w:pPr>
              <w:rPr>
                <w:lang w:val="en-US"/>
              </w:rPr>
            </w:pPr>
            <w:r w:rsidRPr="00A427BC">
              <w:rPr>
                <w:b/>
                <w:bCs/>
                <w:lang w:val="en-US"/>
              </w:rPr>
              <w:t>Disciplinary domain</w:t>
            </w:r>
          </w:p>
        </w:tc>
        <w:tc>
          <w:tcPr>
            <w:tcW w:w="2371" w:type="dxa"/>
            <w:tcBorders>
              <w:top w:val="single" w:sz="4" w:space="0" w:color="auto"/>
              <w:left w:val="single" w:sz="4" w:space="0" w:color="auto"/>
              <w:bottom w:val="single" w:sz="4" w:space="0" w:color="auto"/>
              <w:right w:val="single" w:sz="4" w:space="0" w:color="auto"/>
            </w:tcBorders>
            <w:hideMark/>
          </w:tcPr>
          <w:p w14:paraId="652666A5" w14:textId="77777777" w:rsidR="00CA0D55" w:rsidRPr="00A427BC" w:rsidRDefault="00CA0D55" w:rsidP="00CA0D55">
            <w:pPr>
              <w:rPr>
                <w:lang w:val="en-US"/>
              </w:rPr>
            </w:pPr>
            <w:r w:rsidRPr="00A427BC">
              <w:rPr>
                <w:lang w:val="en-US"/>
              </w:rPr>
              <w:t>Entities that implement and enforce (or fail to implement and enforce) laws and policies distributing power</w:t>
            </w:r>
          </w:p>
        </w:tc>
        <w:tc>
          <w:tcPr>
            <w:tcW w:w="5193" w:type="dxa"/>
            <w:tcBorders>
              <w:top w:val="single" w:sz="4" w:space="0" w:color="auto"/>
              <w:left w:val="single" w:sz="4" w:space="0" w:color="auto"/>
              <w:bottom w:val="single" w:sz="4" w:space="0" w:color="auto"/>
              <w:right w:val="single" w:sz="4" w:space="0" w:color="auto"/>
            </w:tcBorders>
            <w:hideMark/>
          </w:tcPr>
          <w:p w14:paraId="6C92F5EA" w14:textId="52228B83" w:rsidR="007922B7" w:rsidRPr="00A427BC" w:rsidRDefault="00CA0D55" w:rsidP="007922B7">
            <w:pPr>
              <w:rPr>
                <w:lang w:val="en-US"/>
              </w:rPr>
            </w:pPr>
            <w:r w:rsidRPr="00A427BC">
              <w:rPr>
                <w:lang w:val="en-US"/>
              </w:rPr>
              <w:t>The USDA has discriminated based on gender when granting credit</w:t>
            </w:r>
            <w:r w:rsidRPr="00A427BC">
              <w:rPr>
                <w:lang w:val="en-US"/>
              </w:rPr>
              <w:fldChar w:fldCharType="begin"/>
            </w:r>
            <w:r w:rsidR="006D6832">
              <w:rPr>
                <w:lang w:val="en-US"/>
              </w:rPr>
              <w:instrText xml:space="preserve"> ADDIN ZOTERO_ITEM CSL_CITATION {"citationID":"up0UtM97","properties":{"formattedCitation":"\\super 28\\nosupersub{}","plainCitation":"28","noteIndex":0},"citationItems":[{"id":"u12bhc3X/oyBhgQaG","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Pr="00A427BC">
              <w:rPr>
                <w:lang w:val="en-US"/>
              </w:rPr>
              <w:fldChar w:fldCharType="separate"/>
            </w:r>
            <w:r w:rsidR="00EE5936" w:rsidRPr="00A427BC">
              <w:rPr>
                <w:vertAlign w:val="superscript"/>
                <w:lang w:val="en-US"/>
              </w:rPr>
              <w:t>28</w:t>
            </w:r>
            <w:r w:rsidRPr="00A427BC">
              <w:rPr>
                <w:lang w:val="en-US"/>
              </w:rPr>
              <w:fldChar w:fldCharType="end"/>
            </w:r>
            <w:r w:rsidR="00F76776" w:rsidRPr="00A427BC">
              <w:rPr>
                <w:lang w:val="en-US"/>
              </w:rPr>
              <w:t xml:space="preserve">. Effects of such discrimination (e.g., wealth accumulation, type of agricultural production) continue; </w:t>
            </w:r>
            <w:r w:rsidR="007922B7" w:rsidRPr="00A427BC">
              <w:rPr>
                <w:lang w:val="en-US"/>
              </w:rPr>
              <w:t>after controlling for farm size and type</w:t>
            </w:r>
            <w:r w:rsidR="00F76776" w:rsidRPr="00A427BC">
              <w:rPr>
                <w:lang w:val="en-US"/>
              </w:rPr>
              <w:t>,</w:t>
            </w:r>
            <w:r w:rsidR="007922B7" w:rsidRPr="00A427BC">
              <w:rPr>
                <w:lang w:val="en-US"/>
              </w:rPr>
              <w:t xml:space="preserve"> </w:t>
            </w:r>
            <w:r w:rsidR="00405547" w:rsidRPr="00A427BC">
              <w:rPr>
                <w:lang w:val="en-US"/>
              </w:rPr>
              <w:t xml:space="preserve">farming </w:t>
            </w:r>
            <w:r w:rsidR="007922B7" w:rsidRPr="00A427BC">
              <w:rPr>
                <w:lang w:val="en-US"/>
              </w:rPr>
              <w:t xml:space="preserve">still </w:t>
            </w:r>
            <w:r w:rsidR="00405547" w:rsidRPr="00A427BC">
              <w:rPr>
                <w:lang w:val="en-US"/>
              </w:rPr>
              <w:t>has one of the largest</w:t>
            </w:r>
            <w:r w:rsidR="007922B7" w:rsidRPr="00A427BC">
              <w:rPr>
                <w:lang w:val="en-US"/>
              </w:rPr>
              <w:t xml:space="preserve"> (40%)</w:t>
            </w:r>
            <w:r w:rsidR="00405547" w:rsidRPr="00A427BC">
              <w:rPr>
                <w:lang w:val="en-US"/>
              </w:rPr>
              <w:t xml:space="preserve"> gender-wage gaps </w:t>
            </w:r>
            <w:r w:rsidR="00F76776" w:rsidRPr="00A427BC">
              <w:rPr>
                <w:lang w:val="en-US"/>
              </w:rPr>
              <w:t>of US professions</w:t>
            </w:r>
            <w:r w:rsidR="007922B7" w:rsidRPr="00A427BC">
              <w:rPr>
                <w:lang w:val="en-US"/>
              </w:rPr>
              <w:fldChar w:fldCharType="begin"/>
            </w:r>
            <w:r w:rsidR="006D6832">
              <w:rPr>
                <w:lang w:val="en-US"/>
              </w:rPr>
              <w:instrText xml:space="preserve"> ADDIN ZOTERO_ITEM CSL_CITATION {"citationID":"ponhpQUv","properties":{"formattedCitation":"\\super 29\\nosupersub{}","plainCitation":"29","noteIndex":0},"citationItems":[{"id":"u12bhc3X/ZkUDYkig","uris":["http://zotero.org/users/3599437/items/MIGQEPIC"],"itemData":{"id":1157,"type":"article-journal","abstract":"This article provides an empirical analysis of the gender gap for farming in the United States. Using the 2012 U.S. Census of Agriculture we show that farms operated by women earn forty percent less farm income than farms operated by men after controlling for farm and operator characteristics. These findings indicate that farming is one of the most unequal professions in the United States today. Further, we investigate whether three forms of sustainable agriculture improve incomes for women farmers. We find that only farms engaging in Community Supported Agriculture experience a marked decline in the gender income gap.","container-title":"Journal of Economic Issues","DOI":"10.1080/00213624.2020.1720569","ISSN":"0021-3624","issue":"1","note":"publisher: Routledge\n_eprint: https://doi.org/10.1080/00213624.2020.1720569","page":"124-141","source":"Taylor and Francis+NEJM","title":"Opening the Farm Gate to Women? The Gender Gap in U.S. Agriculture","title-short":"Opening the Farm Gate to Women?","volume":"54","author":[{"family":"Fremstad","given":"Anders"},{"family":"Paul","given":"Mark"}],"issued":{"date-parts":[["2020",1,2]]}}}],"schema":"https://github.com/citation-style-language/schema/raw/master/csl-citation.json"} </w:instrText>
            </w:r>
            <w:r w:rsidR="007922B7" w:rsidRPr="00A427BC">
              <w:rPr>
                <w:lang w:val="en-US"/>
              </w:rPr>
              <w:fldChar w:fldCharType="separate"/>
            </w:r>
            <w:r w:rsidR="00EE5936" w:rsidRPr="00A427BC">
              <w:rPr>
                <w:vertAlign w:val="superscript"/>
                <w:lang w:val="en-US"/>
              </w:rPr>
              <w:t>29</w:t>
            </w:r>
            <w:r w:rsidR="007922B7" w:rsidRPr="00A427BC">
              <w:rPr>
                <w:lang w:val="en-US"/>
              </w:rPr>
              <w:fldChar w:fldCharType="end"/>
            </w:r>
          </w:p>
          <w:p w14:paraId="0D3CA754" w14:textId="03ABE372" w:rsidR="00B43CF3" w:rsidRPr="00A427BC" w:rsidRDefault="00B43CF3" w:rsidP="00F76776">
            <w:pPr>
              <w:rPr>
                <w:lang w:val="en-US"/>
              </w:rPr>
            </w:pPr>
          </w:p>
        </w:tc>
      </w:tr>
      <w:tr w:rsidR="00A427BC" w:rsidRPr="00A427BC" w14:paraId="3F153C00"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A72D6D0" w14:textId="77777777" w:rsidR="00CA0D55" w:rsidRPr="00A427BC" w:rsidRDefault="00CA0D55" w:rsidP="00CA0D55">
            <w:pPr>
              <w:rPr>
                <w:b/>
                <w:bCs/>
                <w:lang w:val="en-US"/>
              </w:rPr>
            </w:pPr>
            <w:r w:rsidRPr="00A427BC">
              <w:rPr>
                <w:b/>
                <w:bCs/>
                <w:lang w:val="en-US"/>
              </w:rPr>
              <w:t>Hegemonic domain</w:t>
            </w:r>
          </w:p>
        </w:tc>
        <w:tc>
          <w:tcPr>
            <w:tcW w:w="2371" w:type="dxa"/>
            <w:tcBorders>
              <w:top w:val="single" w:sz="4" w:space="0" w:color="auto"/>
              <w:left w:val="single" w:sz="4" w:space="0" w:color="auto"/>
              <w:bottom w:val="single" w:sz="4" w:space="0" w:color="auto"/>
              <w:right w:val="single" w:sz="4" w:space="0" w:color="auto"/>
            </w:tcBorders>
            <w:hideMark/>
          </w:tcPr>
          <w:p w14:paraId="22A7D397" w14:textId="77777777" w:rsidR="00CA0D55" w:rsidRPr="00A427BC" w:rsidRDefault="00CA0D55" w:rsidP="00CA0D55">
            <w:pPr>
              <w:rPr>
                <w:b/>
                <w:bCs/>
                <w:lang w:val="en-US"/>
              </w:rPr>
            </w:pPr>
            <w:r w:rsidRPr="00A427BC">
              <w:rPr>
                <w:lang w:val="en-US"/>
              </w:rPr>
              <w:t>Entities that circulate ideas related to who has power</w:t>
            </w:r>
          </w:p>
        </w:tc>
        <w:tc>
          <w:tcPr>
            <w:tcW w:w="5193" w:type="dxa"/>
            <w:tcBorders>
              <w:top w:val="single" w:sz="4" w:space="0" w:color="auto"/>
              <w:left w:val="single" w:sz="4" w:space="0" w:color="auto"/>
              <w:bottom w:val="single" w:sz="4" w:space="0" w:color="auto"/>
              <w:right w:val="single" w:sz="4" w:space="0" w:color="auto"/>
            </w:tcBorders>
            <w:hideMark/>
          </w:tcPr>
          <w:p w14:paraId="1B6CFC3C" w14:textId="32DB9AF3" w:rsidR="0003497B" w:rsidRPr="00A427BC" w:rsidRDefault="00D27980" w:rsidP="00F42C3C">
            <w:pPr>
              <w:rPr>
                <w:lang w:val="en-US"/>
              </w:rPr>
            </w:pPr>
            <w:r w:rsidRPr="00A427BC">
              <w:rPr>
                <w:lang w:val="en-US"/>
              </w:rPr>
              <w:t xml:space="preserve">Until 2017, </w:t>
            </w:r>
            <w:r w:rsidR="00CA0D55" w:rsidRPr="00A427BC">
              <w:rPr>
                <w:lang w:val="en-US"/>
              </w:rPr>
              <w:t xml:space="preserve">USDA NASS census collection formats </w:t>
            </w:r>
            <w:proofErr w:type="gramStart"/>
            <w:r w:rsidR="00CA0D55" w:rsidRPr="00A427BC">
              <w:rPr>
                <w:lang w:val="en-US"/>
              </w:rPr>
              <w:t>allowed for</w:t>
            </w:r>
            <w:proofErr w:type="gramEnd"/>
            <w:r w:rsidR="00CA0D55" w:rsidRPr="00A427BC">
              <w:rPr>
                <w:lang w:val="en-US"/>
              </w:rPr>
              <w:t xml:space="preserve"> only one farm operator</w:t>
            </w:r>
            <w:r w:rsidR="009D28FA" w:rsidRPr="00A427BC">
              <w:rPr>
                <w:lang w:val="en-US"/>
              </w:rPr>
              <w:t xml:space="preserve">. This </w:t>
            </w:r>
            <w:r w:rsidR="00CA0D55" w:rsidRPr="00A427BC">
              <w:rPr>
                <w:lang w:val="en-US"/>
              </w:rPr>
              <w:t>exclud</w:t>
            </w:r>
            <w:r w:rsidR="001D1FFB" w:rsidRPr="00A427BC">
              <w:rPr>
                <w:lang w:val="en-US"/>
              </w:rPr>
              <w:t>ed</w:t>
            </w:r>
            <w:r w:rsidR="00CA0D55" w:rsidRPr="00A427BC">
              <w:rPr>
                <w:lang w:val="en-US"/>
              </w:rPr>
              <w:t xml:space="preserve"> many women from identifying as farm operators</w:t>
            </w:r>
            <w:r w:rsidR="00CA0D55" w:rsidRPr="00A427BC">
              <w:rPr>
                <w:lang w:val="en-US"/>
              </w:rPr>
              <w:fldChar w:fldCharType="begin"/>
            </w:r>
            <w:r w:rsidR="00AF6B7D" w:rsidRPr="00A427BC">
              <w:rPr>
                <w:lang w:val="en-US"/>
              </w:rPr>
              <w:instrText xml:space="preserve"> ADDIN ZOTERO_ITEM CSL_CITATION {"citationID":"M5zKcFPu","properties":{"formattedCitation":"\\super 30\\nosupersub{}","plainCitation":"30","noteIndex":0},"citationItems":[{"id":32,"uris":["http://zotero.org/users/3599437/items/RYC9X8CV"],"itemData":{"id":32,"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schema":"https://github.com/citation-style-language/schema/raw/master/csl-citation.json"} </w:instrText>
            </w:r>
            <w:r w:rsidR="00CA0D55" w:rsidRPr="00A427BC">
              <w:rPr>
                <w:lang w:val="en-US"/>
              </w:rPr>
              <w:fldChar w:fldCharType="separate"/>
            </w:r>
            <w:r w:rsidR="00AF6B7D" w:rsidRPr="00A427BC">
              <w:rPr>
                <w:vertAlign w:val="superscript"/>
                <w:lang w:val="en-US"/>
              </w:rPr>
              <w:t>30</w:t>
            </w:r>
            <w:r w:rsidR="00CA0D55" w:rsidRPr="00A427BC">
              <w:rPr>
                <w:lang w:val="en-US"/>
              </w:rPr>
              <w:fldChar w:fldCharType="end"/>
            </w:r>
            <w:r w:rsidR="009D28FA" w:rsidRPr="00A427BC">
              <w:rPr>
                <w:lang w:val="en-US"/>
              </w:rPr>
              <w:t xml:space="preserve">. Forcing a farm to identify a single operator also </w:t>
            </w:r>
            <w:r w:rsidR="001D1FFB" w:rsidRPr="00A427BC">
              <w:rPr>
                <w:lang w:val="en-US"/>
              </w:rPr>
              <w:t xml:space="preserve">reinforced </w:t>
            </w:r>
            <w:r w:rsidR="003D520B" w:rsidRPr="00A427BC">
              <w:rPr>
                <w:lang w:val="en-US"/>
              </w:rPr>
              <w:t xml:space="preserve">patriarchal </w:t>
            </w:r>
            <w:r w:rsidR="001D1FFB" w:rsidRPr="00A427BC">
              <w:rPr>
                <w:lang w:val="en-US"/>
              </w:rPr>
              <w:t xml:space="preserve">stereotypes about </w:t>
            </w:r>
            <w:r w:rsidR="003D520B" w:rsidRPr="00A427BC">
              <w:rPr>
                <w:lang w:val="en-US"/>
              </w:rPr>
              <w:t xml:space="preserve">exclusive and unilateral </w:t>
            </w:r>
            <w:r w:rsidR="00B43CF3" w:rsidRPr="00A427BC">
              <w:rPr>
                <w:lang w:val="en-US"/>
              </w:rPr>
              <w:t>(</w:t>
            </w:r>
            <w:r w:rsidR="003D520B" w:rsidRPr="00A427BC">
              <w:rPr>
                <w:lang w:val="en-US"/>
              </w:rPr>
              <w:t>rather than joint</w:t>
            </w:r>
            <w:r w:rsidR="00B43CF3" w:rsidRPr="00A427BC">
              <w:rPr>
                <w:lang w:val="en-US"/>
              </w:rPr>
              <w:t>)</w:t>
            </w:r>
            <w:r w:rsidR="003D520B" w:rsidRPr="00A427BC">
              <w:rPr>
                <w:lang w:val="en-US"/>
              </w:rPr>
              <w:t xml:space="preserve"> d</w:t>
            </w:r>
            <w:r w:rsidR="001D1FFB" w:rsidRPr="00A427BC">
              <w:rPr>
                <w:lang w:val="en-US"/>
              </w:rPr>
              <w:t>ecision-making power</w:t>
            </w:r>
            <w:r w:rsidR="00B43CF3" w:rsidRPr="00A427BC">
              <w:rPr>
                <w:lang w:val="en-US"/>
              </w:rPr>
              <w:fldChar w:fldCharType="begin"/>
            </w:r>
            <w:r w:rsidR="00AF6B7D" w:rsidRPr="00A427BC">
              <w:rPr>
                <w:lang w:val="en-US"/>
              </w:rPr>
              <w:instrText xml:space="preserve"> ADDIN ZOTERO_ITEM CSL_CITATION {"citationID":"ZFhsj7tg","properties":{"formattedCitation":"\\super 31\\nosupersub{}","plainCitation":"31","noteIndex":0},"citationItems":[{"id":1154,"uris":["http://zotero.org/users/3599437/items/5HFL7Y5N"],"itemData":{"id":1154,"type":"article-journal","abstract":"Strategies to empower women in development contexts frequently address their authority to take decisions within their household, including decisions that are taken jointly by couples. Assessing empowerment in joint decision-making has traditionally followed a dichotomous approach: decisions are either joint or not, with the former associated with women’s empowerment. This paper contributes to a more nuanced understanding of the empowerment effects of joint decision-making, based on case study data from Uganda. We present survey data revealing significant gender differences in perception of decision-making over the adoption of agricultural practices and consumption expenses. Women reported joint decision-making more often than men, who presented themselves more as sole decision makers. We supplement the survey data with an in-depth study in Lodi village, where we reconstruct meanings attached to joint decision-making using focus group discussions, a decision-making game and participant observation. Reported joint decision-making included a range of practices from no conversation among partners to conversations where female spouse’s ideas are considered but the man has the final say. The findings suggest that local interpretations of joint decision-making, in at least this case of a dominantly patriarchal context, can limit its potential for assessing women’s empowerment.","container-title":"The Journal of Development Studies","DOI":"10.1080/00220388.2019.1650169","ISSN":"0022-0388","issue":"6","note":"publisher: Routledge\n_eprint: https://doi.org/10.1080/00220388.2019.1650169","page":"1210-1229","source":"Taylor and Francis+NEJM","title":"What does it Mean to Make a ‘Joint’ Decision? Unpacking Intra-household Decision Making in Agriculture: Implications for Policy and Practice","title-short":"What does it Mean to Make a ‘Joint’ Decision?","volume":"56","author":[{"family":"Acosta","given":"Mariola"},{"family":"Wessel","given":"Margit","non-dropping-particle":"van"},{"family":"Bommel","given":"Severine","non-dropping-particle":"van"},{"family":"Ampaire","given":"Edidah L."},{"family":"Twyman","given":"Jennifer"},{"family":"Jassogne","given":"Laurence"},{"family":"Feindt","given":"Peter H."}],"issued":{"date-parts":[["2020",6,2]]}}}],"schema":"https://github.com/citation-style-language/schema/raw/master/csl-citation.json"} </w:instrText>
            </w:r>
            <w:r w:rsidR="00B43CF3" w:rsidRPr="00A427BC">
              <w:rPr>
                <w:lang w:val="en-US"/>
              </w:rPr>
              <w:fldChar w:fldCharType="separate"/>
            </w:r>
            <w:r w:rsidR="00AF6B7D" w:rsidRPr="00A427BC">
              <w:rPr>
                <w:vertAlign w:val="superscript"/>
                <w:lang w:val="en-US"/>
              </w:rPr>
              <w:t>31</w:t>
            </w:r>
            <w:r w:rsidR="00B43CF3" w:rsidRPr="00A427BC">
              <w:rPr>
                <w:lang w:val="en-US"/>
              </w:rPr>
              <w:fldChar w:fldCharType="end"/>
            </w:r>
            <w:r w:rsidR="00492421" w:rsidRPr="00A427BC">
              <w:rPr>
                <w:lang w:val="en-US"/>
              </w:rPr>
              <w:t xml:space="preserve">. </w:t>
            </w:r>
            <w:r w:rsidR="00AF6B7D" w:rsidRPr="00A427BC">
              <w:rPr>
                <w:lang w:val="en-US"/>
              </w:rPr>
              <w:t>A</w:t>
            </w:r>
            <w:r w:rsidRPr="00A427BC">
              <w:rPr>
                <w:lang w:val="en-US"/>
              </w:rPr>
              <w:t xml:space="preserve"> study completed in </w:t>
            </w:r>
            <w:r w:rsidR="00CA0D55" w:rsidRPr="00A427BC">
              <w:rPr>
                <w:lang w:val="en-US"/>
              </w:rPr>
              <w:t>2024</w:t>
            </w:r>
            <w:r w:rsidRPr="00A427BC">
              <w:rPr>
                <w:lang w:val="en-US"/>
              </w:rPr>
              <w:t xml:space="preserve"> </w:t>
            </w:r>
            <w:r w:rsidR="00B43CF3" w:rsidRPr="00A427BC">
              <w:rPr>
                <w:lang w:val="en-US"/>
              </w:rPr>
              <w:t>found</w:t>
            </w:r>
            <w:r w:rsidRPr="00A427BC">
              <w:rPr>
                <w:lang w:val="en-US"/>
              </w:rPr>
              <w:t xml:space="preserve"> </w:t>
            </w:r>
            <w:r w:rsidR="00C42725" w:rsidRPr="00A427BC">
              <w:rPr>
                <w:lang w:val="en-US"/>
              </w:rPr>
              <w:t xml:space="preserve">that </w:t>
            </w:r>
            <w:r w:rsidR="00CA0D55" w:rsidRPr="00A427BC">
              <w:rPr>
                <w:lang w:val="en-US"/>
              </w:rPr>
              <w:t>online image searches in the US for ‘farmer’ preferentially return images of men</w:t>
            </w:r>
            <w:r w:rsidR="001D1FFB" w:rsidRPr="00A427BC">
              <w:rPr>
                <w:lang w:val="en-US"/>
              </w:rPr>
              <w:t xml:space="preserve"> at a rate disproportional</w:t>
            </w:r>
            <w:r w:rsidR="00B43CF3" w:rsidRPr="00A427BC">
              <w:rPr>
                <w:lang w:val="en-US"/>
              </w:rPr>
              <w:t xml:space="preserve">ly higher </w:t>
            </w:r>
            <w:r w:rsidR="00EE5936" w:rsidRPr="00A427BC">
              <w:rPr>
                <w:lang w:val="en-US"/>
              </w:rPr>
              <w:t xml:space="preserve">than expected even using the </w:t>
            </w:r>
            <w:r w:rsidR="00AF6B7D" w:rsidRPr="00A427BC">
              <w:rPr>
                <w:lang w:val="en-US"/>
              </w:rPr>
              <w:t xml:space="preserve">pre-2017 </w:t>
            </w:r>
            <w:r w:rsidR="00EE5936" w:rsidRPr="00A427BC">
              <w:rPr>
                <w:lang w:val="en-US"/>
              </w:rPr>
              <w:t>census values</w:t>
            </w:r>
            <w:r w:rsidR="00CA0D55" w:rsidRPr="00A427BC">
              <w:rPr>
                <w:lang w:val="en-US"/>
              </w:rPr>
              <w:fldChar w:fldCharType="begin"/>
            </w:r>
            <w:r w:rsidR="00AF6B7D" w:rsidRPr="00A427BC">
              <w:rPr>
                <w:lang w:val="en-US"/>
              </w:rPr>
              <w:instrText xml:space="preserve"> ADDIN ZOTERO_ITEM CSL_CITATION {"citationID":"iCTYhVJu","properties":{"formattedCitation":"\\super 32\\nosupersub{}","plainCitation":"32","noteIndex":0},"citationItems":[{"id":1103,"uris":["http://zotero.org/users/3599437/items/SI4UDAK8"],"itemData":{"id":1103,"type":"article-journal","abstract":"Each year, people spend less time reading and more time viewing images1, which are proliferating online2–4. Images from platforms such as Google and Wikipedia are downloaded by millions every day2,5,6, and millions more are interacting through social media, such as Instagram and TikTok, that primarily consist of exchanging visual content. In parallel, news agencies and digital advertisers are increasingly capturing attention online through the use of images7,8, which people process more quickly, implicitly and memorably than text9–12. Here we show that the rise of images online significantly exacerbates gender bias, both in its statistical prevalence and its psychological impact. We examine the gender associations of 3,495 social categories (such as ‘nurse’ or ‘banker’) in more than one million images from Google, Wikipedia and Internet Movie Database (IMDb), and in billions of words from these platforms. We find that gender bias is consistently more prevalent in images than text for both female- and male-typed categories. We also show that the documented underrepresentation of women online13–18 is substantially worse in images than in text, public opinion and US census data. Finally, we conducted a nationally representative, preregistered experiment that shows that googling for images rather than textual descriptions of occupations amplifies gender bias in participants’ beliefs. Addressing the societal effect of this large-scale shift towards visual communication will be essential for developing a fair and inclusive future for the internet.","container-title":"Nature","DOI":"10.1038/s41586-024-07068-x","ISSN":"1476-4687","issue":"8001","language":"en","license":"2024 The Author(s)","note":"publisher: Nature Publishing Group","page":"1049-1055","source":"www.nature.com","title":"Online images amplify gender bias","volume":"626","author":[{"family":"Guilbeault","given":"Douglas"},{"family":"Delecourt","given":"Solène"},{"family":"Hull","given":"Tasker"},{"family":"Desikan","given":"Bhargav Srinivasa"},{"family":"Chu","given":"Mark"},{"family":"Nadler","given":"Ethan"}],"issued":{"date-parts":[["2024",2]]}}}],"schema":"https://github.com/citation-style-language/schema/raw/master/csl-citation.json"} </w:instrText>
            </w:r>
            <w:r w:rsidR="00CA0D55" w:rsidRPr="00A427BC">
              <w:rPr>
                <w:lang w:val="en-US"/>
              </w:rPr>
              <w:fldChar w:fldCharType="separate"/>
            </w:r>
            <w:r w:rsidR="00AF6B7D" w:rsidRPr="00A427BC">
              <w:rPr>
                <w:vertAlign w:val="superscript"/>
                <w:lang w:val="en-US"/>
              </w:rPr>
              <w:t>32</w:t>
            </w:r>
            <w:r w:rsidR="00CA0D55" w:rsidRPr="00A427BC">
              <w:rPr>
                <w:lang w:val="en-US"/>
              </w:rPr>
              <w:fldChar w:fldCharType="end"/>
            </w:r>
            <w:r w:rsidR="00B43CF3" w:rsidRPr="00A427BC">
              <w:rPr>
                <w:lang w:val="en-US"/>
              </w:rPr>
              <w:t>, meaning women</w:t>
            </w:r>
            <w:r w:rsidR="00EE5936" w:rsidRPr="00A427BC">
              <w:rPr>
                <w:lang w:val="en-US"/>
              </w:rPr>
              <w:t xml:space="preserve"> farmers</w:t>
            </w:r>
            <w:r w:rsidR="00B43CF3" w:rsidRPr="00A427BC">
              <w:rPr>
                <w:lang w:val="en-US"/>
              </w:rPr>
              <w:t>, even by conservative estimates, are under-represented in visual media.</w:t>
            </w:r>
            <w:r w:rsidR="00F42C3C" w:rsidRPr="00A427BC">
              <w:rPr>
                <w:lang w:val="en-US"/>
              </w:rPr>
              <w:t xml:space="preserve"> Additionally, w</w:t>
            </w:r>
            <w:r w:rsidR="0003497B" w:rsidRPr="00A427BC">
              <w:rPr>
                <w:lang w:val="en-US"/>
              </w:rPr>
              <w:t xml:space="preserve">omen landowners are </w:t>
            </w:r>
            <w:r w:rsidR="00004848" w:rsidRPr="00A427BC">
              <w:rPr>
                <w:lang w:val="en-US"/>
              </w:rPr>
              <w:t xml:space="preserve">‘not on the radar’ of </w:t>
            </w:r>
            <w:r w:rsidR="0003497B" w:rsidRPr="00A427BC">
              <w:rPr>
                <w:lang w:val="en-US"/>
              </w:rPr>
              <w:t>agricultural professionals who distribute funds and technical assistance</w:t>
            </w:r>
            <w:r w:rsidR="0003497B" w:rsidRPr="00A427BC">
              <w:rPr>
                <w:lang w:val="en-US"/>
              </w:rPr>
              <w:fldChar w:fldCharType="begin"/>
            </w:r>
            <w:r w:rsidR="00AF6B7D" w:rsidRPr="00A427BC">
              <w:rPr>
                <w:lang w:val="en-US"/>
              </w:rPr>
              <w:instrText xml:space="preserve"> ADDIN ZOTERO_ITEM CSL_CITATION {"citationID":"pXe7VsIm","properties":{"formattedCitation":"\\super 33\\nosupersub{}","plainCitation":"33","noteIndex":0},"citationItems":[{"id":1163,"uris":["http://zotero.org/users/3599437/items/NB2IH7UG"],"itemData":{"id":1163,"type":"article-journal","abstract":"While women own 25% of the acres rented out for farming, little has been done in terms of federal policy that focuses on these women. In this policy analysis, we detail how (1) lack of data on these women landowners and (2) the invisibility of these women to federal natural resource and agricultural agency staff contribute to women nonoperating landowners (WNOLs) not being on the federal policy radar. We discuss how the persistence of these factors continues to marginalize WNOLs in federal agricultural policy, despite the mandate of U.S. Department of Agriculture (USDA) agencies to be serving underserved populations such as WNOLs. Our study findings clearly illustrate a critical point: federal agricultural/conservation agencies are not fulfilling their mandate to reach WNOLs. Using data from USDA Production Regions in the United States, we detail how WNOLs are marginalized and provide specific policy recommendations to allow for intentional inclusion of these women.","container-title":"Society &amp; Natural Resources","DOI":"10.1080/08941920.2017.1423435","ISSN":"0894-1920","issue":"7","note":"publisher: Routledge\n_eprint: https://doi.org/10.1080/08941920.2017.1423435","page":"853-864","source":"Taylor and Francis+NEJM","title":"Women Agricultural Landowners—Past Time to Put Them “On the Radar”","volume":"31","author":[{"family":"Petrzelka","given":"Peggy"},{"family":"Sorensen","given":"Ann"},{"family":"Filipiak","given":"Jennifer"}],"issued":{"date-parts":[["2018",7,3]]}}}],"schema":"https://github.com/citation-style-language/schema/raw/master/csl-citation.json"} </w:instrText>
            </w:r>
            <w:r w:rsidR="0003497B" w:rsidRPr="00A427BC">
              <w:rPr>
                <w:lang w:val="en-US"/>
              </w:rPr>
              <w:fldChar w:fldCharType="separate"/>
            </w:r>
            <w:r w:rsidR="00AF6B7D" w:rsidRPr="00A427BC">
              <w:rPr>
                <w:vertAlign w:val="superscript"/>
                <w:lang w:val="en-US"/>
              </w:rPr>
              <w:t>33</w:t>
            </w:r>
            <w:r w:rsidR="0003497B" w:rsidRPr="00A427BC">
              <w:rPr>
                <w:lang w:val="en-US"/>
              </w:rPr>
              <w:fldChar w:fldCharType="end"/>
            </w:r>
            <w:r w:rsidR="0003497B" w:rsidRPr="00A427BC">
              <w:rPr>
                <w:lang w:val="en-US"/>
              </w:rPr>
              <w:t xml:space="preserve"> which limits their access to needed resources</w:t>
            </w:r>
            <w:r w:rsidR="0003497B" w:rsidRPr="00A427BC">
              <w:rPr>
                <w:lang w:val="en-US"/>
              </w:rPr>
              <w:fldChar w:fldCharType="begin"/>
            </w:r>
            <w:r w:rsidR="00AF6B7D" w:rsidRPr="00A427BC">
              <w:rPr>
                <w:lang w:val="en-US"/>
              </w:rPr>
              <w:instrText xml:space="preserve"> ADDIN ZOTERO_ITEM CSL_CITATION {"citationID":"gg4IEJR6","properties":{"formattedCitation":"\\super 34\\nosupersub{}","plainCitation":"34","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schema":"https://github.com/citation-style-language/schema/raw/master/csl-citation.json"} </w:instrText>
            </w:r>
            <w:r w:rsidR="0003497B" w:rsidRPr="00A427BC">
              <w:rPr>
                <w:lang w:val="en-US"/>
              </w:rPr>
              <w:fldChar w:fldCharType="separate"/>
            </w:r>
            <w:r w:rsidR="00AF6B7D" w:rsidRPr="00A427BC">
              <w:rPr>
                <w:vertAlign w:val="superscript"/>
                <w:lang w:val="en-US"/>
              </w:rPr>
              <w:t>34</w:t>
            </w:r>
            <w:r w:rsidR="0003497B" w:rsidRPr="00A427BC">
              <w:rPr>
                <w:lang w:val="en-US"/>
              </w:rPr>
              <w:fldChar w:fldCharType="end"/>
            </w:r>
            <w:r w:rsidR="0003497B" w:rsidRPr="00A427BC">
              <w:rPr>
                <w:lang w:val="en-US"/>
              </w:rPr>
              <w:t xml:space="preserve">. </w:t>
            </w:r>
            <w:r w:rsidR="00004848" w:rsidRPr="00A427BC">
              <w:rPr>
                <w:lang w:val="en-US"/>
              </w:rPr>
              <w:t>Even f</w:t>
            </w:r>
            <w:r w:rsidR="0003497B" w:rsidRPr="00A427BC">
              <w:rPr>
                <w:lang w:val="en-US"/>
              </w:rPr>
              <w:t>uture agricultural professionals undervalue the experiences and knowledge of women landowners</w:t>
            </w:r>
            <w:r w:rsidR="00004848" w:rsidRPr="00A427BC">
              <w:rPr>
                <w:lang w:val="en-US"/>
              </w:rPr>
              <w:fldChar w:fldCharType="begin"/>
            </w:r>
            <w:r w:rsidR="00AF6B7D" w:rsidRPr="00A427BC">
              <w:rPr>
                <w:lang w:val="en-US"/>
              </w:rPr>
              <w:instrText xml:space="preserve"> ADDIN ZOTERO_ITEM CSL_CITATION {"citationID":"mc2PENca","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004848" w:rsidRPr="00A427BC">
              <w:rPr>
                <w:lang w:val="en-US"/>
              </w:rPr>
              <w:fldChar w:fldCharType="separate"/>
            </w:r>
            <w:r w:rsidR="00AF6B7D" w:rsidRPr="00A427BC">
              <w:rPr>
                <w:vertAlign w:val="superscript"/>
              </w:rPr>
              <w:t>35</w:t>
            </w:r>
            <w:r w:rsidR="00004848" w:rsidRPr="00A427BC">
              <w:rPr>
                <w:lang w:val="en-US"/>
              </w:rPr>
              <w:fldChar w:fldCharType="end"/>
            </w:r>
            <w:r w:rsidR="00004848" w:rsidRPr="00A427BC">
              <w:rPr>
                <w:lang w:val="en-US"/>
              </w:rPr>
              <w:t>.</w:t>
            </w:r>
          </w:p>
        </w:tc>
      </w:tr>
      <w:tr w:rsidR="00A427BC" w:rsidRPr="00233ED2" w14:paraId="17643193"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CAB9A4D" w14:textId="77777777" w:rsidR="00CA0D55" w:rsidRPr="00A427BC" w:rsidRDefault="00CA0D55" w:rsidP="00CA0D55">
            <w:pPr>
              <w:rPr>
                <w:b/>
                <w:bCs/>
                <w:lang w:val="en-US"/>
              </w:rPr>
            </w:pPr>
            <w:r w:rsidRPr="00A427BC">
              <w:rPr>
                <w:b/>
                <w:bCs/>
                <w:lang w:val="en-US"/>
              </w:rPr>
              <w:t>Interpersonal domain</w:t>
            </w:r>
          </w:p>
        </w:tc>
        <w:tc>
          <w:tcPr>
            <w:tcW w:w="2371" w:type="dxa"/>
            <w:tcBorders>
              <w:top w:val="single" w:sz="4" w:space="0" w:color="auto"/>
              <w:left w:val="single" w:sz="4" w:space="0" w:color="auto"/>
              <w:bottom w:val="single" w:sz="4" w:space="0" w:color="auto"/>
              <w:right w:val="single" w:sz="4" w:space="0" w:color="auto"/>
            </w:tcBorders>
            <w:hideMark/>
          </w:tcPr>
          <w:p w14:paraId="4E4B4EB1" w14:textId="77777777" w:rsidR="00CA0D55" w:rsidRPr="00A427BC" w:rsidRDefault="00CA0D55" w:rsidP="00CA0D55">
            <w:pPr>
              <w:rPr>
                <w:b/>
                <w:bCs/>
                <w:lang w:val="en-US"/>
              </w:rPr>
            </w:pPr>
            <w:r w:rsidRPr="00A427BC">
              <w:rPr>
                <w:lang w:val="en-US"/>
              </w:rPr>
              <w:t xml:space="preserve">Individual experiences, </w:t>
            </w:r>
            <w:proofErr w:type="gramStart"/>
            <w:r w:rsidRPr="00A427BC">
              <w:rPr>
                <w:lang w:val="en-US"/>
              </w:rPr>
              <w:t>expression</w:t>
            </w:r>
            <w:proofErr w:type="gramEnd"/>
            <w:r w:rsidRPr="00A427BC">
              <w:rPr>
                <w:lang w:val="en-US"/>
              </w:rPr>
              <w:t xml:space="preserve">, and </w:t>
            </w:r>
            <w:r w:rsidRPr="00A427BC">
              <w:rPr>
                <w:lang w:val="en-US"/>
              </w:rPr>
              <w:lastRenderedPageBreak/>
              <w:t>awareness of who has power</w:t>
            </w:r>
          </w:p>
        </w:tc>
        <w:tc>
          <w:tcPr>
            <w:tcW w:w="5193" w:type="dxa"/>
            <w:tcBorders>
              <w:top w:val="single" w:sz="4" w:space="0" w:color="auto"/>
              <w:left w:val="single" w:sz="4" w:space="0" w:color="auto"/>
              <w:bottom w:val="single" w:sz="4" w:space="0" w:color="auto"/>
              <w:right w:val="single" w:sz="4" w:space="0" w:color="auto"/>
            </w:tcBorders>
            <w:hideMark/>
          </w:tcPr>
          <w:p w14:paraId="3A16CA85" w14:textId="7711889B" w:rsidR="00CA0D55" w:rsidRPr="00A427BC" w:rsidRDefault="00CA0D55" w:rsidP="00CA0D55">
            <w:pPr>
              <w:rPr>
                <w:lang w:val="en-US"/>
              </w:rPr>
            </w:pPr>
            <w:r w:rsidRPr="00A427BC">
              <w:rPr>
                <w:lang w:val="en-US"/>
              </w:rPr>
              <w:lastRenderedPageBreak/>
              <w:t>Women farmers and landowners are</w:t>
            </w:r>
            <w:r w:rsidR="00C42725" w:rsidRPr="00A427BC">
              <w:rPr>
                <w:lang w:val="en-US"/>
              </w:rPr>
              <w:t xml:space="preserve"> rendered invisible by </w:t>
            </w:r>
            <w:r w:rsidR="00E2211F" w:rsidRPr="00A427BC">
              <w:rPr>
                <w:lang w:val="en-US"/>
              </w:rPr>
              <w:t xml:space="preserve">male-centric </w:t>
            </w:r>
            <w:r w:rsidR="00370775" w:rsidRPr="00A427BC">
              <w:rPr>
                <w:lang w:val="en-US"/>
              </w:rPr>
              <w:t>material in popular media</w:t>
            </w:r>
            <w:r w:rsidR="00E1392E" w:rsidRPr="00A427BC">
              <w:rPr>
                <w:lang w:val="en-US"/>
              </w:rPr>
              <w:fldChar w:fldCharType="begin"/>
            </w:r>
            <w:r w:rsidR="00E1392E" w:rsidRPr="00A427BC">
              <w:rPr>
                <w:lang w:val="en-US"/>
              </w:rPr>
              <w:instrText xml:space="preserve"> ADDIN ZOTERO_ITEM CSL_CITATION {"citationID":"usYnD8CM","properties":{"formattedCitation":"\\super 36\\nosupersub{}","plainCitation":"36","noteIndex":0},"citationItems":[{"id":1190,"uris":["http://zotero.org/users/3599437/items/VJRJX6MX"],"itemData":{"id":1190,"type":"article-journal","abstract":"Abstract:This study identifies the gendered discourses used to construct symbolic masculinities embedded within a specific context, that of contemporary US agriculture. These gendered discourses rebrand the cultural narratives of the farmer in an effort to increase dependence upon and dominance of productivist agricultural resources. Three central questions guide our study: (1) How are masculinities discursively embedded throughout the formula story of the farmer in contemporary US agriculture? (2) What discursive mechanisms construct and maintain masculinities within these narratives? And (3) to what extent do these discourses contribute to the maintenance of social inequalities? Using a grounded theory analysis of popular farm magazines, we identify a central discursive mechanism—myth management—used to maintain idealized or nostalgic symbolic representations of farming while simultaneously promoting symbolic boundaries about how to be a successful contemporary man farmer. Through myth management, agribusiness revises the formula story to prioritize improved and advanced technology adoption, expert knowledge acquisition, and the increased on-farm consumption of both. Our study provides insight into the critical role myth management plays in the (re)production of inequitable cultural processes embedded within the US agricultural system. A case is made for examining rebranding projects more generally as industry-specific discursive strategies that bolster intersectional inequalities.","container-title":"Feminist Formations","DOI":"10.1353/ff.2019.0029","ISSN":"2151-7371","issue":"3","journalAbbreviation":"Feminist Formations","language":"en","page":"25-50","source":"Semantic Scholar","title":"Rebranding the Farmer: Formula Story Revision and Masculine Symbolic Boundaries in US Agriculture","title-short":"Rebranding the Farmer","volume":"31","author":[{"family":"Carter","given":"Angie"},{"family":"Lopez","given":"Andres Lazaro"}],"issued":{"date-parts":[["2019"]]}}}],"schema":"https://github.com/citation-style-language/schema/raw/master/csl-citation.json"} </w:instrText>
            </w:r>
            <w:r w:rsidR="00E1392E" w:rsidRPr="00A427BC">
              <w:rPr>
                <w:lang w:val="en-US"/>
              </w:rPr>
              <w:fldChar w:fldCharType="separate"/>
            </w:r>
            <w:r w:rsidR="00E1392E" w:rsidRPr="00A427BC">
              <w:rPr>
                <w:vertAlign w:val="superscript"/>
                <w:lang w:val="en-US"/>
              </w:rPr>
              <w:t>36</w:t>
            </w:r>
            <w:r w:rsidR="00E1392E" w:rsidRPr="00A427BC">
              <w:rPr>
                <w:lang w:val="en-US"/>
              </w:rPr>
              <w:fldChar w:fldCharType="end"/>
            </w:r>
            <w:r w:rsidR="00370775" w:rsidRPr="00A427BC">
              <w:rPr>
                <w:lang w:val="en-US"/>
              </w:rPr>
              <w:t xml:space="preserve"> and by the abundant use of male </w:t>
            </w:r>
            <w:r w:rsidR="00E2211F" w:rsidRPr="00A427BC">
              <w:rPr>
                <w:lang w:val="en-US"/>
              </w:rPr>
              <w:t>pronoun</w:t>
            </w:r>
            <w:r w:rsidR="00370775" w:rsidRPr="00A427BC">
              <w:rPr>
                <w:lang w:val="en-US"/>
              </w:rPr>
              <w:t>s</w:t>
            </w:r>
            <w:r w:rsidR="00E2211F" w:rsidRPr="00A427BC">
              <w:rPr>
                <w:lang w:val="en-US"/>
              </w:rPr>
              <w:t xml:space="preserve"> </w:t>
            </w:r>
            <w:r w:rsidR="00E1392E" w:rsidRPr="00A427BC">
              <w:rPr>
                <w:lang w:val="en-US"/>
              </w:rPr>
              <w:t xml:space="preserve">used in agricultural </w:t>
            </w:r>
            <w:r w:rsidR="00E1392E" w:rsidRPr="00A427BC">
              <w:rPr>
                <w:lang w:val="en-US"/>
              </w:rPr>
              <w:lastRenderedPageBreak/>
              <w:t xml:space="preserve">settings </w:t>
            </w:r>
            <w:r w:rsidR="00370775" w:rsidRPr="00A427BC">
              <w:rPr>
                <w:lang w:val="en-US"/>
              </w:rPr>
              <w:t>when referring to a generic farmer</w:t>
            </w:r>
            <w:r w:rsidR="00C42725" w:rsidRPr="00A427BC">
              <w:rPr>
                <w:lang w:val="en-US"/>
              </w:rPr>
              <w:fldChar w:fldCharType="begin"/>
            </w:r>
            <w:r w:rsidR="00E1392E" w:rsidRPr="00A427BC">
              <w:rPr>
                <w:lang w:val="en-US"/>
              </w:rPr>
              <w:instrText xml:space="preserve"> ADDIN ZOTERO_ITEM CSL_CITATION {"citationID":"qw6ase7x","properties":{"formattedCitation":"\\super 37\\nosupersub{}","plainCitation":"37","noteIndex":0},"citationItems":[{"id":1171,"uris":["http://zotero.org/users/3599437/items/HKH2XL8Z"],"itemData":{"id":1171,"type":"webpage","abstract":"Garnica, Berenger. 2020. “Linguistic Sexism and Society: A Woman’s Representation Through Language.” Language. Text. Society 7 (2).","container-title":"Language. Text. Society","language":"en-US","title":"Linguistic Sexism and Society: A Woman’s Representation Through Language","title-short":"Linguistic Sexism and Society","URL":"https://ltsj.online/2020-07-2-garnica/","author":[{"family":"Garnica","given":"Berenger"}],"accessed":{"date-parts":[["2024",10,2]]},"issued":{"date-parts":[["2020",12,30]]}}}],"schema":"https://github.com/citation-style-language/schema/raw/master/csl-citation.json"} </w:instrText>
            </w:r>
            <w:r w:rsidR="00C42725" w:rsidRPr="00A427BC">
              <w:rPr>
                <w:lang w:val="en-US"/>
              </w:rPr>
              <w:fldChar w:fldCharType="separate"/>
            </w:r>
            <w:r w:rsidR="00E1392E" w:rsidRPr="00A427BC">
              <w:rPr>
                <w:vertAlign w:val="superscript"/>
                <w:lang w:val="en-US"/>
              </w:rPr>
              <w:t>37</w:t>
            </w:r>
            <w:r w:rsidR="00C42725" w:rsidRPr="00A427BC">
              <w:rPr>
                <w:lang w:val="en-US"/>
              </w:rPr>
              <w:fldChar w:fldCharType="end"/>
            </w:r>
            <w:r w:rsidR="00C42725" w:rsidRPr="00A427BC">
              <w:rPr>
                <w:lang w:val="en-US"/>
              </w:rPr>
              <w:t>. Women are</w:t>
            </w:r>
            <w:r w:rsidRPr="00A427BC">
              <w:rPr>
                <w:lang w:val="en-US"/>
              </w:rPr>
              <w:t xml:space="preserve"> not perceived as having decision-making authority</w:t>
            </w:r>
            <w:r w:rsidR="00004848" w:rsidRPr="00A427BC">
              <w:rPr>
                <w:lang w:val="en-US"/>
              </w:rPr>
              <w:t xml:space="preserve"> and experience gender-based discrimination from tenants, neighbors, lenders, and service providers preventing them from equitable access to agricultural programs, information, and networks</w:t>
            </w:r>
            <w:r w:rsidR="00AF6B7D" w:rsidRPr="00A427BC">
              <w:rPr>
                <w:lang w:val="en-US"/>
              </w:rPr>
              <w:fldChar w:fldCharType="begin"/>
            </w:r>
            <w:r w:rsidR="006D6832">
              <w:rPr>
                <w:lang w:val="en-US"/>
              </w:rPr>
              <w:instrText xml:space="preserve"> ADDIN ZOTERO_ITEM CSL_CITATION {"citationID":"2xyP43Q9","properties":{"formattedCitation":"\\super 34,38,39\\nosupersub{}","plainCitation":"34,38,39","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id":"u12bhc3X/qDE8bYfu","uris":["http://zotero.org/users/3599437/items/LBC2XEVP"],"itemData":{"id":"n89wydcT/gxc7eeoa","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id":"u12bhc3X/BjAYrD5D","uris":["http://zotero.org/users/3599437/items/ZC7TFG29"],"itemData":{"id":"n89wydcT/6TzDv8kV","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schema":"https://github.com/citation-style-language/schema/raw/master/csl-citation.json"} </w:instrText>
            </w:r>
            <w:r w:rsidR="00AF6B7D" w:rsidRPr="00A427BC">
              <w:rPr>
                <w:lang w:val="en-US"/>
              </w:rPr>
              <w:fldChar w:fldCharType="separate"/>
            </w:r>
            <w:r w:rsidR="00E1392E" w:rsidRPr="00A427BC">
              <w:rPr>
                <w:vertAlign w:val="superscript"/>
                <w:lang w:val="en-US"/>
              </w:rPr>
              <w:t>34,38,39</w:t>
            </w:r>
            <w:r w:rsidR="00AF6B7D" w:rsidRPr="00A427BC">
              <w:rPr>
                <w:lang w:val="en-US"/>
              </w:rPr>
              <w:fldChar w:fldCharType="end"/>
            </w:r>
          </w:p>
        </w:tc>
      </w:tr>
      <w:tr w:rsidR="00A427BC" w:rsidRPr="00233ED2" w14:paraId="718C5274" w14:textId="77777777" w:rsidTr="00004848">
        <w:tc>
          <w:tcPr>
            <w:tcW w:w="9016" w:type="dxa"/>
            <w:gridSpan w:val="3"/>
            <w:tcBorders>
              <w:top w:val="single" w:sz="4" w:space="0" w:color="auto"/>
              <w:left w:val="single" w:sz="4" w:space="0" w:color="auto"/>
              <w:bottom w:val="single" w:sz="4" w:space="0" w:color="auto"/>
              <w:right w:val="single" w:sz="4" w:space="0" w:color="auto"/>
            </w:tcBorders>
          </w:tcPr>
          <w:p w14:paraId="79CEA566" w14:textId="77777777" w:rsidR="00CA0D55" w:rsidRPr="00A427BC" w:rsidRDefault="00CA0D55" w:rsidP="00CA0D55">
            <w:pPr>
              <w:rPr>
                <w:lang w:val="en-US"/>
              </w:rPr>
            </w:pPr>
            <w:r w:rsidRPr="00A427BC">
              <w:rPr>
                <w:lang w:val="en-US"/>
              </w:rPr>
              <w:lastRenderedPageBreak/>
              <w:t>USDA - United States Department of Agriculture; NASS - National Agricultural Statistics Service, an agency responsible for collecting and reporting information related to agricultural production within the USDA</w:t>
            </w:r>
          </w:p>
          <w:p w14:paraId="07AC2176" w14:textId="77777777" w:rsidR="00CA0D55" w:rsidRPr="00A427BC" w:rsidRDefault="00CA0D55" w:rsidP="00CA0D55">
            <w:pPr>
              <w:rPr>
                <w:lang w:val="en-US"/>
              </w:rPr>
            </w:pPr>
          </w:p>
        </w:tc>
      </w:tr>
    </w:tbl>
    <w:p w14:paraId="2F441AE3" w14:textId="77777777" w:rsidR="00CA0D55" w:rsidRPr="00A427BC" w:rsidRDefault="00CA0D55" w:rsidP="00CA0D55">
      <w:pPr>
        <w:rPr>
          <w:b/>
          <w:bCs/>
          <w:lang w:val="en-US"/>
        </w:rPr>
      </w:pPr>
    </w:p>
    <w:p w14:paraId="16C0E2EA" w14:textId="3359B2EF" w:rsidR="00B15954" w:rsidRPr="00A427BC" w:rsidRDefault="00FA02E9" w:rsidP="005E13CB">
      <w:pPr>
        <w:rPr>
          <w:lang w:val="en-US"/>
        </w:rPr>
      </w:pPr>
      <w:r w:rsidRPr="00A427BC">
        <w:rPr>
          <w:lang w:val="en-US"/>
        </w:rPr>
        <w:t>For biophysical scientists, traditional training does not</w:t>
      </w:r>
      <w:r w:rsidR="002F0E37" w:rsidRPr="00A427BC">
        <w:rPr>
          <w:lang w:val="en-US"/>
        </w:rPr>
        <w:t xml:space="preserve"> often</w:t>
      </w:r>
      <w:r w:rsidRPr="00A427BC">
        <w:rPr>
          <w:lang w:val="en-US"/>
        </w:rPr>
        <w:t xml:space="preserve"> include space nor resources for building awareness of power </w:t>
      </w:r>
      <w:r w:rsidR="00F42C3C" w:rsidRPr="00A427BC">
        <w:rPr>
          <w:lang w:val="en-US"/>
        </w:rPr>
        <w:t>imbalances</w:t>
      </w:r>
      <w:r w:rsidRPr="00A427BC">
        <w:rPr>
          <w:lang w:val="en-US"/>
        </w:rPr>
        <w:t xml:space="preserve">, and it will therefore take time and effort. Actively questioning why certain groups seem over- or under-represented in agricultural </w:t>
      </w:r>
      <w:r w:rsidR="000A286F" w:rsidRPr="00A427BC">
        <w:rPr>
          <w:lang w:val="en-US"/>
        </w:rPr>
        <w:t xml:space="preserve">language or </w:t>
      </w:r>
      <w:r w:rsidRPr="00A427BC">
        <w:rPr>
          <w:lang w:val="en-US"/>
        </w:rPr>
        <w:t>contexts you encounter is a powerful starting point</w:t>
      </w:r>
      <w:r w:rsidR="000A286F" w:rsidRPr="00A427BC">
        <w:rPr>
          <w:lang w:val="en-US"/>
        </w:rPr>
        <w:t>, and the matrix of domination can aid in parsing out the various drivers involved</w:t>
      </w:r>
      <w:r w:rsidRPr="00A427BC">
        <w:rPr>
          <w:lang w:val="en-US"/>
        </w:rPr>
        <w:t xml:space="preserve">. </w:t>
      </w:r>
      <w:r w:rsidR="000A286F" w:rsidRPr="00A427BC">
        <w:rPr>
          <w:lang w:val="en-US"/>
        </w:rPr>
        <w:t xml:space="preserve">Once the foundation of awareness has been built, as scientists it is important to reflect on our roles in passively endorsing, or challenging inequities. </w:t>
      </w:r>
      <w:r w:rsidR="005E13CB" w:rsidRPr="00A427BC">
        <w:rPr>
          <w:lang w:val="en-US"/>
        </w:rPr>
        <w:t xml:space="preserve">To help agricultural researchers envision how their work may integrate into a larger effort to rebalance power in one or more domains, we present three </w:t>
      </w:r>
      <w:r w:rsidR="009A1F4F" w:rsidRPr="00A427BC">
        <w:rPr>
          <w:lang w:val="en-US"/>
        </w:rPr>
        <w:t>research activities</w:t>
      </w:r>
      <w:r w:rsidR="005E13CB" w:rsidRPr="00A427BC">
        <w:rPr>
          <w:lang w:val="en-US"/>
        </w:rPr>
        <w:t xml:space="preserve"> with </w:t>
      </w:r>
      <w:r w:rsidR="0072381E" w:rsidRPr="00A427BC">
        <w:rPr>
          <w:lang w:val="en-US"/>
        </w:rPr>
        <w:t xml:space="preserve">attendant </w:t>
      </w:r>
      <w:r w:rsidR="009A1F4F" w:rsidRPr="00A427BC">
        <w:rPr>
          <w:lang w:val="en-US"/>
        </w:rPr>
        <w:t xml:space="preserve">examples of </w:t>
      </w:r>
      <w:r w:rsidR="00BC2FCD" w:rsidRPr="00A427BC">
        <w:rPr>
          <w:lang w:val="en-US"/>
        </w:rPr>
        <w:t>positive experiences</w:t>
      </w:r>
      <w:r w:rsidR="00991FE8" w:rsidRPr="00A427BC">
        <w:rPr>
          <w:lang w:val="en-US"/>
        </w:rPr>
        <w:t>: serving the margins, leveraging science, and expanding the concept of scientific measurements</w:t>
      </w:r>
      <w:r w:rsidR="005E13CB" w:rsidRPr="00A427BC">
        <w:rPr>
          <w:lang w:val="en-US"/>
        </w:rPr>
        <w:t>.</w:t>
      </w:r>
    </w:p>
    <w:p w14:paraId="40AA282C" w14:textId="77777777" w:rsidR="00BC2FCD" w:rsidRPr="00A427BC" w:rsidRDefault="00BC2FCD" w:rsidP="005E13CB">
      <w:pPr>
        <w:rPr>
          <w:rStyle w:val="Heading3Char"/>
          <w:color w:val="auto"/>
          <w:lang w:val="en-US"/>
        </w:rPr>
      </w:pPr>
    </w:p>
    <w:p w14:paraId="4CF2DB32" w14:textId="2AE4045B" w:rsidR="00C83D16" w:rsidRPr="00A427BC" w:rsidRDefault="002E2390" w:rsidP="008A4A87">
      <w:pPr>
        <w:pStyle w:val="Heading2"/>
        <w:rPr>
          <w:color w:val="auto"/>
          <w:lang w:val="en-US"/>
        </w:rPr>
      </w:pPr>
      <w:r w:rsidRPr="00A427BC">
        <w:rPr>
          <w:color w:val="auto"/>
          <w:lang w:val="en-US"/>
        </w:rPr>
        <w:t>2.</w:t>
      </w:r>
      <w:r w:rsidR="00A30E15" w:rsidRPr="00A427BC">
        <w:rPr>
          <w:color w:val="auto"/>
          <w:lang w:val="en-US"/>
        </w:rPr>
        <w:t>1</w:t>
      </w:r>
      <w:r w:rsidRPr="00A427BC">
        <w:rPr>
          <w:color w:val="auto"/>
          <w:lang w:val="en-US"/>
        </w:rPr>
        <w:t xml:space="preserve"> </w:t>
      </w:r>
      <w:r w:rsidR="005E063C" w:rsidRPr="00A427BC">
        <w:rPr>
          <w:color w:val="auto"/>
          <w:lang w:val="en-US"/>
        </w:rPr>
        <w:t>S</w:t>
      </w:r>
      <w:r w:rsidR="00BE2EB1" w:rsidRPr="00A427BC">
        <w:rPr>
          <w:color w:val="auto"/>
          <w:lang w:val="en-US"/>
        </w:rPr>
        <w:t>erving the margins</w:t>
      </w:r>
    </w:p>
    <w:p w14:paraId="2C1575E8" w14:textId="12C84401" w:rsidR="00ED49D1" w:rsidRPr="00A427BC" w:rsidRDefault="00F75AAB" w:rsidP="00ED49D1">
      <w:pPr>
        <w:rPr>
          <w:lang w:val="en-US"/>
        </w:rPr>
      </w:pPr>
      <w:r w:rsidRPr="00A427BC">
        <w:rPr>
          <w:lang w:val="en-US"/>
        </w:rPr>
        <w:t>In agricultur</w:t>
      </w:r>
      <w:r w:rsidR="00257261" w:rsidRPr="00A427BC">
        <w:rPr>
          <w:lang w:val="en-US"/>
        </w:rPr>
        <w:t>al production</w:t>
      </w:r>
      <w:r w:rsidRPr="00A427BC">
        <w:rPr>
          <w:lang w:val="en-US"/>
        </w:rPr>
        <w:t xml:space="preserve">, exclusion can </w:t>
      </w:r>
      <w:r w:rsidR="00960F74" w:rsidRPr="00A427BC">
        <w:rPr>
          <w:lang w:val="en-US"/>
        </w:rPr>
        <w:t xml:space="preserve">occur due to </w:t>
      </w:r>
      <w:r w:rsidRPr="00A427BC">
        <w:rPr>
          <w:lang w:val="en-US"/>
        </w:rPr>
        <w:t>individual characteristics</w:t>
      </w:r>
      <w:r w:rsidR="000A286F" w:rsidRPr="00A427BC">
        <w:rPr>
          <w:lang w:val="en-US"/>
        </w:rPr>
        <w:t xml:space="preserve"> (e.g., Table 2)</w:t>
      </w:r>
      <w:r w:rsidRPr="00A427BC">
        <w:rPr>
          <w:lang w:val="en-US"/>
        </w:rPr>
        <w:t xml:space="preserve"> as well as farm-level features (e.g., production system, degree of farm mechanization). This systemic and</w:t>
      </w:r>
      <w:r w:rsidR="00257261" w:rsidRPr="00A427BC">
        <w:rPr>
          <w:lang w:val="en-US"/>
        </w:rPr>
        <w:t>/or</w:t>
      </w:r>
      <w:r w:rsidRPr="00A427BC">
        <w:rPr>
          <w:lang w:val="en-US"/>
        </w:rPr>
        <w:t xml:space="preserve"> cultural exclusion often translates to </w:t>
      </w:r>
      <w:r w:rsidR="009D6A2D" w:rsidRPr="00A427BC">
        <w:rPr>
          <w:lang w:val="en-US"/>
        </w:rPr>
        <w:t>omission</w:t>
      </w:r>
      <w:r w:rsidRPr="00A427BC">
        <w:rPr>
          <w:lang w:val="en-US"/>
        </w:rPr>
        <w:t xml:space="preserve"> from agricultural research activities</w:t>
      </w:r>
      <w:r w:rsidRPr="00A427BC">
        <w:rPr>
          <w:lang w:val="en-US"/>
        </w:rPr>
        <w:fldChar w:fldCharType="begin"/>
      </w:r>
      <w:r w:rsidR="006D6832">
        <w:rPr>
          <w:lang w:val="en-US"/>
        </w:rPr>
        <w:instrText xml:space="preserve"> ADDIN ZOTERO_ITEM CSL_CITATION {"citationID":"3l1uZqvZ","properties":{"formattedCitation":"\\super 27,40\\nosupersub{}","plainCitation":"27,40","noteIndex":0},"citationItems":[{"id":"u12bhc3X/StZPr5xY","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u12bhc3X/4NhoXRDb","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sidRPr="00A427BC">
        <w:rPr>
          <w:lang w:val="en-US"/>
        </w:rPr>
        <w:fldChar w:fldCharType="separate"/>
      </w:r>
      <w:r w:rsidR="00E1392E" w:rsidRPr="00A427BC">
        <w:rPr>
          <w:vertAlign w:val="superscript"/>
          <w:lang w:val="en-US"/>
        </w:rPr>
        <w:t>27,40</w:t>
      </w:r>
      <w:r w:rsidRPr="00A427BC">
        <w:rPr>
          <w:lang w:val="en-US"/>
        </w:rPr>
        <w:fldChar w:fldCharType="end"/>
      </w:r>
      <w:r w:rsidRPr="00A427BC">
        <w:rPr>
          <w:lang w:val="en-US"/>
        </w:rPr>
        <w:t xml:space="preserve">. </w:t>
      </w:r>
      <w:r w:rsidR="002934D1" w:rsidRPr="00A427BC">
        <w:rPr>
          <w:lang w:val="en-US"/>
        </w:rPr>
        <w:t xml:space="preserve">One method for addressing this power </w:t>
      </w:r>
      <w:r w:rsidR="007E6D0D" w:rsidRPr="00A427BC">
        <w:rPr>
          <w:lang w:val="en-US"/>
        </w:rPr>
        <w:t>inequity</w:t>
      </w:r>
      <w:r w:rsidR="002934D1" w:rsidRPr="00A427BC">
        <w:rPr>
          <w:lang w:val="en-US"/>
        </w:rPr>
        <w:t xml:space="preserve"> is</w:t>
      </w:r>
      <w:r w:rsidR="00AF349F" w:rsidRPr="00A427BC">
        <w:rPr>
          <w:lang w:val="en-US"/>
        </w:rPr>
        <w:t xml:space="preserve"> to conduct research with institutionally excluded groups. Beyond the direct benefits, this also </w:t>
      </w:r>
      <w:r w:rsidR="001D4831" w:rsidRPr="00A427BC">
        <w:rPr>
          <w:lang w:val="en-US"/>
        </w:rPr>
        <w:t xml:space="preserve">leverages a researcher’s </w:t>
      </w:r>
      <w:r w:rsidR="00E1221A" w:rsidRPr="00A427BC">
        <w:rPr>
          <w:lang w:val="en-US"/>
        </w:rPr>
        <w:t xml:space="preserve">hegemonic </w:t>
      </w:r>
      <w:r w:rsidR="001D4831" w:rsidRPr="00A427BC">
        <w:rPr>
          <w:lang w:val="en-US"/>
        </w:rPr>
        <w:t xml:space="preserve">power to </w:t>
      </w:r>
      <w:r w:rsidR="007C0BF0" w:rsidRPr="00A427BC">
        <w:rPr>
          <w:lang w:val="en-US"/>
        </w:rPr>
        <w:t>culturally label</w:t>
      </w:r>
      <w:r w:rsidRPr="00A427BC">
        <w:rPr>
          <w:lang w:val="en-US"/>
        </w:rPr>
        <w:t xml:space="preserve"> the </w:t>
      </w:r>
      <w:r w:rsidR="007C0BF0" w:rsidRPr="00A427BC">
        <w:rPr>
          <w:lang w:val="en-US"/>
        </w:rPr>
        <w:t xml:space="preserve">needs, </w:t>
      </w:r>
      <w:r w:rsidRPr="00A427BC">
        <w:rPr>
          <w:lang w:val="en-US"/>
        </w:rPr>
        <w:t>experiences</w:t>
      </w:r>
      <w:r w:rsidR="007C0BF0" w:rsidRPr="00A427BC">
        <w:rPr>
          <w:lang w:val="en-US"/>
        </w:rPr>
        <w:t>,</w:t>
      </w:r>
      <w:r w:rsidRPr="00A427BC">
        <w:rPr>
          <w:lang w:val="en-US"/>
        </w:rPr>
        <w:t xml:space="preserve"> and knowledge </w:t>
      </w:r>
      <w:r w:rsidR="00E8770F" w:rsidRPr="00A427BC">
        <w:rPr>
          <w:lang w:val="en-US"/>
        </w:rPr>
        <w:t xml:space="preserve">of the marginalized </w:t>
      </w:r>
      <w:r w:rsidRPr="00A427BC">
        <w:rPr>
          <w:lang w:val="en-US"/>
        </w:rPr>
        <w:t>as equa</w:t>
      </w:r>
      <w:r w:rsidR="00E03974" w:rsidRPr="00A427BC">
        <w:rPr>
          <w:lang w:val="en-US"/>
        </w:rPr>
        <w:t>l</w:t>
      </w:r>
      <w:r w:rsidRPr="00A427BC">
        <w:rPr>
          <w:lang w:val="en-US"/>
        </w:rPr>
        <w:t>l</w:t>
      </w:r>
      <w:r w:rsidR="00E03974" w:rsidRPr="00A427BC">
        <w:rPr>
          <w:lang w:val="en-US"/>
        </w:rPr>
        <w:t>y valuable</w:t>
      </w:r>
      <w:r w:rsidRPr="00A427BC">
        <w:rPr>
          <w:lang w:val="en-US"/>
        </w:rPr>
        <w:fldChar w:fldCharType="begin"/>
      </w:r>
      <w:r w:rsidR="006D6832">
        <w:rPr>
          <w:lang w:val="en-US"/>
        </w:rPr>
        <w:instrText xml:space="preserve"> ADDIN ZOTERO_ITEM CSL_CITATION {"citationID":"lhTvqFh4","properties":{"formattedCitation":"\\super 41\\nosupersub{}","plainCitation":"41","noteIndex":0},"citationItems":[{"id":"u12bhc3X/5682XktS","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sidRPr="00A427BC">
        <w:rPr>
          <w:lang w:val="en-US"/>
        </w:rPr>
        <w:fldChar w:fldCharType="separate"/>
      </w:r>
      <w:r w:rsidR="00E1392E" w:rsidRPr="00A427BC">
        <w:rPr>
          <w:vertAlign w:val="superscript"/>
          <w:lang w:val="en-US"/>
        </w:rPr>
        <w:t>41</w:t>
      </w:r>
      <w:r w:rsidRPr="00A427BC">
        <w:rPr>
          <w:lang w:val="en-US"/>
        </w:rPr>
        <w:fldChar w:fldCharType="end"/>
      </w:r>
      <w:r w:rsidRPr="00A427BC">
        <w:rPr>
          <w:lang w:val="en-US"/>
        </w:rPr>
        <w:t xml:space="preserve">. It can also inspire solutions that benefit everyone. </w:t>
      </w:r>
      <w:r w:rsidR="002C5D33" w:rsidRPr="00A427BC">
        <w:rPr>
          <w:lang w:val="en-US"/>
        </w:rPr>
        <w:t xml:space="preserve">For example, </w:t>
      </w:r>
      <w:r w:rsidR="0072381E" w:rsidRPr="00A427BC">
        <w:rPr>
          <w:lang w:val="en-US"/>
        </w:rPr>
        <w:t xml:space="preserve">in 1987 </w:t>
      </w:r>
      <w:r w:rsidR="0039604B" w:rsidRPr="00A427BC">
        <w:rPr>
          <w:lang w:val="en-US"/>
        </w:rPr>
        <w:t>a group of farmers formed Practical Farmers of Iowa</w:t>
      </w:r>
      <w:r w:rsidR="005E063C" w:rsidRPr="00A427BC">
        <w:rPr>
          <w:lang w:val="en-US"/>
        </w:rPr>
        <w:fldChar w:fldCharType="begin"/>
      </w:r>
      <w:r w:rsidR="006D6832">
        <w:rPr>
          <w:lang w:val="en-US"/>
        </w:rPr>
        <w:instrText xml:space="preserve"> ADDIN ZOTERO_ITEM CSL_CITATION {"citationID":"jEAzhwOr","properties":{"formattedCitation":"\\super 42\\nosupersub{}","plainCitation":"42","noteIndex":0},"citationItems":[{"id":"u12bhc3X/oDHgyK1l","uris":["http://zotero.org/users/3599437/items/QNQ3FDN4"],"itemData":{"id":1530,"type":"webpage","container-title":"Practical Farmers of Iowa","language":"en-US","title":"Home page","URL":"https://practicalfarmers.org/","accessed":{"date-parts":[["2024",6,6]]}}}],"schema":"https://github.com/citation-style-language/schema/raw/master/csl-citation.json"} </w:instrText>
      </w:r>
      <w:r w:rsidR="005E063C" w:rsidRPr="00A427BC">
        <w:rPr>
          <w:lang w:val="en-US"/>
        </w:rPr>
        <w:fldChar w:fldCharType="separate"/>
      </w:r>
      <w:r w:rsidR="00E1392E" w:rsidRPr="00A427BC">
        <w:rPr>
          <w:vertAlign w:val="superscript"/>
          <w:lang w:val="en-US"/>
        </w:rPr>
        <w:t>42</w:t>
      </w:r>
      <w:r w:rsidR="005E063C" w:rsidRPr="00A427BC">
        <w:rPr>
          <w:lang w:val="en-US"/>
        </w:rPr>
        <w:fldChar w:fldCharType="end"/>
      </w:r>
      <w:r w:rsidR="0072381E" w:rsidRPr="00A427BC">
        <w:rPr>
          <w:lang w:val="en-US"/>
        </w:rPr>
        <w:t xml:space="preserve"> </w:t>
      </w:r>
      <w:r w:rsidRPr="00A427BC">
        <w:rPr>
          <w:lang w:val="en-US"/>
        </w:rPr>
        <w:t xml:space="preserve">(hereafter referred to as Practical Farmers) </w:t>
      </w:r>
      <w:r w:rsidR="0072381E" w:rsidRPr="00A427BC">
        <w:rPr>
          <w:lang w:val="en-US"/>
        </w:rPr>
        <w:t>as a peer-to-peer learning community</w:t>
      </w:r>
      <w:r w:rsidR="00650554" w:rsidRPr="00A427BC">
        <w:rPr>
          <w:lang w:val="en-US"/>
        </w:rPr>
        <w:fldChar w:fldCharType="begin"/>
      </w:r>
      <w:r w:rsidR="006D6832">
        <w:rPr>
          <w:lang w:val="en-US"/>
        </w:rPr>
        <w:instrText xml:space="preserve"> ADDIN ZOTERO_ITEM CSL_CITATION {"citationID":"BOUJYzwa","properties":{"formattedCitation":"\\super 43\\nosupersub{}","plainCitation":"43","noteIndex":0},"citationItems":[{"id":"u12bhc3X/UtXtQ4v5","uris":["http://zotero.org/users/3599437/items/T4SVAZ8X"],"itemData":{"id":1555,"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schema":"https://github.com/citation-style-language/schema/raw/master/csl-citation.json"} </w:instrText>
      </w:r>
      <w:r w:rsidR="00650554" w:rsidRPr="00A427BC">
        <w:rPr>
          <w:lang w:val="en-US"/>
        </w:rPr>
        <w:fldChar w:fldCharType="separate"/>
      </w:r>
      <w:r w:rsidR="00E1392E" w:rsidRPr="00A427BC">
        <w:rPr>
          <w:vertAlign w:val="superscript"/>
          <w:lang w:val="en-US"/>
        </w:rPr>
        <w:t>43</w:t>
      </w:r>
      <w:r w:rsidR="00650554" w:rsidRPr="00A427BC">
        <w:rPr>
          <w:lang w:val="en-US"/>
        </w:rPr>
        <w:fldChar w:fldCharType="end"/>
      </w:r>
      <w:r w:rsidR="0072381E" w:rsidRPr="00A427BC">
        <w:rPr>
          <w:lang w:val="en-US"/>
        </w:rPr>
        <w:t xml:space="preserve">, </w:t>
      </w:r>
      <w:r w:rsidR="0039604B" w:rsidRPr="00A427BC">
        <w:rPr>
          <w:lang w:val="en-US"/>
        </w:rPr>
        <w:t xml:space="preserve">partially in response to </w:t>
      </w:r>
      <w:r w:rsidR="009619C9" w:rsidRPr="00A427BC">
        <w:rPr>
          <w:lang w:val="en-US"/>
        </w:rPr>
        <w:t>being</w:t>
      </w:r>
      <w:r w:rsidR="0039604B" w:rsidRPr="00A427BC">
        <w:rPr>
          <w:lang w:val="en-US"/>
        </w:rPr>
        <w:t xml:space="preserve"> </w:t>
      </w:r>
      <w:r w:rsidR="00AA0AAE" w:rsidRPr="00A427BC">
        <w:rPr>
          <w:lang w:val="en-US"/>
        </w:rPr>
        <w:t>excluded</w:t>
      </w:r>
      <w:r w:rsidR="0039604B" w:rsidRPr="00A427BC">
        <w:rPr>
          <w:lang w:val="en-US"/>
        </w:rPr>
        <w:t xml:space="preserve"> by the Land Grant</w:t>
      </w:r>
      <w:r w:rsidR="009147B2" w:rsidRPr="00A427BC">
        <w:rPr>
          <w:lang w:val="en-US"/>
        </w:rPr>
        <w:t>’s extension systems</w:t>
      </w:r>
      <w:r w:rsidR="00B41852" w:rsidRPr="00A427BC">
        <w:rPr>
          <w:lang w:val="en-US"/>
        </w:rPr>
        <w:fldChar w:fldCharType="begin"/>
      </w:r>
      <w:r w:rsidR="00E1392E" w:rsidRPr="00A427BC">
        <w:rPr>
          <w:lang w:val="en-US"/>
        </w:rPr>
        <w:instrText xml:space="preserve"> ADDIN ZOTERO_ITEM CSL_CITATION {"citationID":"MSKidoUc","properties":{"formattedCitation":"\\super 44\\nosupersub{}","plainCitation":"44","noteIndex":0},"citationItems":[{"id":562,"uris":["http://zotero.org/users/3599437/items/XMWBMV2K"],"itemData":{"id":562,"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sidRPr="00A427BC">
        <w:rPr>
          <w:lang w:val="en-US"/>
        </w:rPr>
        <w:fldChar w:fldCharType="separate"/>
      </w:r>
      <w:r w:rsidR="00E1392E" w:rsidRPr="00A427BC">
        <w:rPr>
          <w:vertAlign w:val="superscript"/>
          <w:lang w:val="en-US"/>
        </w:rPr>
        <w:t>44</w:t>
      </w:r>
      <w:r w:rsidR="00B41852" w:rsidRPr="00A427BC">
        <w:rPr>
          <w:lang w:val="en-US"/>
        </w:rPr>
        <w:fldChar w:fldCharType="end"/>
      </w:r>
      <w:r w:rsidR="0039604B" w:rsidRPr="00A427BC">
        <w:rPr>
          <w:lang w:val="en-US"/>
        </w:rPr>
        <w:t xml:space="preserve">. </w:t>
      </w:r>
      <w:r w:rsidR="0070647C" w:rsidRPr="00A427BC">
        <w:rPr>
          <w:lang w:val="en-US"/>
        </w:rPr>
        <w:t xml:space="preserve">By listening to these farmers, a researcher </w:t>
      </w:r>
      <w:r w:rsidR="004C5450" w:rsidRPr="00A427BC">
        <w:rPr>
          <w:lang w:val="en-US"/>
        </w:rPr>
        <w:t xml:space="preserve">was inspired to </w:t>
      </w:r>
      <w:r w:rsidR="001E45B6" w:rsidRPr="00A427BC">
        <w:rPr>
          <w:lang w:val="en-US"/>
        </w:rPr>
        <w:t>study</w:t>
      </w:r>
      <w:r w:rsidR="0070647C" w:rsidRPr="00A427BC">
        <w:rPr>
          <w:lang w:val="en-US"/>
        </w:rPr>
        <w:t xml:space="preserve"> </w:t>
      </w:r>
      <w:r w:rsidR="0039604B" w:rsidRPr="00A427BC">
        <w:rPr>
          <w:lang w:val="en-US"/>
        </w:rPr>
        <w:t>low-input system</w:t>
      </w:r>
      <w:r w:rsidR="00D60466" w:rsidRPr="00A427BC">
        <w:rPr>
          <w:lang w:val="en-US"/>
        </w:rPr>
        <w:t xml:space="preserve">s, implementing a </w:t>
      </w:r>
      <w:r w:rsidR="005E531C" w:rsidRPr="00A427BC">
        <w:rPr>
          <w:lang w:val="en-US"/>
        </w:rPr>
        <w:t>trial</w:t>
      </w:r>
      <w:r w:rsidR="004C5450" w:rsidRPr="00A427BC">
        <w:rPr>
          <w:lang w:val="en-US"/>
        </w:rPr>
        <w:t xml:space="preserve"> </w:t>
      </w:r>
      <w:r w:rsidR="001E45B6" w:rsidRPr="00A427BC">
        <w:rPr>
          <w:lang w:val="en-US"/>
        </w:rPr>
        <w:t xml:space="preserve">that became an </w:t>
      </w:r>
      <w:r w:rsidR="008E4F4B" w:rsidRPr="00A427BC">
        <w:rPr>
          <w:lang w:val="en-US"/>
        </w:rPr>
        <w:t>influential</w:t>
      </w:r>
      <w:r w:rsidR="005E531C" w:rsidRPr="00A427BC">
        <w:rPr>
          <w:lang w:val="en-US"/>
        </w:rPr>
        <w:t xml:space="preserve">, long-term </w:t>
      </w:r>
      <w:r w:rsidR="0039604B" w:rsidRPr="00A427BC">
        <w:rPr>
          <w:lang w:val="en-US"/>
        </w:rPr>
        <w:t xml:space="preserve">crop </w:t>
      </w:r>
      <w:r w:rsidR="002C5D33" w:rsidRPr="00A427BC">
        <w:rPr>
          <w:lang w:val="en-US"/>
        </w:rPr>
        <w:t>diversification experiment</w:t>
      </w:r>
      <w:r w:rsidR="00CC6DD8" w:rsidRPr="00A427BC">
        <w:rPr>
          <w:lang w:val="en-US"/>
        </w:rPr>
        <w:fldChar w:fldCharType="begin"/>
      </w:r>
      <w:r w:rsidR="006D6832">
        <w:rPr>
          <w:lang w:val="en-US"/>
        </w:rPr>
        <w:instrText xml:space="preserve"> ADDIN ZOTERO_ITEM CSL_CITATION {"citationID":"dam3zez5","properties":{"formattedCitation":"\\super 45\\nosupersub{}","plainCitation":"45","noteIndex":0},"citationItems":[{"id":"u12bhc3X/OSXNw6cM","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sidRPr="00A427BC">
        <w:rPr>
          <w:lang w:val="en-US"/>
        </w:rPr>
        <w:fldChar w:fldCharType="separate"/>
      </w:r>
      <w:r w:rsidR="00E1392E" w:rsidRPr="00A427BC">
        <w:rPr>
          <w:vertAlign w:val="superscript"/>
          <w:lang w:val="en-US"/>
        </w:rPr>
        <w:t>45</w:t>
      </w:r>
      <w:r w:rsidR="00CC6DD8" w:rsidRPr="00A427BC">
        <w:rPr>
          <w:lang w:val="en-US"/>
        </w:rPr>
        <w:fldChar w:fldCharType="end"/>
      </w:r>
      <w:r w:rsidR="002C5D33" w:rsidRPr="00A427BC">
        <w:rPr>
          <w:lang w:val="en-US"/>
        </w:rPr>
        <w:t xml:space="preserve">. </w:t>
      </w:r>
      <w:r w:rsidR="000C70FE" w:rsidRPr="00A427BC">
        <w:rPr>
          <w:lang w:val="en-US"/>
        </w:rPr>
        <w:t>Researcher participation in the Women</w:t>
      </w:r>
      <w:r w:rsidR="006402A5" w:rsidRPr="00A427BC">
        <w:rPr>
          <w:lang w:val="en-US"/>
        </w:rPr>
        <w:t>,</w:t>
      </w:r>
      <w:r w:rsidR="000C70FE" w:rsidRPr="00A427BC">
        <w:rPr>
          <w:lang w:val="en-US"/>
        </w:rPr>
        <w:t xml:space="preserve"> Food and Agricultural Network</w:t>
      </w:r>
      <w:r w:rsidR="000C70FE" w:rsidRPr="00A427BC">
        <w:rPr>
          <w:lang w:val="en-US"/>
        </w:rPr>
        <w:fldChar w:fldCharType="begin"/>
      </w:r>
      <w:r w:rsidR="006D6832">
        <w:rPr>
          <w:lang w:val="en-US"/>
        </w:rPr>
        <w:instrText xml:space="preserve"> ADDIN ZOTERO_ITEM CSL_CITATION {"citationID":"TP2rI0KT","properties":{"formattedCitation":"\\super 46\\nosupersub{}","plainCitation":"46","noteIndex":0},"citationItems":[{"id":"u12bhc3X/i4CRPqM2","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0C70FE" w:rsidRPr="00A427BC">
        <w:rPr>
          <w:lang w:val="en-US"/>
        </w:rPr>
        <w:fldChar w:fldCharType="separate"/>
      </w:r>
      <w:r w:rsidR="00E1392E" w:rsidRPr="00A427BC">
        <w:rPr>
          <w:vertAlign w:val="superscript"/>
          <w:lang w:val="en-US"/>
        </w:rPr>
        <w:t>46</w:t>
      </w:r>
      <w:r w:rsidR="000C70FE" w:rsidRPr="00A427BC">
        <w:rPr>
          <w:lang w:val="en-US"/>
        </w:rPr>
        <w:fldChar w:fldCharType="end"/>
      </w:r>
      <w:r w:rsidR="000C70FE" w:rsidRPr="00A427BC">
        <w:rPr>
          <w:lang w:val="en-US"/>
        </w:rPr>
        <w:t xml:space="preserve"> similarly inspired scientifically </w:t>
      </w:r>
      <w:r w:rsidR="001D1E24" w:rsidRPr="00A427BC">
        <w:rPr>
          <w:lang w:val="en-US"/>
        </w:rPr>
        <w:t xml:space="preserve">insightful </w:t>
      </w:r>
      <w:r w:rsidR="000C70FE" w:rsidRPr="00A427BC">
        <w:rPr>
          <w:lang w:val="en-US"/>
        </w:rPr>
        <w:t>activities with women landowners</w:t>
      </w:r>
      <w:r w:rsidR="000C70FE" w:rsidRPr="00A427BC">
        <w:rPr>
          <w:lang w:val="en-US"/>
        </w:rPr>
        <w:fldChar w:fldCharType="begin"/>
      </w:r>
      <w:r w:rsidR="006D6832">
        <w:rPr>
          <w:lang w:val="en-US"/>
        </w:rPr>
        <w:instrText xml:space="preserve"> ADDIN ZOTERO_ITEM CSL_CITATION {"citationID":"CaZD1BBj","properties":{"formattedCitation":"\\super 38,39\\nosupersub{}","plainCitation":"38,39","noteIndex":0},"citationItems":[{"id":"u12bhc3X/BjAYrD5D","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u12bhc3X/qDE8bYfu","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0C70FE" w:rsidRPr="00A427BC">
        <w:rPr>
          <w:lang w:val="en-US"/>
        </w:rPr>
        <w:fldChar w:fldCharType="separate"/>
      </w:r>
      <w:r w:rsidR="00E1392E" w:rsidRPr="00A427BC">
        <w:rPr>
          <w:vertAlign w:val="superscript"/>
          <w:lang w:val="en-US"/>
        </w:rPr>
        <w:t>38,39</w:t>
      </w:r>
      <w:r w:rsidR="000C70FE" w:rsidRPr="00A427BC">
        <w:rPr>
          <w:lang w:val="en-US"/>
        </w:rPr>
        <w:fldChar w:fldCharType="end"/>
      </w:r>
      <w:r w:rsidR="000C70FE" w:rsidRPr="00A427BC">
        <w:rPr>
          <w:lang w:val="en-US"/>
        </w:rPr>
        <w:t xml:space="preserve">. </w:t>
      </w:r>
      <w:r w:rsidR="008E4F4B" w:rsidRPr="00A427BC">
        <w:rPr>
          <w:lang w:val="en-US"/>
        </w:rPr>
        <w:t xml:space="preserve">More recently, </w:t>
      </w:r>
      <w:r w:rsidR="00A26087" w:rsidRPr="00A427BC">
        <w:rPr>
          <w:lang w:val="en-US"/>
        </w:rPr>
        <w:t xml:space="preserve">Latino farmers </w:t>
      </w:r>
      <w:r w:rsidR="008E4F4B" w:rsidRPr="00A427BC">
        <w:rPr>
          <w:lang w:val="en-US"/>
        </w:rPr>
        <w:t xml:space="preserve">in the Midwest </w:t>
      </w:r>
      <w:r w:rsidR="00A26087" w:rsidRPr="00A427BC">
        <w:rPr>
          <w:lang w:val="en-US"/>
        </w:rPr>
        <w:t xml:space="preserve">have little </w:t>
      </w:r>
      <w:r w:rsidR="00E119AA" w:rsidRPr="00A427BC">
        <w:rPr>
          <w:lang w:val="en-US"/>
        </w:rPr>
        <w:t>institutional support</w:t>
      </w:r>
      <w:r w:rsidR="00954CBC" w:rsidRPr="00A427BC">
        <w:rPr>
          <w:lang w:val="en-US"/>
        </w:rPr>
        <w:t>,</w:t>
      </w:r>
      <w:r w:rsidR="00A26087" w:rsidRPr="00A427BC">
        <w:rPr>
          <w:lang w:val="en-US"/>
        </w:rPr>
        <w:t xml:space="preserve"> and Practical Farmers launched a Latino Engagement program</w:t>
      </w:r>
      <w:r w:rsidR="00FE199B" w:rsidRPr="00A427BC">
        <w:rPr>
          <w:lang w:val="en-US"/>
        </w:rPr>
        <w:t xml:space="preserve"> (</w:t>
      </w:r>
      <w:r w:rsidR="00B736CD" w:rsidRPr="00A427BC">
        <w:rPr>
          <w:lang w:val="en-US"/>
        </w:rPr>
        <w:t>Supplemental Information</w:t>
      </w:r>
      <w:r w:rsidR="00FE199B" w:rsidRPr="00A427BC">
        <w:rPr>
          <w:lang w:val="en-US"/>
        </w:rPr>
        <w:t>)</w:t>
      </w:r>
      <w:r w:rsidR="00671B76" w:rsidRPr="00A427BC">
        <w:rPr>
          <w:lang w:val="en-US"/>
        </w:rPr>
        <w:t xml:space="preserve">. </w:t>
      </w:r>
      <w:r w:rsidR="000C70FE" w:rsidRPr="00A427BC">
        <w:rPr>
          <w:lang w:val="en-US"/>
        </w:rPr>
        <w:t xml:space="preserve">These are select examples, </w:t>
      </w:r>
      <w:r w:rsidR="00B22E5D" w:rsidRPr="00A427BC">
        <w:rPr>
          <w:lang w:val="en-US"/>
        </w:rPr>
        <w:t xml:space="preserve">and </w:t>
      </w:r>
      <w:r w:rsidR="00E51DDA" w:rsidRPr="00A427BC">
        <w:rPr>
          <w:lang w:val="en-US"/>
        </w:rPr>
        <w:t xml:space="preserve">in </w:t>
      </w:r>
      <w:r w:rsidR="00FD0378" w:rsidRPr="00A427BC">
        <w:rPr>
          <w:lang w:val="en-US"/>
        </w:rPr>
        <w:t>US</w:t>
      </w:r>
      <w:r w:rsidR="00E51DDA" w:rsidRPr="00A427BC">
        <w:rPr>
          <w:lang w:val="en-US"/>
        </w:rPr>
        <w:t xml:space="preserve"> </w:t>
      </w:r>
      <w:r w:rsidR="00B22E5D" w:rsidRPr="00A427BC">
        <w:rPr>
          <w:lang w:val="en-US"/>
        </w:rPr>
        <w:t xml:space="preserve">agriculture </w:t>
      </w:r>
      <w:r w:rsidR="00E51DDA" w:rsidRPr="00A427BC">
        <w:rPr>
          <w:lang w:val="en-US"/>
        </w:rPr>
        <w:t>excluded groups may</w:t>
      </w:r>
      <w:r w:rsidR="00763871" w:rsidRPr="00A427BC">
        <w:rPr>
          <w:lang w:val="en-US"/>
        </w:rPr>
        <w:t xml:space="preserve"> take many forms,</w:t>
      </w:r>
      <w:r w:rsidR="00E51DDA" w:rsidRPr="00A427BC">
        <w:rPr>
          <w:lang w:val="en-US"/>
        </w:rPr>
        <w:t xml:space="preserve"> </w:t>
      </w:r>
      <w:r w:rsidR="007759D7" w:rsidRPr="00A427BC">
        <w:rPr>
          <w:lang w:val="en-US"/>
        </w:rPr>
        <w:t xml:space="preserve">including but not limited to </w:t>
      </w:r>
      <w:r w:rsidR="00291DF9" w:rsidRPr="00A427BC">
        <w:rPr>
          <w:lang w:val="en-US"/>
        </w:rPr>
        <w:t xml:space="preserve">minority, </w:t>
      </w:r>
      <w:r w:rsidR="00FD0378" w:rsidRPr="00A427BC">
        <w:rPr>
          <w:lang w:val="en-US"/>
        </w:rPr>
        <w:t>tenant,</w:t>
      </w:r>
      <w:r w:rsidR="00F2696B" w:rsidRPr="00A427BC">
        <w:rPr>
          <w:lang w:val="en-US"/>
        </w:rPr>
        <w:t xml:space="preserve"> queer</w:t>
      </w:r>
      <w:r w:rsidR="008C4D81" w:rsidRPr="00A427BC">
        <w:rPr>
          <w:lang w:val="en-US"/>
        </w:rPr>
        <w:t xml:space="preserve">, or immigrant </w:t>
      </w:r>
      <w:r w:rsidR="00291DF9" w:rsidRPr="00A427BC">
        <w:rPr>
          <w:lang w:val="en-US"/>
        </w:rPr>
        <w:t>farmers</w:t>
      </w:r>
      <w:r w:rsidR="00F2696B" w:rsidRPr="00A427BC">
        <w:rPr>
          <w:lang w:val="en-US"/>
        </w:rPr>
        <w:t>;</w:t>
      </w:r>
      <w:r w:rsidR="003A030D" w:rsidRPr="00A427BC">
        <w:rPr>
          <w:lang w:val="en-US"/>
        </w:rPr>
        <w:t xml:space="preserve"> or </w:t>
      </w:r>
      <w:r w:rsidR="00430422" w:rsidRPr="00A427BC">
        <w:rPr>
          <w:lang w:val="en-US"/>
        </w:rPr>
        <w:t xml:space="preserve">organic, low-input, </w:t>
      </w:r>
      <w:r w:rsidR="00906334" w:rsidRPr="00A427BC">
        <w:rPr>
          <w:lang w:val="en-US"/>
        </w:rPr>
        <w:t>small,</w:t>
      </w:r>
      <w:r w:rsidR="003C3EE0" w:rsidRPr="00A427BC">
        <w:rPr>
          <w:lang w:val="en-US"/>
        </w:rPr>
        <w:t xml:space="preserve"> diversified,</w:t>
      </w:r>
      <w:r w:rsidR="00906334" w:rsidRPr="00A427BC">
        <w:rPr>
          <w:lang w:val="en-US"/>
        </w:rPr>
        <w:t xml:space="preserve"> or </w:t>
      </w:r>
      <w:r w:rsidR="00430422" w:rsidRPr="00A427BC">
        <w:rPr>
          <w:lang w:val="en-US"/>
        </w:rPr>
        <w:t>low-mechanization farms</w:t>
      </w:r>
      <w:r w:rsidR="00F2696B" w:rsidRPr="00A427BC">
        <w:rPr>
          <w:lang w:val="en-US"/>
        </w:rPr>
        <w:t>.</w:t>
      </w:r>
      <w:r w:rsidR="002F0E37" w:rsidRPr="00A427BC">
        <w:rPr>
          <w:lang w:val="en-US"/>
        </w:rPr>
        <w:t xml:space="preserve"> </w:t>
      </w:r>
      <w:r w:rsidR="007E6D0D" w:rsidRPr="00A427BC">
        <w:rPr>
          <w:lang w:val="en-US"/>
        </w:rPr>
        <w:t xml:space="preserve">Seeking to support and serve such groups is therefore a potentially impactful research activity that supports </w:t>
      </w:r>
      <w:proofErr w:type="gramStart"/>
      <w:r w:rsidR="007E6D0D" w:rsidRPr="00A427BC">
        <w:rPr>
          <w:lang w:val="en-US"/>
        </w:rPr>
        <w:t>rebalancing of</w:t>
      </w:r>
      <w:proofErr w:type="gramEnd"/>
      <w:r w:rsidR="007E6D0D" w:rsidRPr="00A427BC">
        <w:rPr>
          <w:lang w:val="en-US"/>
        </w:rPr>
        <w:t xml:space="preserve"> power. </w:t>
      </w:r>
    </w:p>
    <w:p w14:paraId="2C8A2FB3" w14:textId="2208BB3E" w:rsidR="00A30E15" w:rsidRPr="00A427BC" w:rsidRDefault="00A30E15" w:rsidP="00A30E15">
      <w:pPr>
        <w:pStyle w:val="Heading2"/>
        <w:rPr>
          <w:rStyle w:val="Heading3Char"/>
          <w:color w:val="auto"/>
          <w:lang w:val="en-US"/>
        </w:rPr>
      </w:pPr>
      <w:r w:rsidRPr="00A427BC">
        <w:rPr>
          <w:rStyle w:val="Heading3Char"/>
          <w:color w:val="auto"/>
          <w:lang w:val="en-US"/>
        </w:rPr>
        <w:t xml:space="preserve">2.2 </w:t>
      </w:r>
      <w:r w:rsidR="00F1647C" w:rsidRPr="00A427BC">
        <w:rPr>
          <w:rStyle w:val="Heading3Char"/>
          <w:color w:val="auto"/>
          <w:lang w:val="en-US"/>
        </w:rPr>
        <w:t>Leveraging science</w:t>
      </w:r>
    </w:p>
    <w:p w14:paraId="292F82C1" w14:textId="05624672" w:rsidR="00A30E15" w:rsidRPr="00A427BC" w:rsidRDefault="00A30E15" w:rsidP="00A30E15">
      <w:pPr>
        <w:rPr>
          <w:lang w:val="en-US"/>
        </w:rPr>
      </w:pPr>
      <w:r w:rsidRPr="00A427BC">
        <w:rPr>
          <w:lang w:val="en-US"/>
        </w:rPr>
        <w:t>By leveraging their scientific training, agricultural scientists have great potential to contribute to documentation of power imbalances</w:t>
      </w:r>
      <w:r w:rsidR="00EB4FDF" w:rsidRPr="00A427BC">
        <w:rPr>
          <w:lang w:val="en-US"/>
        </w:rPr>
        <w:t xml:space="preserve"> (Table 2</w:t>
      </w:r>
      <w:proofErr w:type="gramStart"/>
      <w:r w:rsidR="00EB4FDF" w:rsidRPr="00A427BC">
        <w:rPr>
          <w:lang w:val="en-US"/>
        </w:rPr>
        <w:t>)</w:t>
      </w:r>
      <w:r w:rsidRPr="00A427BC">
        <w:rPr>
          <w:lang w:val="en-US"/>
        </w:rPr>
        <w:t>, and</w:t>
      </w:r>
      <w:proofErr w:type="gramEnd"/>
      <w:r w:rsidRPr="00A427BC">
        <w:rPr>
          <w:lang w:val="en-US"/>
        </w:rPr>
        <w:t xml:space="preserve"> therefore support their mitigation. For example, a series of studies documented significant</w:t>
      </w:r>
      <w:r w:rsidR="001263D3" w:rsidRPr="00A427BC">
        <w:rPr>
          <w:lang w:val="en-US"/>
        </w:rPr>
        <w:t>ly longer-term</w:t>
      </w:r>
      <w:r w:rsidRPr="00A427BC">
        <w:rPr>
          <w:lang w:val="en-US"/>
        </w:rPr>
        <w:t xml:space="preserve"> soil degradation and crop yield losses </w:t>
      </w:r>
      <w:r w:rsidR="001263D3" w:rsidRPr="00A427BC">
        <w:rPr>
          <w:lang w:val="en-US"/>
        </w:rPr>
        <w:t xml:space="preserve">than assumed by the </w:t>
      </w:r>
      <w:r w:rsidR="00EF4A52" w:rsidRPr="00A427BC">
        <w:rPr>
          <w:lang w:val="en-US"/>
        </w:rPr>
        <w:t xml:space="preserve">laws dictating </w:t>
      </w:r>
      <w:r w:rsidRPr="00A427BC">
        <w:rPr>
          <w:lang w:val="en-US"/>
        </w:rPr>
        <w:t xml:space="preserve">required remediation </w:t>
      </w:r>
      <w:r w:rsidR="001263D3" w:rsidRPr="00A427BC">
        <w:rPr>
          <w:lang w:val="en-US"/>
        </w:rPr>
        <w:t xml:space="preserve">periods </w:t>
      </w:r>
      <w:r w:rsidRPr="00A427BC">
        <w:rPr>
          <w:lang w:val="en-US"/>
        </w:rPr>
        <w:t xml:space="preserve">accompanying underground pipeline installation </w:t>
      </w:r>
      <w:r w:rsidRPr="00A427BC">
        <w:rPr>
          <w:lang w:val="en-US"/>
        </w:rPr>
        <w:fldChar w:fldCharType="begin"/>
      </w:r>
      <w:r w:rsidR="006D6832">
        <w:rPr>
          <w:lang w:val="en-US"/>
        </w:rPr>
        <w:instrText xml:space="preserve"> ADDIN ZOTERO_ITEM CSL_CITATION {"citationID":"nmTfnvQM","properties":{"formattedCitation":"\\super 47\\uc0\\u8211{}49\\nosupersub{}","plainCitation":"47–49","noteIndex":0},"citationItems":[{"id":"u12bhc3X/EnwqYovL","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u12bhc3X/4GTc3rhV","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id":"u12bhc3X/KGH79F7a","uris":["http://zotero.org/users/3599437/items/FXBWJTSU"],"itemData":{"id":1544,"type":"article-journal","abstract":"Oil and natural gas pipelines are essential to the transport of energy materials, but construction of these pipelines commonly causes disturbance to ecosystems. Due to variability in pipeline installation practices and environments, drawing consensus about how pipeline installations typically impact ecosystems is challenging. Here, we performed a systematic literature review to compile studies that have evaluated impacts of pipeline installation on soil and plant properties. We found 34 studies reporting pipeline impacts on agricultural and natural ecosystems from eight countries. We quantified and synthesized the magnitude of responses and found that the majority of studies found pipeline installation resulted in soil degradation via increased compaction and soil mixing, paired with decreased aggregate stability and soil carbon (C) relative to adjacent, undisturbed areas. Averaged across all studies, aggregate stability decreased 44.8%, water infiltration was reduced 85.6%, and compaction via penetration resistance increased 40.9% over pipeline areas relative to nondisturbed adjacent areas. This soil degradation led to general declines in plant productivity, with 15 out of 25 studies documenting declines in crop yields (6.2–45.6%) and six out of nine studies reporting decreased biomass from natural ecosystems (1.7–56.8%). We conclude from our quantitative synthesis that pipeline installation typically results in degraded soil and vegetation resources, and this can persist for many years following installation.","container-title":"Agrosystems, Geosciences &amp; Environment","DOI":"10.1002/agg2.20312","ISSN":"2639-6696","issue":"4","language":"en","license":"© 2022 The Authors. Agrosystems, Geosciences &amp; Environment published by Wiley Periodicals LLC on behalf of Crop Science Society of America and American Society of Agronomy.","note":"_eprint: https://onlinelibrary.wiley.com/doi/pdf/10.1002/agg2.20312","page":"e20312","source":"Wiley Online Library","title":"Pipeline installation effects on soils and plants: A review and quantitative synthesis","title-short":"Pipeline installation effects on soils and plants","volume":"5","author":[{"family":"Brehm","given":"Theresa"},{"family":"Culman","given":"Steve"}],"issued":{"date-parts":[["2022"]]}}}],"schema":"https://github.com/citation-style-language/schema/raw/master/csl-citation.json"} </w:instrText>
      </w:r>
      <w:r w:rsidRPr="00A427BC">
        <w:rPr>
          <w:lang w:val="en-US"/>
        </w:rPr>
        <w:fldChar w:fldCharType="separate"/>
      </w:r>
      <w:r w:rsidR="00E1392E" w:rsidRPr="00A427BC">
        <w:rPr>
          <w:vertAlign w:val="superscript"/>
          <w:lang w:val="en-US"/>
        </w:rPr>
        <w:t>47–49</w:t>
      </w:r>
      <w:r w:rsidRPr="00A427BC">
        <w:rPr>
          <w:lang w:val="en-US"/>
        </w:rPr>
        <w:fldChar w:fldCharType="end"/>
      </w:r>
      <w:r w:rsidR="00EF4A52" w:rsidRPr="00A427BC">
        <w:rPr>
          <w:lang w:val="en-US"/>
        </w:rPr>
        <w:t>. This scientific effort t</w:t>
      </w:r>
      <w:r w:rsidR="001263D3" w:rsidRPr="00A427BC">
        <w:rPr>
          <w:lang w:val="en-US"/>
        </w:rPr>
        <w:t>hus document</w:t>
      </w:r>
      <w:r w:rsidR="00EF4A52" w:rsidRPr="00A427BC">
        <w:rPr>
          <w:lang w:val="en-US"/>
        </w:rPr>
        <w:t>ed</w:t>
      </w:r>
      <w:r w:rsidR="001263D3" w:rsidRPr="00A427BC">
        <w:rPr>
          <w:lang w:val="en-US"/>
        </w:rPr>
        <w:t xml:space="preserve"> a</w:t>
      </w:r>
      <w:r w:rsidR="00D25072" w:rsidRPr="00A427BC">
        <w:rPr>
          <w:lang w:val="en-US"/>
        </w:rPr>
        <w:t>n important</w:t>
      </w:r>
      <w:r w:rsidR="001263D3" w:rsidRPr="00A427BC">
        <w:rPr>
          <w:lang w:val="en-US"/>
        </w:rPr>
        <w:t xml:space="preserve"> structural </w:t>
      </w:r>
      <w:r w:rsidR="006402A5" w:rsidRPr="00A427BC">
        <w:rPr>
          <w:lang w:val="en-US"/>
        </w:rPr>
        <w:t>inequality</w:t>
      </w:r>
      <w:r w:rsidR="001263D3" w:rsidRPr="00A427BC">
        <w:rPr>
          <w:lang w:val="en-US"/>
        </w:rPr>
        <w:t>.</w:t>
      </w:r>
      <w:r w:rsidR="00EF4A52" w:rsidRPr="00A427BC">
        <w:rPr>
          <w:lang w:val="en-US"/>
        </w:rPr>
        <w:t xml:space="preserve"> However, science can also be used to </w:t>
      </w:r>
      <w:r w:rsidR="008728E6" w:rsidRPr="00A427BC">
        <w:rPr>
          <w:lang w:val="en-US"/>
        </w:rPr>
        <w:t xml:space="preserve">passively implement </w:t>
      </w:r>
      <w:r w:rsidR="00EF4A52" w:rsidRPr="00A427BC">
        <w:rPr>
          <w:lang w:val="en-US"/>
        </w:rPr>
        <w:t>power</w:t>
      </w:r>
      <w:r w:rsidR="005A54F6" w:rsidRPr="00A427BC">
        <w:rPr>
          <w:lang w:val="en-US"/>
        </w:rPr>
        <w:t xml:space="preserve"> ineq</w:t>
      </w:r>
      <w:r w:rsidR="007E6D0D" w:rsidRPr="00A427BC">
        <w:rPr>
          <w:lang w:val="en-US"/>
        </w:rPr>
        <w:t>uities</w:t>
      </w:r>
      <w:r w:rsidR="00481C7D" w:rsidRPr="00A427BC">
        <w:rPr>
          <w:lang w:val="en-US"/>
        </w:rPr>
        <w:t xml:space="preserve"> </w:t>
      </w:r>
      <w:r w:rsidR="005A54F6" w:rsidRPr="00A427BC">
        <w:rPr>
          <w:lang w:val="en-US"/>
        </w:rPr>
        <w:t>between the creator and user.</w:t>
      </w:r>
      <w:r w:rsidR="00481C7D" w:rsidRPr="00A427BC">
        <w:rPr>
          <w:lang w:val="en-US"/>
        </w:rPr>
        <w:t xml:space="preserve"> </w:t>
      </w:r>
      <w:r w:rsidR="00EF4A52" w:rsidRPr="00A427BC">
        <w:rPr>
          <w:lang w:val="en-US"/>
        </w:rPr>
        <w:t xml:space="preserve">For example, US Land Grant </w:t>
      </w:r>
      <w:r w:rsidR="0019603D" w:rsidRPr="00A427BC">
        <w:rPr>
          <w:lang w:val="en-US"/>
        </w:rPr>
        <w:t>u</w:t>
      </w:r>
      <w:r w:rsidRPr="00A427BC">
        <w:rPr>
          <w:lang w:val="en-US"/>
        </w:rPr>
        <w:t>niversit</w:t>
      </w:r>
      <w:r w:rsidR="0019603D" w:rsidRPr="00A427BC">
        <w:rPr>
          <w:lang w:val="en-US"/>
        </w:rPr>
        <w:t xml:space="preserve">ies </w:t>
      </w:r>
      <w:r w:rsidR="00EF4A52" w:rsidRPr="00A427BC">
        <w:rPr>
          <w:lang w:val="en-US"/>
        </w:rPr>
        <w:t xml:space="preserve">traditionally </w:t>
      </w:r>
      <w:r w:rsidR="0019603D" w:rsidRPr="00A427BC">
        <w:rPr>
          <w:lang w:val="en-US"/>
        </w:rPr>
        <w:t xml:space="preserve">wield </w:t>
      </w:r>
      <w:r w:rsidR="00F0353C" w:rsidRPr="00A427BC">
        <w:rPr>
          <w:lang w:val="en-US"/>
        </w:rPr>
        <w:t>unique</w:t>
      </w:r>
      <w:r w:rsidR="0019603D" w:rsidRPr="00A427BC">
        <w:rPr>
          <w:lang w:val="en-US"/>
        </w:rPr>
        <w:t xml:space="preserve"> power in generating</w:t>
      </w:r>
      <w:r w:rsidRPr="00A427BC">
        <w:rPr>
          <w:lang w:val="en-US"/>
        </w:rPr>
        <w:t xml:space="preserve"> nutrient </w:t>
      </w:r>
      <w:r w:rsidR="00270305" w:rsidRPr="00A427BC">
        <w:rPr>
          <w:lang w:val="en-US"/>
        </w:rPr>
        <w:lastRenderedPageBreak/>
        <w:t xml:space="preserve">application </w:t>
      </w:r>
      <w:r w:rsidRPr="00A427BC">
        <w:rPr>
          <w:lang w:val="en-US"/>
        </w:rPr>
        <w:t xml:space="preserve">recommendations </w:t>
      </w:r>
      <w:r w:rsidR="0024457A" w:rsidRPr="00A427BC">
        <w:rPr>
          <w:lang w:val="en-US"/>
        </w:rPr>
        <w:t xml:space="preserve">using </w:t>
      </w:r>
      <w:r w:rsidRPr="00A427BC">
        <w:rPr>
          <w:lang w:val="en-US"/>
        </w:rPr>
        <w:t>top-down,</w:t>
      </w:r>
      <w:r w:rsidR="00EF4A52" w:rsidRPr="00A427BC">
        <w:rPr>
          <w:lang w:val="en-US"/>
        </w:rPr>
        <w:t xml:space="preserve"> siloed experiments (that </w:t>
      </w:r>
      <w:r w:rsidR="00F21A0C" w:rsidRPr="00A427BC">
        <w:rPr>
          <w:lang w:val="en-US"/>
        </w:rPr>
        <w:t>often lack statistical power</w:t>
      </w:r>
      <w:r w:rsidRPr="00A427BC">
        <w:rPr>
          <w:lang w:val="en-US"/>
        </w:rPr>
        <w:fldChar w:fldCharType="begin"/>
      </w:r>
      <w:r w:rsidR="006D6832">
        <w:rPr>
          <w:lang w:val="en-US"/>
        </w:rPr>
        <w:instrText xml:space="preserve"> ADDIN ZOTERO_ITEM CSL_CITATION {"citationID":"U06N5Gez","properties":{"formattedCitation":"\\super 50\\nosupersub{}","plainCitation":"50","noteIndex":0},"citationItems":[{"id":"u12bhc3X/ETtEbvmN","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sidRPr="00A427BC">
        <w:rPr>
          <w:lang w:val="en-US"/>
        </w:rPr>
        <w:fldChar w:fldCharType="separate"/>
      </w:r>
      <w:r w:rsidR="00E1392E" w:rsidRPr="00A427BC">
        <w:rPr>
          <w:vertAlign w:val="superscript"/>
          <w:lang w:val="en-US"/>
        </w:rPr>
        <w:t>50</w:t>
      </w:r>
      <w:r w:rsidRPr="00A427BC">
        <w:rPr>
          <w:lang w:val="en-US"/>
        </w:rPr>
        <w:fldChar w:fldCharType="end"/>
      </w:r>
      <w:r w:rsidR="00EF4A52" w:rsidRPr="00A427BC">
        <w:rPr>
          <w:lang w:val="en-US"/>
        </w:rPr>
        <w:t>)</w:t>
      </w:r>
      <w:r w:rsidRPr="00A427BC">
        <w:rPr>
          <w:lang w:val="en-US"/>
        </w:rPr>
        <w:t xml:space="preserve"> </w:t>
      </w:r>
      <w:r w:rsidR="00F21A0C" w:rsidRPr="00A427BC">
        <w:rPr>
          <w:lang w:val="en-US"/>
        </w:rPr>
        <w:t xml:space="preserve">using data that is not made publicly available and without </w:t>
      </w:r>
      <w:r w:rsidRPr="00A427BC">
        <w:rPr>
          <w:lang w:val="en-US"/>
        </w:rPr>
        <w:t xml:space="preserve">extensive input from the public, farmers, or </w:t>
      </w:r>
      <w:r w:rsidR="00DE55BE" w:rsidRPr="00A427BC">
        <w:rPr>
          <w:lang w:val="en-US"/>
        </w:rPr>
        <w:t>peer review</w:t>
      </w:r>
      <w:r w:rsidRPr="00A427BC">
        <w:rPr>
          <w:lang w:val="en-US"/>
        </w:rPr>
        <w:t xml:space="preserve">. </w:t>
      </w:r>
      <w:r w:rsidR="00F21A0C" w:rsidRPr="00A427BC">
        <w:rPr>
          <w:lang w:val="en-US"/>
        </w:rPr>
        <w:t>Driven largely by water quality concerns, the public has begun to demand more transparency with regards to agricultural nutrient management</w:t>
      </w:r>
      <w:r w:rsidR="00136412" w:rsidRPr="00A427BC">
        <w:rPr>
          <w:lang w:val="en-US"/>
        </w:rPr>
        <w:t xml:space="preserve"> in the US</w:t>
      </w:r>
      <w:r w:rsidR="00F21A0C" w:rsidRPr="00A427BC">
        <w:rPr>
          <w:lang w:val="en-US"/>
        </w:rPr>
        <w:t xml:space="preserve">, prompting </w:t>
      </w:r>
      <w:r w:rsidRPr="00A427BC">
        <w:rPr>
          <w:lang w:val="en-US"/>
        </w:rPr>
        <w:t>farmer</w:t>
      </w:r>
      <w:r w:rsidR="008E4670" w:rsidRPr="00A427BC">
        <w:rPr>
          <w:lang w:val="en-US"/>
        </w:rPr>
        <w:t>s</w:t>
      </w:r>
      <w:r w:rsidRPr="00A427BC">
        <w:rPr>
          <w:lang w:val="en-US"/>
        </w:rPr>
        <w:t xml:space="preserve"> and universities </w:t>
      </w:r>
      <w:r w:rsidR="00F21A0C" w:rsidRPr="00A427BC">
        <w:rPr>
          <w:lang w:val="en-US"/>
        </w:rPr>
        <w:t xml:space="preserve">to </w:t>
      </w:r>
      <w:r w:rsidRPr="00A427BC">
        <w:rPr>
          <w:lang w:val="en-US"/>
        </w:rPr>
        <w:t xml:space="preserve">reimagine </w:t>
      </w:r>
      <w:r w:rsidR="00F21A0C" w:rsidRPr="00A427BC">
        <w:rPr>
          <w:lang w:val="en-US"/>
        </w:rPr>
        <w:t xml:space="preserve">how nutrient recommendations are created. New programs </w:t>
      </w:r>
      <w:r w:rsidRPr="00A427BC">
        <w:rPr>
          <w:lang w:val="en-US"/>
        </w:rPr>
        <w:t>democratiz</w:t>
      </w:r>
      <w:r w:rsidR="005A54F6" w:rsidRPr="00A427BC">
        <w:rPr>
          <w:lang w:val="en-US"/>
        </w:rPr>
        <w:t>e</w:t>
      </w:r>
      <w:r w:rsidRPr="00A427BC">
        <w:rPr>
          <w:lang w:val="en-US"/>
        </w:rPr>
        <w:t xml:space="preserve"> and contextualiz</w:t>
      </w:r>
      <w:r w:rsidR="005A54F6" w:rsidRPr="00A427BC">
        <w:rPr>
          <w:lang w:val="en-US"/>
        </w:rPr>
        <w:t>e</w:t>
      </w:r>
      <w:r w:rsidRPr="00A427BC">
        <w:rPr>
          <w:lang w:val="en-US"/>
        </w:rPr>
        <w:t xml:space="preserve"> recommendations</w:t>
      </w:r>
      <w:r w:rsidR="008F0247" w:rsidRPr="00A427BC">
        <w:rPr>
          <w:lang w:val="en-US"/>
        </w:rPr>
        <w:t xml:space="preserve"> using </w:t>
      </w:r>
      <w:r w:rsidR="00015B96" w:rsidRPr="00A427BC">
        <w:rPr>
          <w:lang w:val="en-US"/>
        </w:rPr>
        <w:t xml:space="preserve">open-source methodologies and </w:t>
      </w:r>
      <w:r w:rsidR="004F637D" w:rsidRPr="00A427BC">
        <w:rPr>
          <w:lang w:val="en-US"/>
        </w:rPr>
        <w:t>modern computing power</w:t>
      </w:r>
      <w:r w:rsidR="00AE296C" w:rsidRPr="00A427BC">
        <w:rPr>
          <w:lang w:val="en-US"/>
        </w:rPr>
        <w:t xml:space="preserve"> capabilities</w:t>
      </w:r>
      <w:r w:rsidRPr="00A427BC">
        <w:rPr>
          <w:lang w:val="en-US"/>
        </w:rPr>
        <w:t>,</w:t>
      </w:r>
      <w:r w:rsidR="00015B96" w:rsidRPr="00A427BC">
        <w:rPr>
          <w:lang w:val="en-US"/>
        </w:rPr>
        <w:t xml:space="preserve"> while also </w:t>
      </w:r>
      <w:r w:rsidRPr="00A427BC">
        <w:rPr>
          <w:lang w:val="en-US"/>
        </w:rPr>
        <w:t>supporting horizontal knowledge exchange</w:t>
      </w:r>
      <w:r w:rsidR="00A851BD">
        <w:rPr>
          <w:lang w:val="en-US"/>
        </w:rPr>
        <w:fldChar w:fldCharType="begin"/>
      </w:r>
      <w:r w:rsidR="00A851BD">
        <w:rPr>
          <w:lang w:val="en-US"/>
        </w:rPr>
        <w:instrText xml:space="preserve"> ADDIN ZOTERO_ITEM CSL_CITATION {"citationID":"So2CpZcm","properties":{"formattedCitation":"\\super 51\\nosupersub{}","plainCitation":"51","noteIndex":0},"citationItems":[{"id":"u12bhc3X/r641UO5W","uris":["http://zotero.org/users/3599437/items/JECLV44P"],"itemData":{"id":"u12bhc3X/r641UO5W","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schema":"https://github.com/citation-style-language/schema/raw/master/csl-citation.json"} </w:instrText>
      </w:r>
      <w:r w:rsidR="00A851BD">
        <w:rPr>
          <w:lang w:val="en-US"/>
        </w:rPr>
        <w:fldChar w:fldCharType="separate"/>
      </w:r>
      <w:r w:rsidR="00A851BD" w:rsidRPr="00A851BD">
        <w:rPr>
          <w:vertAlign w:val="superscript"/>
          <w:lang w:val="en-US"/>
          <w:rPrChange w:id="10" w:author="Virginia Anne Nichols" w:date="2025-05-12T13:03:00Z" w16du:dateUtc="2025-05-12T11:03:00Z">
            <w:rPr>
              <w:vertAlign w:val="superscript"/>
            </w:rPr>
          </w:rPrChange>
        </w:rPr>
        <w:t>51</w:t>
      </w:r>
      <w:r w:rsidR="00A851BD">
        <w:rPr>
          <w:lang w:val="en-US"/>
        </w:rPr>
        <w:fldChar w:fldCharType="end"/>
      </w:r>
      <w:r w:rsidRPr="00A427BC">
        <w:rPr>
          <w:lang w:val="en-US"/>
        </w:rPr>
        <w:t>. Iowa State University recently launched an ambitious program</w:t>
      </w:r>
      <w:r w:rsidR="00883EF3" w:rsidRPr="00A427BC">
        <w:rPr>
          <w:lang w:val="en-US"/>
        </w:rPr>
        <w:t>, the Iowa Nitrogen Initiative,</w:t>
      </w:r>
      <w:r w:rsidRPr="00A427BC">
        <w:rPr>
          <w:lang w:val="en-US"/>
        </w:rPr>
        <w:t xml:space="preserve"> wherein farmers volunteer to perform nitrogen rate trials in their own production contexts</w:t>
      </w:r>
      <w:r w:rsidRPr="00A427BC">
        <w:rPr>
          <w:lang w:val="en-US"/>
        </w:rPr>
        <w:fldChar w:fldCharType="begin"/>
      </w:r>
      <w:r w:rsidR="00A851BD">
        <w:rPr>
          <w:lang w:val="en-US"/>
        </w:rPr>
        <w:instrText xml:space="preserve"> ADDIN ZOTERO_ITEM CSL_CITATION {"citationID":"l25bAG4J","properties":{"formattedCitation":"\\super 52\\nosupersub{}","plainCitation":"52","noteIndex":0},"citationItems":[{"id":"u12bhc3X/55LlgtCJ","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Pr="00A427BC">
        <w:rPr>
          <w:lang w:val="en-US"/>
        </w:rPr>
        <w:fldChar w:fldCharType="separate"/>
      </w:r>
      <w:r w:rsidR="00A851BD" w:rsidRPr="00A851BD">
        <w:rPr>
          <w:vertAlign w:val="superscript"/>
          <w:lang w:val="en-US"/>
          <w:rPrChange w:id="11" w:author="Virginia Anne Nichols" w:date="2025-05-12T13:03:00Z" w16du:dateUtc="2025-05-12T11:03:00Z">
            <w:rPr>
              <w:vertAlign w:val="superscript"/>
            </w:rPr>
          </w:rPrChange>
        </w:rPr>
        <w:t>52</w:t>
      </w:r>
      <w:r w:rsidRPr="00A427BC">
        <w:rPr>
          <w:lang w:val="en-US"/>
        </w:rPr>
        <w:fldChar w:fldCharType="end"/>
      </w:r>
      <w:r w:rsidR="00015B96" w:rsidRPr="00A427BC">
        <w:rPr>
          <w:lang w:val="en-US"/>
        </w:rPr>
        <w:t xml:space="preserve">, increasing the relevance of the data driving the recommendations. </w:t>
      </w:r>
      <w:r w:rsidRPr="00A427BC">
        <w:rPr>
          <w:lang w:val="en-US"/>
        </w:rPr>
        <w:t xml:space="preserve">The data </w:t>
      </w:r>
      <w:ins w:id="12" w:author="Virginia Anne Nichols" w:date="2025-05-12T07:31:00Z" w16du:dateUtc="2025-05-12T05:31:00Z">
        <w:r w:rsidR="00E07C0D">
          <w:rPr>
            <w:lang w:val="en-US"/>
          </w:rPr>
          <w:t>is</w:t>
        </w:r>
      </w:ins>
      <w:del w:id="13" w:author="Virginia Anne Nichols" w:date="2025-05-12T07:31:00Z" w16du:dateUtc="2025-05-12T05:31:00Z">
        <w:r w:rsidR="007678D8" w:rsidRPr="00A427BC" w:rsidDel="00E07C0D">
          <w:rPr>
            <w:lang w:val="en-US"/>
          </w:rPr>
          <w:delText>will be</w:delText>
        </w:r>
      </w:del>
      <w:r w:rsidRPr="00A427BC">
        <w:rPr>
          <w:lang w:val="en-US"/>
        </w:rPr>
        <w:t xml:space="preserve"> collectively pooled and used to drive transparently calculated, </w:t>
      </w:r>
      <w:ins w:id="14" w:author="Virginia Anne Nichols" w:date="2025-05-12T07:32:00Z" w16du:dateUtc="2025-05-12T05:32:00Z">
        <w:r w:rsidR="00E07C0D">
          <w:rPr>
            <w:lang w:val="en-US"/>
          </w:rPr>
          <w:t xml:space="preserve">drastically </w:t>
        </w:r>
      </w:ins>
      <w:r w:rsidRPr="00A427BC">
        <w:rPr>
          <w:lang w:val="en-US"/>
        </w:rPr>
        <w:t>more nuanced recommendations</w:t>
      </w:r>
      <w:ins w:id="15" w:author="Virginia Anne Nichols" w:date="2025-05-12T13:03:00Z" w16du:dateUtc="2025-05-12T11:03:00Z">
        <w:r w:rsidR="00A851BD">
          <w:rPr>
            <w:lang w:val="en-US"/>
          </w:rPr>
          <w:t>:</w:t>
        </w:r>
      </w:ins>
      <w:del w:id="16" w:author="Virginia Anne Nichols" w:date="2025-05-12T13:03:00Z" w16du:dateUtc="2025-05-12T11:03:00Z">
        <w:r w:rsidRPr="00A427BC" w:rsidDel="00A851BD">
          <w:rPr>
            <w:lang w:val="en-US"/>
          </w:rPr>
          <w:delText>.</w:delText>
        </w:r>
      </w:del>
      <w:r w:rsidRPr="00A427BC">
        <w:rPr>
          <w:lang w:val="en-US"/>
        </w:rPr>
        <w:t xml:space="preserve"> </w:t>
      </w:r>
      <w:ins w:id="17" w:author="Virginia Anne Nichols" w:date="2025-05-12T13:04:00Z" w16du:dateUtc="2025-05-12T11:04:00Z">
        <w:r w:rsidR="00A851BD">
          <w:rPr>
            <w:lang w:val="en-US"/>
          </w:rPr>
          <w:t xml:space="preserve">in 2025 </w:t>
        </w:r>
      </w:ins>
      <w:ins w:id="18" w:author="Virginia Anne Nichols" w:date="2025-05-12T13:03:00Z" w16du:dateUtc="2025-05-12T11:03:00Z">
        <w:r w:rsidR="00A851BD">
          <w:rPr>
            <w:lang w:val="en-US"/>
          </w:rPr>
          <w:t>the</w:t>
        </w:r>
      </w:ins>
      <w:ins w:id="19" w:author="Virginia Anne Nichols" w:date="2025-05-12T07:43:00Z" w16du:dateUtc="2025-05-12T05:43:00Z">
        <w:r w:rsidR="004D3426">
          <w:rPr>
            <w:lang w:val="en-US"/>
          </w:rPr>
          <w:t xml:space="preserve"> program </w:t>
        </w:r>
      </w:ins>
      <w:ins w:id="20" w:author="Virginia Anne Nichols" w:date="2025-05-12T13:04:00Z" w16du:dateUtc="2025-05-12T11:04:00Z">
        <w:r w:rsidR="00A851BD">
          <w:rPr>
            <w:lang w:val="en-US"/>
          </w:rPr>
          <w:t xml:space="preserve">used </w:t>
        </w:r>
      </w:ins>
      <w:ins w:id="21" w:author="Virginia Anne Nichols" w:date="2025-05-12T07:43:00Z" w16du:dateUtc="2025-05-12T05:43:00Z">
        <w:r w:rsidR="004D3426">
          <w:rPr>
            <w:lang w:val="en-US"/>
          </w:rPr>
          <w:t xml:space="preserve">data from 470 sites </w:t>
        </w:r>
      </w:ins>
      <w:ins w:id="22" w:author="Virginia Anne Nichols" w:date="2025-05-12T07:44:00Z" w16du:dateUtc="2025-05-12T05:44:00Z">
        <w:r w:rsidR="004D3426">
          <w:rPr>
            <w:lang w:val="en-US"/>
          </w:rPr>
          <w:t xml:space="preserve">and provides recommendations for 21,384 scenarios </w:t>
        </w:r>
      </w:ins>
      <w:ins w:id="23" w:author="Virginia Anne Nichols" w:date="2025-05-12T13:04:00Z" w16du:dateUtc="2025-05-12T11:04:00Z">
        <w:r w:rsidR="00A851BD">
          <w:rPr>
            <w:lang w:val="en-US"/>
          </w:rPr>
          <w:t>(</w:t>
        </w:r>
      </w:ins>
      <w:ins w:id="24" w:author="Virginia Anne Nichols" w:date="2025-05-12T07:44:00Z" w16du:dateUtc="2025-05-12T05:44:00Z">
        <w:r w:rsidR="004D3426">
          <w:rPr>
            <w:lang w:val="en-US"/>
          </w:rPr>
          <w:t>compared to the previous extension system’s 10 sites</w:t>
        </w:r>
      </w:ins>
      <w:ins w:id="25" w:author="Virginia Anne Nichols" w:date="2025-05-12T07:45:00Z" w16du:dateUtc="2025-05-12T05:45:00Z">
        <w:r w:rsidR="004D3426">
          <w:rPr>
            <w:lang w:val="en-US"/>
          </w:rPr>
          <w:t xml:space="preserve"> </w:t>
        </w:r>
      </w:ins>
      <w:ins w:id="26" w:author="Virginia Anne Nichols" w:date="2025-05-12T07:49:00Z" w16du:dateUtc="2025-05-12T05:49:00Z">
        <w:r w:rsidR="004F082A">
          <w:rPr>
            <w:lang w:val="en-US"/>
          </w:rPr>
          <w:t>driving</w:t>
        </w:r>
      </w:ins>
      <w:ins w:id="27" w:author="Virginia Anne Nichols" w:date="2025-05-12T07:45:00Z" w16du:dateUtc="2025-05-12T05:45:00Z">
        <w:r w:rsidR="004D3426">
          <w:rPr>
            <w:lang w:val="en-US"/>
          </w:rPr>
          <w:t xml:space="preserve"> </w:t>
        </w:r>
      </w:ins>
      <w:ins w:id="28" w:author="Virginia Anne Nichols" w:date="2025-05-12T13:05:00Z" w16du:dateUtc="2025-05-12T11:05:00Z">
        <w:r w:rsidR="00A851BD">
          <w:rPr>
            <w:lang w:val="en-US"/>
          </w:rPr>
          <w:t xml:space="preserve">recommendation from </w:t>
        </w:r>
      </w:ins>
      <w:ins w:id="29" w:author="Virginia Anne Nichols" w:date="2025-05-12T07:45:00Z" w16du:dateUtc="2025-05-12T05:45:00Z">
        <w:r w:rsidR="004D3426">
          <w:rPr>
            <w:lang w:val="en-US"/>
          </w:rPr>
          <w:t>four scenario</w:t>
        </w:r>
      </w:ins>
      <w:ins w:id="30" w:author="Virginia Anne Nichols" w:date="2025-05-12T13:04:00Z" w16du:dateUtc="2025-05-12T11:04:00Z">
        <w:r w:rsidR="00A851BD">
          <w:rPr>
            <w:lang w:val="en-US"/>
          </w:rPr>
          <w:t>s)</w:t>
        </w:r>
      </w:ins>
      <w:ins w:id="31" w:author="Virginia Anne Nichols" w:date="2025-05-12T07:45:00Z" w16du:dateUtc="2025-05-12T05:45:00Z">
        <w:r w:rsidR="004D3426">
          <w:rPr>
            <w:lang w:val="en-US"/>
          </w:rPr>
          <w:t>. Th</w:t>
        </w:r>
      </w:ins>
      <w:ins w:id="32" w:author="Virginia Anne Nichols" w:date="2025-05-12T07:49:00Z" w16du:dateUtc="2025-05-12T05:49:00Z">
        <w:r w:rsidR="004F082A">
          <w:rPr>
            <w:lang w:val="en-US"/>
          </w:rPr>
          <w:t>e development of this tool</w:t>
        </w:r>
      </w:ins>
      <w:ins w:id="33" w:author="Virginia Anne Nichols" w:date="2025-05-12T07:45:00Z" w16du:dateUtc="2025-05-12T05:45:00Z">
        <w:r w:rsidR="004D3426">
          <w:rPr>
            <w:lang w:val="en-US"/>
          </w:rPr>
          <w:t xml:space="preserve"> has been accompanied by significant </w:t>
        </w:r>
      </w:ins>
      <w:ins w:id="34" w:author="Virginia Anne Nichols" w:date="2025-05-12T07:49:00Z" w16du:dateUtc="2025-05-12T05:49:00Z">
        <w:r w:rsidR="004F082A">
          <w:rPr>
            <w:lang w:val="en-US"/>
          </w:rPr>
          <w:t>public engagement</w:t>
        </w:r>
      </w:ins>
      <w:ins w:id="35" w:author="Virginia Anne Nichols" w:date="2025-05-12T07:45:00Z" w16du:dateUtc="2025-05-12T05:45:00Z">
        <w:r w:rsidR="004D3426">
          <w:rPr>
            <w:lang w:val="en-US"/>
          </w:rPr>
          <w:t xml:space="preserve">, </w:t>
        </w:r>
      </w:ins>
      <w:ins w:id="36" w:author="Virginia Anne Nichols" w:date="2025-05-12T07:47:00Z" w16du:dateUtc="2025-05-12T05:47:00Z">
        <w:r w:rsidR="004F082A">
          <w:rPr>
            <w:lang w:val="en-US"/>
          </w:rPr>
          <w:t>with</w:t>
        </w:r>
      </w:ins>
      <w:ins w:id="37" w:author="Virginia Anne Nichols" w:date="2025-05-12T07:50:00Z" w16du:dateUtc="2025-05-12T05:50:00Z">
        <w:r w:rsidR="004F082A">
          <w:rPr>
            <w:lang w:val="en-US"/>
          </w:rPr>
          <w:t xml:space="preserve"> an average of</w:t>
        </w:r>
      </w:ins>
      <w:ins w:id="38" w:author="Virginia Anne Nichols" w:date="2025-05-12T07:47:00Z" w16du:dateUtc="2025-05-12T05:47:00Z">
        <w:r w:rsidR="004F082A">
          <w:rPr>
            <w:lang w:val="en-US"/>
          </w:rPr>
          <w:t xml:space="preserve"> 30 presentations </w:t>
        </w:r>
      </w:ins>
      <w:ins w:id="39" w:author="Virginia Anne Nichols" w:date="2025-05-12T07:51:00Z" w16du:dateUtc="2025-05-12T05:51:00Z">
        <w:r w:rsidR="004F082A">
          <w:rPr>
            <w:lang w:val="en-US"/>
          </w:rPr>
          <w:t xml:space="preserve">and 60 popular press products </w:t>
        </w:r>
      </w:ins>
      <w:ins w:id="40" w:author="Virginia Anne Nichols" w:date="2025-05-12T07:47:00Z" w16du:dateUtc="2025-05-12T05:47:00Z">
        <w:r w:rsidR="004F082A">
          <w:rPr>
            <w:lang w:val="en-US"/>
          </w:rPr>
          <w:t>per year</w:t>
        </w:r>
      </w:ins>
      <w:ins w:id="41" w:author="Virginia Anne Nichols" w:date="2025-05-12T13:05:00Z" w16du:dateUtc="2025-05-12T11:05:00Z">
        <w:r w:rsidR="00A851BD">
          <w:rPr>
            <w:lang w:val="en-US"/>
          </w:rPr>
          <w:t xml:space="preserve"> and</w:t>
        </w:r>
      </w:ins>
      <w:ins w:id="42" w:author="Virginia Anne Nichols" w:date="2025-05-12T07:48:00Z" w16du:dateUtc="2025-05-12T05:48:00Z">
        <w:r w:rsidR="004F082A">
          <w:rPr>
            <w:lang w:val="en-US"/>
          </w:rPr>
          <w:t xml:space="preserve"> 3,000 </w:t>
        </w:r>
      </w:ins>
      <w:ins w:id="43" w:author="Virginia Anne Nichols" w:date="2025-05-12T07:51:00Z" w16du:dateUtc="2025-05-12T05:51:00Z">
        <w:r w:rsidR="004F082A">
          <w:rPr>
            <w:lang w:val="en-US"/>
          </w:rPr>
          <w:t xml:space="preserve">unique users </w:t>
        </w:r>
      </w:ins>
      <w:ins w:id="44" w:author="Virginia Anne Nichols" w:date="2025-05-12T07:48:00Z" w16du:dateUtc="2025-05-12T05:48:00Z">
        <w:r w:rsidR="004F082A">
          <w:rPr>
            <w:lang w:val="en-US"/>
          </w:rPr>
          <w:t xml:space="preserve">registered for the </w:t>
        </w:r>
      </w:ins>
      <w:ins w:id="45" w:author="Virginia Anne Nichols" w:date="2025-05-12T07:51:00Z" w16du:dateUtc="2025-05-12T05:51:00Z">
        <w:r w:rsidR="004F082A">
          <w:rPr>
            <w:lang w:val="en-US"/>
          </w:rPr>
          <w:t xml:space="preserve">recently launched </w:t>
        </w:r>
      </w:ins>
      <w:ins w:id="46" w:author="Virginia Anne Nichols" w:date="2025-05-12T07:48:00Z" w16du:dateUtc="2025-05-12T05:48:00Z">
        <w:r w:rsidR="004F082A">
          <w:rPr>
            <w:lang w:val="en-US"/>
          </w:rPr>
          <w:t>recommendation tool</w:t>
        </w:r>
      </w:ins>
      <w:r w:rsidR="002C42F2">
        <w:rPr>
          <w:lang w:val="en-US"/>
        </w:rPr>
        <w:fldChar w:fldCharType="begin"/>
      </w:r>
      <w:r w:rsidR="002C42F2">
        <w:rPr>
          <w:lang w:val="en-US"/>
        </w:rPr>
        <w:instrText xml:space="preserve"> ADDIN ZOTERO_ITEM CSL_CITATION {"citationID":"6yvtWLVx","properties":{"formattedCitation":"\\super 52\\nosupersub{}","plainCitation":"52","noteIndex":0},"citationItems":[{"id":"u12bhc3X/55LlgtCJ","uris":["http://zotero.org/users/3599437/items/VZJ4DIIN"],"itemData":{"id":"u12bhc3X/55LlgtCJ","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002C42F2">
        <w:rPr>
          <w:lang w:val="en-US"/>
        </w:rPr>
        <w:fldChar w:fldCharType="separate"/>
      </w:r>
      <w:r w:rsidR="002C42F2" w:rsidRPr="002C42F2">
        <w:rPr>
          <w:vertAlign w:val="superscript"/>
          <w:lang w:val="en-US"/>
          <w:rPrChange w:id="47" w:author="Virginia Anne Nichols" w:date="2025-05-12T13:05:00Z" w16du:dateUtc="2025-05-12T11:05:00Z">
            <w:rPr>
              <w:vertAlign w:val="superscript"/>
            </w:rPr>
          </w:rPrChange>
        </w:rPr>
        <w:t>52</w:t>
      </w:r>
      <w:r w:rsidR="002C42F2">
        <w:rPr>
          <w:lang w:val="en-US"/>
        </w:rPr>
        <w:fldChar w:fldCharType="end"/>
      </w:r>
      <w:ins w:id="48" w:author="Virginia Anne Nichols" w:date="2025-05-12T07:49:00Z" w16du:dateUtc="2025-05-12T05:49:00Z">
        <w:r w:rsidR="004F082A">
          <w:rPr>
            <w:lang w:val="en-US"/>
          </w:rPr>
          <w:t>.</w:t>
        </w:r>
      </w:ins>
      <w:ins w:id="49" w:author="Virginia Anne Nichols" w:date="2025-05-12T07:53:00Z" w16du:dateUtc="2025-05-12T05:53:00Z">
        <w:r w:rsidR="00E10CB1">
          <w:rPr>
            <w:lang w:val="en-US"/>
          </w:rPr>
          <w:t xml:space="preserve"> </w:t>
        </w:r>
      </w:ins>
      <w:ins w:id="50" w:author="Virginia Anne Nichols" w:date="2025-05-12T12:39:00Z" w16du:dateUtc="2025-05-12T10:39:00Z">
        <w:r w:rsidR="006D6832">
          <w:rPr>
            <w:lang w:val="en-US"/>
          </w:rPr>
          <w:t>Scientifically, t</w:t>
        </w:r>
      </w:ins>
      <w:ins w:id="51" w:author="Virginia Anne Nichols" w:date="2025-05-12T07:53:00Z" w16du:dateUtc="2025-05-12T05:53:00Z">
        <w:r w:rsidR="00E10CB1">
          <w:rPr>
            <w:lang w:val="en-US"/>
          </w:rPr>
          <w:t xml:space="preserve">his system has highlighted fall residual nitrogen as an important predictor of </w:t>
        </w:r>
      </w:ins>
      <w:ins w:id="52" w:author="Virginia Anne Nichols" w:date="2025-05-12T07:54:00Z" w16du:dateUtc="2025-05-12T05:54:00Z">
        <w:r w:rsidR="00E10CB1">
          <w:rPr>
            <w:lang w:val="en-US"/>
          </w:rPr>
          <w:t>the subsequent year’s nitrogen needs,</w:t>
        </w:r>
      </w:ins>
      <w:ins w:id="53" w:author="Virginia Anne Nichols" w:date="2025-05-12T12:42:00Z" w16du:dateUtc="2025-05-12T10:42:00Z">
        <w:r w:rsidR="006D6832">
          <w:rPr>
            <w:lang w:val="en-US"/>
          </w:rPr>
          <w:t xml:space="preserve"> which to-date has been largely overlooked</w:t>
        </w:r>
      </w:ins>
      <w:r w:rsidR="006D6832">
        <w:rPr>
          <w:lang w:val="en-US"/>
        </w:rPr>
        <w:fldChar w:fldCharType="begin"/>
      </w:r>
      <w:r w:rsidR="00A851BD">
        <w:rPr>
          <w:lang w:val="en-US"/>
        </w:rPr>
        <w:instrText xml:space="preserve"> ADDIN ZOTERO_ITEM CSL_CITATION {"citationID":"gjcoxqLR","properties":{"formattedCitation":"\\super 53\\nosupersub{}","plainCitation":"53","noteIndex":0},"citationItems":[{"id":1681,"uris":["http://zotero.org/users/3599437/items/EN29TQ4Z"],"itemData":{"id":1681,"type":"article-journal","abstract":"The application of nitrogen (N) fertilizer both underpins high productivity of agricultural systems and contributes to multiple environmental harms. The search for ways that farmers can optimize the N fertilizer applications to their crops is of global significance. A common concept in developing recommendations for N fertilizer applications is the “mass balance paradigm” – that is, bigger crops need more N, and smaller less – despite several studies showing that the crop yield at the optimum N rate (Nopt) is poorly related to Nopt. In this study we simulated two contrasting field experiments where crops were grown for 5 and 16 consecutive years under uniform management, but in which yield at Nopt was poorly correlated to Nopt. We found that N lost to the environment relative to yields (i.e., kg N t-1) varied +/- 124 and 164 % of the mean in the simulations of the experiments. Conversely, N exported in harvested produce (kg N t-1) was +/- 11 and 48 % of the mean. Given the experiments were uniformly managed across time, the variations result from crop-to-crop climatic differences. These results provide, for the first time, a quantitative example of the importance of climatic causes of the poor correlation between yield at Nopt and Nopt. An implication of this result is that, even if yield of the coming crop could be accurately predicted it would be of little use in determining the amount of N fertilizer farmers need to apply because of the variability in environmental N losses and/or crop N uptake. These results, in addition to previous empirical evidence that yield at Nopt and Nopt are poorly correlated, may help industry and farmers move to more credible systems of N fertilizer management.","container-title":"Agronomy for Sustainable Development","DOI":"10.1007/s13593-024-00955-7","ISSN":"1773-0155","issue":"2","journalAbbreviation":"Agron. Sustain. Dev.","language":"en","page":"18","source":"Springer Link","title":"The nitrogen fertilizer conundrum: why is yield a poor determinant of crops’ nitrogen fertilizer requirements?","title-short":"The nitrogen fertilizer conundrum","volume":"44","author":[{"family":"Thorburn","given":"Peter J."},{"family":"Biggs","given":"Jody S."},{"family":"Puntel","given":"Laila A."},{"family":"Sawyer","given":"John E."},{"family":"Everingham","given":"Yvette L."},{"family":"Archontoulis","given":"Sotirios V."}],"issued":{"date-parts":[["2024",3,19]]}}}],"schema":"https://github.com/citation-style-language/schema/raw/master/csl-citation.json"} </w:instrText>
      </w:r>
      <w:r w:rsidR="006D6832">
        <w:rPr>
          <w:lang w:val="en-US"/>
        </w:rPr>
        <w:fldChar w:fldCharType="separate"/>
      </w:r>
      <w:r w:rsidR="00A851BD" w:rsidRPr="00A851BD">
        <w:rPr>
          <w:vertAlign w:val="superscript"/>
          <w:lang w:val="en-US"/>
          <w:rPrChange w:id="54" w:author="Virginia Anne Nichols" w:date="2025-05-12T13:03:00Z" w16du:dateUtc="2025-05-12T11:03:00Z">
            <w:rPr>
              <w:vertAlign w:val="superscript"/>
            </w:rPr>
          </w:rPrChange>
        </w:rPr>
        <w:t>53</w:t>
      </w:r>
      <w:r w:rsidR="006D6832">
        <w:rPr>
          <w:lang w:val="en-US"/>
        </w:rPr>
        <w:fldChar w:fldCharType="end"/>
      </w:r>
      <w:ins w:id="55" w:author="Virginia Anne Nichols" w:date="2025-05-12T07:54:00Z" w16du:dateUtc="2025-05-12T05:54:00Z">
        <w:r w:rsidR="00E10CB1">
          <w:rPr>
            <w:lang w:val="en-US"/>
          </w:rPr>
          <w:t xml:space="preserve"> </w:t>
        </w:r>
      </w:ins>
      <w:ins w:id="56" w:author="Virginia Anne Nichols" w:date="2025-05-12T07:47:00Z" w16du:dateUtc="2025-05-12T05:47:00Z">
        <w:r w:rsidR="004F082A">
          <w:rPr>
            <w:lang w:val="en-US"/>
          </w:rPr>
          <w:t xml:space="preserve"> </w:t>
        </w:r>
      </w:ins>
      <w:del w:id="57" w:author="Virginia Anne Nichols" w:date="2025-05-12T07:49:00Z" w16du:dateUtc="2025-05-12T05:49:00Z">
        <w:r w:rsidRPr="00A427BC" w:rsidDel="004F082A">
          <w:rPr>
            <w:lang w:val="en-US"/>
          </w:rPr>
          <w:delText xml:space="preserve">Similarly, Practical Farmers launched a regional program paying farmers to test nitrogen rates of their choice using replicated trials and sharing their results with the public. </w:delText>
        </w:r>
      </w:del>
      <w:r w:rsidRPr="00A427BC">
        <w:rPr>
          <w:lang w:val="en-US"/>
        </w:rPr>
        <w:t xml:space="preserve">These efforts </w:t>
      </w:r>
      <w:r w:rsidR="002440B0" w:rsidRPr="00A427BC">
        <w:rPr>
          <w:lang w:val="en-US"/>
        </w:rPr>
        <w:t xml:space="preserve">are </w:t>
      </w:r>
      <w:ins w:id="58" w:author="Virginia Anne Nichols" w:date="2025-05-12T13:06:00Z" w16du:dateUtc="2025-05-12T11:06:00Z">
        <w:r w:rsidR="002C42F2">
          <w:rPr>
            <w:lang w:val="en-US"/>
          </w:rPr>
          <w:t xml:space="preserve">examples of </w:t>
        </w:r>
      </w:ins>
      <w:r w:rsidR="00EA20E7" w:rsidRPr="00A427BC">
        <w:rPr>
          <w:lang w:val="en-US"/>
        </w:rPr>
        <w:t>leverag</w:t>
      </w:r>
      <w:r w:rsidR="002440B0" w:rsidRPr="00A427BC">
        <w:rPr>
          <w:lang w:val="en-US"/>
        </w:rPr>
        <w:t>ing</w:t>
      </w:r>
      <w:r w:rsidR="00A82325" w:rsidRPr="00A427BC">
        <w:rPr>
          <w:lang w:val="en-US"/>
        </w:rPr>
        <w:t xml:space="preserve"> science</w:t>
      </w:r>
      <w:r w:rsidR="00EA20E7" w:rsidRPr="00A427BC">
        <w:rPr>
          <w:lang w:val="en-US"/>
        </w:rPr>
        <w:t xml:space="preserve"> to </w:t>
      </w:r>
      <w:r w:rsidRPr="00A427BC">
        <w:rPr>
          <w:lang w:val="en-US"/>
        </w:rPr>
        <w:t>redistrib</w:t>
      </w:r>
      <w:r w:rsidR="00EA20E7" w:rsidRPr="00A427BC">
        <w:rPr>
          <w:lang w:val="en-US"/>
        </w:rPr>
        <w:t>ute</w:t>
      </w:r>
      <w:r w:rsidRPr="00A427BC">
        <w:rPr>
          <w:lang w:val="en-US"/>
        </w:rPr>
        <w:t xml:space="preserve"> power </w:t>
      </w:r>
      <w:r w:rsidR="007678D8" w:rsidRPr="00A427BC">
        <w:rPr>
          <w:lang w:val="en-US"/>
        </w:rPr>
        <w:t>more equ</w:t>
      </w:r>
      <w:r w:rsidR="005A54F6" w:rsidRPr="00A427BC">
        <w:rPr>
          <w:lang w:val="en-US"/>
        </w:rPr>
        <w:t>itably</w:t>
      </w:r>
      <w:r w:rsidR="007678D8" w:rsidRPr="00A427BC">
        <w:rPr>
          <w:lang w:val="en-US"/>
        </w:rPr>
        <w:t xml:space="preserve"> amongst </w:t>
      </w:r>
      <w:r w:rsidR="00EA20E7" w:rsidRPr="00A427BC">
        <w:rPr>
          <w:lang w:val="en-US"/>
        </w:rPr>
        <w:t xml:space="preserve">farmers, scientists, and </w:t>
      </w:r>
      <w:r w:rsidR="007678D8" w:rsidRPr="00A427BC">
        <w:rPr>
          <w:lang w:val="en-US"/>
        </w:rPr>
        <w:t>the public</w:t>
      </w:r>
      <w:r w:rsidR="005A54F6" w:rsidRPr="00A427BC">
        <w:rPr>
          <w:lang w:val="en-US"/>
        </w:rPr>
        <w:t xml:space="preserve">, blurring the lines between </w:t>
      </w:r>
      <w:r w:rsidR="00D24C6D" w:rsidRPr="00A427BC">
        <w:rPr>
          <w:lang w:val="en-US"/>
        </w:rPr>
        <w:t xml:space="preserve">science </w:t>
      </w:r>
      <w:r w:rsidR="005A54F6" w:rsidRPr="00A427BC">
        <w:rPr>
          <w:lang w:val="en-US"/>
        </w:rPr>
        <w:t>creator and user. It</w:t>
      </w:r>
      <w:r w:rsidR="00EA20E7" w:rsidRPr="00A427BC">
        <w:rPr>
          <w:lang w:val="en-US"/>
        </w:rPr>
        <w:t xml:space="preserve"> also represent</w:t>
      </w:r>
      <w:r w:rsidR="00A6595D" w:rsidRPr="00A427BC">
        <w:rPr>
          <w:lang w:val="en-US"/>
        </w:rPr>
        <w:t>s</w:t>
      </w:r>
      <w:r w:rsidR="00EA20E7" w:rsidRPr="00A427BC">
        <w:rPr>
          <w:lang w:val="en-US"/>
        </w:rPr>
        <w:t xml:space="preserve"> a</w:t>
      </w:r>
      <w:r w:rsidR="00883353" w:rsidRPr="00A427BC">
        <w:rPr>
          <w:lang w:val="en-US"/>
        </w:rPr>
        <w:t>n important and</w:t>
      </w:r>
      <w:r w:rsidR="00EA20E7" w:rsidRPr="00A427BC">
        <w:rPr>
          <w:lang w:val="en-US"/>
        </w:rPr>
        <w:t xml:space="preserve"> positive shift in awareness regarding detrimental power inequities </w:t>
      </w:r>
      <w:r w:rsidR="00EE5623" w:rsidRPr="00A427BC">
        <w:rPr>
          <w:lang w:val="en-US"/>
        </w:rPr>
        <w:t>in previous applications of science</w:t>
      </w:r>
      <w:r w:rsidR="00EA20E7" w:rsidRPr="00A427BC">
        <w:rPr>
          <w:lang w:val="en-US"/>
        </w:rPr>
        <w:t>.</w:t>
      </w:r>
    </w:p>
    <w:p w14:paraId="47041102" w14:textId="4C26F088" w:rsidR="00387D49" w:rsidRPr="00A427BC" w:rsidRDefault="00387D49" w:rsidP="00A30E15">
      <w:pPr>
        <w:rPr>
          <w:lang w:val="en-US"/>
        </w:rPr>
      </w:pPr>
    </w:p>
    <w:p w14:paraId="7D5DAF8C" w14:textId="2675BC4C" w:rsidR="00C83D16" w:rsidRPr="00A427BC" w:rsidRDefault="002E2390" w:rsidP="008A4A87">
      <w:pPr>
        <w:pStyle w:val="Heading2"/>
        <w:rPr>
          <w:color w:val="auto"/>
          <w:lang w:val="en-US"/>
        </w:rPr>
      </w:pPr>
      <w:r w:rsidRPr="00A427BC">
        <w:rPr>
          <w:color w:val="auto"/>
          <w:lang w:val="en-US"/>
        </w:rPr>
        <w:t xml:space="preserve">2.3 </w:t>
      </w:r>
      <w:r w:rsidR="00EE5623" w:rsidRPr="00A427BC">
        <w:rPr>
          <w:color w:val="auto"/>
          <w:lang w:val="en-US"/>
        </w:rPr>
        <w:t xml:space="preserve">Expanding </w:t>
      </w:r>
      <w:r w:rsidR="0061086F" w:rsidRPr="00A427BC">
        <w:rPr>
          <w:color w:val="auto"/>
          <w:lang w:val="en-US"/>
        </w:rPr>
        <w:t>the concept of scien</w:t>
      </w:r>
      <w:r w:rsidR="00551F22" w:rsidRPr="00A427BC">
        <w:rPr>
          <w:color w:val="auto"/>
          <w:lang w:val="en-US"/>
        </w:rPr>
        <w:t>tific measurements</w:t>
      </w:r>
    </w:p>
    <w:p w14:paraId="237F8432" w14:textId="3FAD9C69" w:rsidR="00A42909" w:rsidRPr="00A427BC" w:rsidRDefault="00EE5623" w:rsidP="00C83D16">
      <w:pPr>
        <w:rPr>
          <w:lang w:val="en-US"/>
        </w:rPr>
      </w:pPr>
      <w:r w:rsidRPr="00A427BC">
        <w:rPr>
          <w:lang w:val="en-US"/>
        </w:rPr>
        <w:t xml:space="preserve">While traditional Western science methodologies can have a role in addressing power </w:t>
      </w:r>
      <w:r w:rsidR="007E6D0D" w:rsidRPr="00A427BC">
        <w:rPr>
          <w:lang w:val="en-US"/>
        </w:rPr>
        <w:t>imbalances</w:t>
      </w:r>
      <w:r w:rsidRPr="00A427BC">
        <w:rPr>
          <w:lang w:val="en-US"/>
        </w:rPr>
        <w:t xml:space="preserve">, expanding the definition of science is also </w:t>
      </w:r>
      <w:r w:rsidR="0061086F" w:rsidRPr="00A427BC">
        <w:rPr>
          <w:lang w:val="en-US"/>
        </w:rPr>
        <w:t xml:space="preserve">an </w:t>
      </w:r>
      <w:r w:rsidRPr="00A427BC">
        <w:rPr>
          <w:lang w:val="en-US"/>
        </w:rPr>
        <w:t>important</w:t>
      </w:r>
      <w:r w:rsidR="0061086F" w:rsidRPr="00A427BC">
        <w:rPr>
          <w:lang w:val="en-US"/>
        </w:rPr>
        <w:t xml:space="preserve"> component of redistributing power</w:t>
      </w:r>
      <w:r w:rsidRPr="00A427BC">
        <w:rPr>
          <w:lang w:val="en-US"/>
        </w:rPr>
        <w:t>. The concept of ‘m</w:t>
      </w:r>
      <w:r w:rsidR="00A42909" w:rsidRPr="00A427BC">
        <w:rPr>
          <w:lang w:val="en-US"/>
        </w:rPr>
        <w:t>ultiple ways of knowing</w:t>
      </w:r>
      <w:r w:rsidRPr="00A427BC">
        <w:rPr>
          <w:lang w:val="en-US"/>
        </w:rPr>
        <w:t>’</w:t>
      </w:r>
      <w:r w:rsidR="00A42909" w:rsidRPr="00A427BC">
        <w:rPr>
          <w:lang w:val="en-US"/>
        </w:rPr>
        <w:t xml:space="preserve"> origina</w:t>
      </w:r>
      <w:r w:rsidR="00546CC0" w:rsidRPr="00A427BC">
        <w:rPr>
          <w:lang w:val="en-US"/>
        </w:rPr>
        <w:t>tes in Indigenous</w:t>
      </w:r>
      <w:r w:rsidR="00A42909" w:rsidRPr="00A427BC">
        <w:rPr>
          <w:lang w:val="en-US"/>
        </w:rPr>
        <w:t xml:space="preserve"> </w:t>
      </w:r>
      <w:r w:rsidR="00A86F8F" w:rsidRPr="00A427BC">
        <w:rPr>
          <w:lang w:val="en-US"/>
        </w:rPr>
        <w:t>epistemolog</w:t>
      </w:r>
      <w:r w:rsidR="00546CC0" w:rsidRPr="00A427BC">
        <w:rPr>
          <w:lang w:val="en-US"/>
        </w:rPr>
        <w:t>ies</w:t>
      </w:r>
      <w:r w:rsidR="00A42909" w:rsidRPr="00A427BC">
        <w:rPr>
          <w:lang w:val="en-US"/>
        </w:rPr>
        <w:t xml:space="preserve"> but has </w:t>
      </w:r>
      <w:r w:rsidRPr="00A427BC">
        <w:rPr>
          <w:lang w:val="en-US"/>
        </w:rPr>
        <w:t xml:space="preserve">recently </w:t>
      </w:r>
      <w:r w:rsidR="00A42909" w:rsidRPr="00A427BC">
        <w:rPr>
          <w:lang w:val="en-US"/>
        </w:rPr>
        <w:t>migrated into common vernacular</w:t>
      </w:r>
      <w:r w:rsidR="00650D5D" w:rsidRPr="00A427BC">
        <w:rPr>
          <w:lang w:val="en-US"/>
        </w:rPr>
        <w:t>.</w:t>
      </w:r>
      <w:r w:rsidR="00A42909" w:rsidRPr="00A427BC">
        <w:rPr>
          <w:lang w:val="en-US"/>
        </w:rPr>
        <w:t xml:space="preserve"> </w:t>
      </w:r>
      <w:r w:rsidR="0061086F" w:rsidRPr="00A427BC">
        <w:rPr>
          <w:lang w:val="en-US"/>
        </w:rPr>
        <w:t>The concept</w:t>
      </w:r>
      <w:r w:rsidR="00A42909" w:rsidRPr="00A427BC">
        <w:rPr>
          <w:lang w:val="en-US"/>
        </w:rPr>
        <w:t xml:space="preserve"> recognizes the diverse means through which individuals and groups understand the world around them</w:t>
      </w:r>
      <w:r w:rsidR="00546CC0" w:rsidRPr="00A427BC">
        <w:rPr>
          <w:lang w:val="en-US"/>
        </w:rPr>
        <w:t xml:space="preserve">, including </w:t>
      </w:r>
      <w:r w:rsidR="00A42909" w:rsidRPr="00A427BC">
        <w:rPr>
          <w:lang w:val="en-US"/>
        </w:rPr>
        <w:t xml:space="preserve">empirical observation and logical reasoning, but also personal experience </w:t>
      </w:r>
      <w:r w:rsidR="00784026" w:rsidRPr="00A427BC">
        <w:rPr>
          <w:lang w:val="en-US"/>
        </w:rPr>
        <w:t xml:space="preserve">and </w:t>
      </w:r>
      <w:r w:rsidR="00A42909" w:rsidRPr="00A427BC">
        <w:rPr>
          <w:lang w:val="en-US"/>
        </w:rPr>
        <w:t>cultural traditions</w:t>
      </w:r>
      <w:r w:rsidR="004F7CEA" w:rsidRPr="00A427BC">
        <w:rPr>
          <w:lang w:val="en-US"/>
        </w:rPr>
        <w:t xml:space="preserve"> extending from place-based knowledge</w:t>
      </w:r>
      <w:del w:id="59" w:author="Virginia Anne Nichols" w:date="2025-05-12T13:06:00Z" w16du:dateUtc="2025-05-12T11:06:00Z">
        <w:r w:rsidR="004F7CEA" w:rsidRPr="00A427BC" w:rsidDel="002C42F2">
          <w:rPr>
            <w:lang w:val="en-US"/>
          </w:rPr>
          <w:delText>s</w:delText>
        </w:r>
      </w:del>
      <w:r w:rsidR="004F7CEA" w:rsidRPr="00A427BC">
        <w:rPr>
          <w:lang w:val="en-US"/>
        </w:rPr>
        <w:t xml:space="preserve">, for example. </w:t>
      </w:r>
      <w:r w:rsidR="00546CC0" w:rsidRPr="00A427BC">
        <w:rPr>
          <w:lang w:val="en-US"/>
        </w:rPr>
        <w:t xml:space="preserve">In dismissing knowledge originating outside of </w:t>
      </w:r>
      <w:r w:rsidR="00A4510A" w:rsidRPr="00A427BC">
        <w:rPr>
          <w:lang w:val="en-US"/>
        </w:rPr>
        <w:t xml:space="preserve">traditional scientific </w:t>
      </w:r>
      <w:r w:rsidR="0061086F" w:rsidRPr="00A427BC">
        <w:rPr>
          <w:lang w:val="en-US"/>
        </w:rPr>
        <w:t>observations</w:t>
      </w:r>
      <w:r w:rsidR="00546CC0" w:rsidRPr="00A427BC">
        <w:rPr>
          <w:lang w:val="en-US"/>
        </w:rPr>
        <w:t xml:space="preserve">, scientists limit the </w:t>
      </w:r>
      <w:r w:rsidR="0093395F" w:rsidRPr="00A427BC">
        <w:rPr>
          <w:lang w:val="en-US"/>
        </w:rPr>
        <w:t>potential</w:t>
      </w:r>
      <w:r w:rsidR="00546CC0" w:rsidRPr="00A427BC">
        <w:rPr>
          <w:lang w:val="en-US"/>
        </w:rPr>
        <w:t xml:space="preserve"> </w:t>
      </w:r>
      <w:r w:rsidR="0093395F" w:rsidRPr="00A427BC">
        <w:rPr>
          <w:lang w:val="en-US"/>
        </w:rPr>
        <w:t>contribution</w:t>
      </w:r>
      <w:r w:rsidR="00546CC0" w:rsidRPr="00A427BC">
        <w:rPr>
          <w:lang w:val="en-US"/>
        </w:rPr>
        <w:t xml:space="preserve"> such knowledge can </w:t>
      </w:r>
      <w:r w:rsidR="006A3F10" w:rsidRPr="00A427BC">
        <w:rPr>
          <w:lang w:val="en-US"/>
        </w:rPr>
        <w:t xml:space="preserve">have in </w:t>
      </w:r>
      <w:r w:rsidR="00546CC0" w:rsidRPr="00A427BC">
        <w:rPr>
          <w:lang w:val="en-US"/>
        </w:rPr>
        <w:t>enrich</w:t>
      </w:r>
      <w:r w:rsidR="006A3F10" w:rsidRPr="00A427BC">
        <w:rPr>
          <w:lang w:val="en-US"/>
        </w:rPr>
        <w:t>ing</w:t>
      </w:r>
      <w:r w:rsidR="00546CC0" w:rsidRPr="00A427BC">
        <w:rPr>
          <w:lang w:val="en-US"/>
        </w:rPr>
        <w:t xml:space="preserve"> scientific understanding</w:t>
      </w:r>
      <w:r w:rsidR="00174198" w:rsidRPr="00A427BC">
        <w:rPr>
          <w:lang w:val="en-US"/>
        </w:rPr>
        <w:fldChar w:fldCharType="begin"/>
      </w:r>
      <w:r w:rsidR="00A851BD">
        <w:rPr>
          <w:lang w:val="en-US"/>
        </w:rPr>
        <w:instrText xml:space="preserve"> ADDIN ZOTERO_ITEM CSL_CITATION {"citationID":"ZMmV3Tfb","properties":{"formattedCitation":"\\super 54\\nosupersub{}","plainCitation":"54","noteIndex":0},"citationItems":[{"id":"u12bhc3X/RF5LkfBm","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sidRPr="00A427BC">
        <w:rPr>
          <w:lang w:val="en-US"/>
        </w:rPr>
        <w:fldChar w:fldCharType="separate"/>
      </w:r>
      <w:r w:rsidR="00A851BD" w:rsidRPr="00A851BD">
        <w:rPr>
          <w:vertAlign w:val="superscript"/>
          <w:lang w:val="en-US"/>
          <w:rPrChange w:id="60" w:author="Virginia Anne Nichols" w:date="2025-05-12T13:03:00Z" w16du:dateUtc="2025-05-12T11:03:00Z">
            <w:rPr>
              <w:vertAlign w:val="superscript"/>
            </w:rPr>
          </w:rPrChange>
        </w:rPr>
        <w:t>54</w:t>
      </w:r>
      <w:r w:rsidR="00174198" w:rsidRPr="00A427BC">
        <w:rPr>
          <w:lang w:val="en-US"/>
        </w:rPr>
        <w:fldChar w:fldCharType="end"/>
      </w:r>
      <w:r w:rsidR="00A4510A" w:rsidRPr="00A427BC">
        <w:rPr>
          <w:lang w:val="en-US"/>
        </w:rPr>
        <w:t>.</w:t>
      </w:r>
      <w:r w:rsidR="00546CC0" w:rsidRPr="00A427BC">
        <w:rPr>
          <w:lang w:val="en-US"/>
        </w:rPr>
        <w:t xml:space="preserve"> It follows that </w:t>
      </w:r>
      <w:r w:rsidR="005F5DD2" w:rsidRPr="00A427BC">
        <w:rPr>
          <w:lang w:val="en-US"/>
        </w:rPr>
        <w:t xml:space="preserve">by </w:t>
      </w:r>
      <w:r w:rsidR="00546CC0" w:rsidRPr="00A427BC">
        <w:rPr>
          <w:lang w:val="en-US"/>
        </w:rPr>
        <w:t>u</w:t>
      </w:r>
      <w:r w:rsidR="00A42909" w:rsidRPr="00A427BC">
        <w:rPr>
          <w:lang w:val="en-US"/>
        </w:rPr>
        <w:t>tilizing non-traditional measurements</w:t>
      </w:r>
      <w:r w:rsidR="005F5DD2" w:rsidRPr="00A427BC">
        <w:rPr>
          <w:lang w:val="en-US"/>
        </w:rPr>
        <w:t xml:space="preserve">, </w:t>
      </w:r>
      <w:r w:rsidR="00A86F8F" w:rsidRPr="00A427BC">
        <w:rPr>
          <w:lang w:val="en-US"/>
        </w:rPr>
        <w:t xml:space="preserve">agricultural scientists can honor multiple ways of knowing </w:t>
      </w:r>
      <w:r w:rsidR="00481783" w:rsidRPr="00A427BC">
        <w:rPr>
          <w:lang w:val="en-US"/>
        </w:rPr>
        <w:t xml:space="preserve">while still working </w:t>
      </w:r>
      <w:r w:rsidR="00A86F8F" w:rsidRPr="00A427BC">
        <w:rPr>
          <w:lang w:val="en-US"/>
        </w:rPr>
        <w:t xml:space="preserve">within </w:t>
      </w:r>
      <w:r w:rsidR="00481783" w:rsidRPr="00A427BC">
        <w:rPr>
          <w:lang w:val="en-US"/>
        </w:rPr>
        <w:t>a</w:t>
      </w:r>
      <w:r w:rsidR="00A86F8F" w:rsidRPr="00A427BC">
        <w:rPr>
          <w:lang w:val="en-US"/>
        </w:rPr>
        <w:t xml:space="preserve"> scientific framework. </w:t>
      </w:r>
      <w:r w:rsidR="00A15848" w:rsidRPr="00A427BC">
        <w:rPr>
          <w:lang w:val="en-US"/>
        </w:rPr>
        <w:t>A</w:t>
      </w:r>
      <w:r w:rsidR="00546CC0" w:rsidRPr="00A427BC">
        <w:rPr>
          <w:lang w:val="en-US"/>
        </w:rPr>
        <w:t>n</w:t>
      </w:r>
      <w:r w:rsidR="00A15848" w:rsidRPr="00A427BC">
        <w:rPr>
          <w:lang w:val="en-US"/>
        </w:rPr>
        <w:t xml:space="preserve"> apposite example is USDA NASS </w:t>
      </w:r>
      <w:r w:rsidR="006A3F10" w:rsidRPr="00A427BC">
        <w:rPr>
          <w:lang w:val="en-US"/>
        </w:rPr>
        <w:t>reporting</w:t>
      </w:r>
      <w:r w:rsidR="00A15848" w:rsidRPr="00A427BC">
        <w:rPr>
          <w:lang w:val="en-US"/>
        </w:rPr>
        <w:t xml:space="preserve"> of a ‘workable field day’, defined as day where weather and field conditions allow producers to work in fields a major portion of the day</w:t>
      </w:r>
      <w:r w:rsidR="00174198" w:rsidRPr="00A427BC">
        <w:rPr>
          <w:lang w:val="en-US"/>
        </w:rPr>
        <w:fldChar w:fldCharType="begin"/>
      </w:r>
      <w:r w:rsidR="00A851BD">
        <w:rPr>
          <w:lang w:val="en-US"/>
        </w:rPr>
        <w:instrText xml:space="preserve"> ADDIN ZOTERO_ITEM CSL_CITATION {"citationID":"XZBQCHjA","properties":{"formattedCitation":"\\super 55\\nosupersub{}","plainCitation":"55","noteIndex":0},"citationItems":[{"id":"u12bhc3X/uLNj6w1P","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sidRPr="00A427BC">
        <w:rPr>
          <w:lang w:val="en-US"/>
        </w:rPr>
        <w:fldChar w:fldCharType="separate"/>
      </w:r>
      <w:r w:rsidR="00A851BD" w:rsidRPr="00A851BD">
        <w:rPr>
          <w:vertAlign w:val="superscript"/>
          <w:lang w:val="en-US"/>
          <w:rPrChange w:id="61" w:author="Virginia Anne Nichols" w:date="2025-05-12T13:03:00Z" w16du:dateUtc="2025-05-12T11:03:00Z">
            <w:rPr>
              <w:vertAlign w:val="superscript"/>
            </w:rPr>
          </w:rPrChange>
        </w:rPr>
        <w:t>55</w:t>
      </w:r>
      <w:r w:rsidR="00174198" w:rsidRPr="00A427BC">
        <w:rPr>
          <w:lang w:val="en-US"/>
        </w:rPr>
        <w:fldChar w:fldCharType="end"/>
      </w:r>
      <w:r w:rsidR="00A15848" w:rsidRPr="00A427BC">
        <w:rPr>
          <w:lang w:val="en-US"/>
        </w:rPr>
        <w:t>.</w:t>
      </w:r>
      <w:r w:rsidR="000732A5" w:rsidRPr="00A427BC">
        <w:rPr>
          <w:lang w:val="en-US"/>
        </w:rPr>
        <w:t xml:space="preserve"> </w:t>
      </w:r>
      <w:r w:rsidR="005F5DD2" w:rsidRPr="00A427BC">
        <w:rPr>
          <w:lang w:val="en-US"/>
        </w:rPr>
        <w:t>It has a scientific underpinning</w:t>
      </w:r>
      <w:r w:rsidR="00174198" w:rsidRPr="00A427BC">
        <w:rPr>
          <w:lang w:val="en-US"/>
        </w:rPr>
        <w:fldChar w:fldCharType="begin"/>
      </w:r>
      <w:r w:rsidR="00A851BD">
        <w:rPr>
          <w:lang w:val="en-US"/>
        </w:rPr>
        <w:instrText xml:space="preserve"> ADDIN ZOTERO_ITEM CSL_CITATION {"citationID":"8sXiLiJj","properties":{"formattedCitation":"\\super 56\\nosupersub{}","plainCitation":"56","noteIndex":0},"citationItems":[{"id":"u12bhc3X/AzAbfKw2","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sidRPr="00A427BC">
        <w:rPr>
          <w:lang w:val="en-US"/>
        </w:rPr>
        <w:fldChar w:fldCharType="separate"/>
      </w:r>
      <w:r w:rsidR="00A851BD" w:rsidRPr="00A851BD">
        <w:rPr>
          <w:vertAlign w:val="superscript"/>
          <w:lang w:val="en-US"/>
          <w:rPrChange w:id="62" w:author="Virginia Anne Nichols" w:date="2025-05-12T13:03:00Z" w16du:dateUtc="2025-05-12T11:03:00Z">
            <w:rPr>
              <w:vertAlign w:val="superscript"/>
            </w:rPr>
          </w:rPrChange>
        </w:rPr>
        <w:t>56</w:t>
      </w:r>
      <w:r w:rsidR="00174198" w:rsidRPr="00A427BC">
        <w:rPr>
          <w:lang w:val="en-US"/>
        </w:rPr>
        <w:fldChar w:fldCharType="end"/>
      </w:r>
      <w:r w:rsidR="005F5DD2" w:rsidRPr="00A427BC">
        <w:rPr>
          <w:lang w:val="en-US"/>
        </w:rPr>
        <w:t xml:space="preserve"> but</w:t>
      </w:r>
      <w:r w:rsidR="00CB44D5" w:rsidRPr="00A427BC">
        <w:rPr>
          <w:lang w:val="en-US"/>
        </w:rPr>
        <w:t xml:space="preserve"> represents </w:t>
      </w:r>
      <w:r w:rsidR="006A3F10" w:rsidRPr="00A427BC">
        <w:rPr>
          <w:lang w:val="en-US"/>
        </w:rPr>
        <w:t xml:space="preserve">a deeply personal </w:t>
      </w:r>
      <w:r w:rsidR="00CB44D5" w:rsidRPr="00A427BC">
        <w:rPr>
          <w:lang w:val="en-US"/>
        </w:rPr>
        <w:t>interaction between the farmer and the land</w:t>
      </w:r>
      <w:r w:rsidR="00546CC0" w:rsidRPr="00A427BC">
        <w:rPr>
          <w:lang w:val="en-US"/>
        </w:rPr>
        <w:t xml:space="preserve"> that has evaded modellin</w:t>
      </w:r>
      <w:r w:rsidR="0093543C" w:rsidRPr="00A427BC">
        <w:rPr>
          <w:lang w:val="en-US"/>
        </w:rPr>
        <w:t>g</w:t>
      </w:r>
      <w:r w:rsidR="00546CC0" w:rsidRPr="00A427BC">
        <w:rPr>
          <w:lang w:val="en-US"/>
        </w:rPr>
        <w:t xml:space="preserve"> attempts</w:t>
      </w:r>
      <w:r w:rsidR="00174198" w:rsidRPr="00A427BC">
        <w:rPr>
          <w:lang w:val="en-US"/>
        </w:rPr>
        <w:fldChar w:fldCharType="begin"/>
      </w:r>
      <w:r w:rsidR="00A851BD">
        <w:rPr>
          <w:lang w:val="en-US"/>
        </w:rPr>
        <w:instrText xml:space="preserve"> ADDIN ZOTERO_ITEM CSL_CITATION {"citationID":"86oHCn3s","properties":{"formattedCitation":"\\super 57\\nosupersub{}","plainCitation":"57","noteIndex":0},"citationItems":[{"id":"u12bhc3X/WAmqv09I","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sidRPr="00A427BC">
        <w:rPr>
          <w:lang w:val="en-US"/>
        </w:rPr>
        <w:fldChar w:fldCharType="separate"/>
      </w:r>
      <w:r w:rsidR="00A851BD" w:rsidRPr="00A851BD">
        <w:rPr>
          <w:vertAlign w:val="superscript"/>
          <w:lang w:val="en-US"/>
          <w:rPrChange w:id="63" w:author="Virginia Anne Nichols" w:date="2025-05-12T13:03:00Z" w16du:dateUtc="2025-05-12T11:03:00Z">
            <w:rPr>
              <w:vertAlign w:val="superscript"/>
            </w:rPr>
          </w:rPrChange>
        </w:rPr>
        <w:t>57</w:t>
      </w:r>
      <w:r w:rsidR="00174198" w:rsidRPr="00A427BC">
        <w:rPr>
          <w:lang w:val="en-US"/>
        </w:rPr>
        <w:fldChar w:fldCharType="end"/>
      </w:r>
      <w:r w:rsidR="005F5DD2" w:rsidRPr="00A427BC">
        <w:rPr>
          <w:lang w:val="en-US"/>
        </w:rPr>
        <w:t>. Workable</w:t>
      </w:r>
      <w:r w:rsidR="00481783" w:rsidRPr="00A427BC">
        <w:rPr>
          <w:lang w:val="en-US"/>
        </w:rPr>
        <w:t>-</w:t>
      </w:r>
      <w:r w:rsidR="005F5DD2" w:rsidRPr="00A427BC">
        <w:rPr>
          <w:lang w:val="en-US"/>
        </w:rPr>
        <w:t>day survey data is commonly used in extension, but to our knowledge has had li</w:t>
      </w:r>
      <w:r w:rsidR="00D52C99" w:rsidRPr="00A427BC">
        <w:rPr>
          <w:lang w:val="en-US"/>
        </w:rPr>
        <w:t>mited</w:t>
      </w:r>
      <w:r w:rsidR="005F5DD2" w:rsidRPr="00A427BC">
        <w:rPr>
          <w:lang w:val="en-US"/>
        </w:rPr>
        <w:t xml:space="preserve"> use within </w:t>
      </w:r>
      <w:r w:rsidR="00481783" w:rsidRPr="00A427BC">
        <w:rPr>
          <w:lang w:val="en-US"/>
        </w:rPr>
        <w:t>research</w:t>
      </w:r>
      <w:r w:rsidR="00CB44D5" w:rsidRPr="00A427BC">
        <w:rPr>
          <w:lang w:val="en-US"/>
        </w:rPr>
        <w:t xml:space="preserve">. </w:t>
      </w:r>
      <w:r w:rsidR="00766CF5" w:rsidRPr="00A427BC">
        <w:rPr>
          <w:lang w:val="en-US"/>
        </w:rPr>
        <w:t xml:space="preserve">In an example of </w:t>
      </w:r>
      <w:r w:rsidR="00546CC0" w:rsidRPr="00A427BC">
        <w:rPr>
          <w:lang w:val="en-US"/>
        </w:rPr>
        <w:t xml:space="preserve">challenging hegemonic </w:t>
      </w:r>
      <w:r w:rsidR="00167D8E" w:rsidRPr="00A427BC">
        <w:rPr>
          <w:lang w:val="en-US"/>
        </w:rPr>
        <w:t xml:space="preserve">power </w:t>
      </w:r>
      <w:r w:rsidR="00065B3B" w:rsidRPr="00A427BC">
        <w:rPr>
          <w:lang w:val="en-US"/>
        </w:rPr>
        <w:t xml:space="preserve">around </w:t>
      </w:r>
      <w:r w:rsidR="00167D8E" w:rsidRPr="00A427BC">
        <w:rPr>
          <w:lang w:val="en-US"/>
        </w:rPr>
        <w:t xml:space="preserve">knowledge generation, </w:t>
      </w:r>
      <w:r w:rsidR="00766CF5" w:rsidRPr="00A427BC">
        <w:rPr>
          <w:lang w:val="en-US"/>
        </w:rPr>
        <w:t xml:space="preserve">Practical Farmers </w:t>
      </w:r>
      <w:r w:rsidR="005F5DD2" w:rsidRPr="00A427BC">
        <w:rPr>
          <w:lang w:val="en-US"/>
        </w:rPr>
        <w:t xml:space="preserve">recently launched </w:t>
      </w:r>
      <w:r w:rsidR="00766CF5" w:rsidRPr="00A427BC">
        <w:rPr>
          <w:lang w:val="en-US"/>
        </w:rPr>
        <w:t xml:space="preserve">a study wherein farmers will quantify their experiences with cover cropping through the </w:t>
      </w:r>
      <w:r w:rsidR="00167D8E" w:rsidRPr="00A427BC">
        <w:rPr>
          <w:lang w:val="en-US"/>
        </w:rPr>
        <w:t xml:space="preserve">metric </w:t>
      </w:r>
      <w:r w:rsidR="00766CF5" w:rsidRPr="00A427BC">
        <w:rPr>
          <w:lang w:val="en-US"/>
        </w:rPr>
        <w:t>of workable field days</w:t>
      </w:r>
      <w:r w:rsidR="00FE199B" w:rsidRPr="00A427BC">
        <w:rPr>
          <w:lang w:val="en-US"/>
        </w:rPr>
        <w:t xml:space="preserve"> (S</w:t>
      </w:r>
      <w:r w:rsidR="00B736CD" w:rsidRPr="00A427BC">
        <w:rPr>
          <w:lang w:val="en-US"/>
        </w:rPr>
        <w:t>upplemental Information</w:t>
      </w:r>
      <w:r w:rsidR="00FE199B" w:rsidRPr="00A427BC">
        <w:rPr>
          <w:lang w:val="en-US"/>
        </w:rPr>
        <w:t>)</w:t>
      </w:r>
      <w:r w:rsidR="00766CF5" w:rsidRPr="00A427BC">
        <w:rPr>
          <w:lang w:val="en-US"/>
        </w:rPr>
        <w:t xml:space="preserve">. This </w:t>
      </w:r>
      <w:r w:rsidR="005904E5" w:rsidRPr="00A427BC">
        <w:rPr>
          <w:lang w:val="en-US"/>
        </w:rPr>
        <w:t>effort</w:t>
      </w:r>
      <w:r w:rsidR="004F1CF0" w:rsidRPr="00A427BC">
        <w:rPr>
          <w:lang w:val="en-US"/>
        </w:rPr>
        <w:t xml:space="preserve"> </w:t>
      </w:r>
      <w:r w:rsidR="005E063C" w:rsidRPr="00A427BC">
        <w:rPr>
          <w:lang w:val="en-US"/>
        </w:rPr>
        <w:t>values</w:t>
      </w:r>
      <w:r w:rsidR="00E03974" w:rsidRPr="00A427BC">
        <w:rPr>
          <w:lang w:val="en-US"/>
        </w:rPr>
        <w:t xml:space="preserve"> </w:t>
      </w:r>
      <w:r w:rsidR="004F1CF0" w:rsidRPr="00A427BC">
        <w:rPr>
          <w:lang w:val="en-US"/>
        </w:rPr>
        <w:t>farmer</w:t>
      </w:r>
      <w:r w:rsidR="00481783" w:rsidRPr="00A427BC">
        <w:rPr>
          <w:lang w:val="en-US"/>
        </w:rPr>
        <w:t xml:space="preserve">s’ ways of knowing in </w:t>
      </w:r>
      <w:r w:rsidR="004F1CF0" w:rsidRPr="00A427BC">
        <w:rPr>
          <w:lang w:val="en-US"/>
        </w:rPr>
        <w:t xml:space="preserve">a scientific </w:t>
      </w:r>
      <w:proofErr w:type="gramStart"/>
      <w:r w:rsidR="004F1CF0" w:rsidRPr="00A427BC">
        <w:rPr>
          <w:lang w:val="en-US"/>
        </w:rPr>
        <w:t>framework, and</w:t>
      </w:r>
      <w:proofErr w:type="gramEnd"/>
      <w:r w:rsidR="005904E5" w:rsidRPr="00A427BC">
        <w:rPr>
          <w:lang w:val="en-US"/>
        </w:rPr>
        <w:t xml:space="preserve"> will uniquely enrich our</w:t>
      </w:r>
      <w:r w:rsidR="00481783" w:rsidRPr="00A427BC">
        <w:rPr>
          <w:lang w:val="en-US"/>
        </w:rPr>
        <w:t xml:space="preserve"> </w:t>
      </w:r>
      <w:r w:rsidR="005904E5" w:rsidRPr="00A427BC">
        <w:rPr>
          <w:lang w:val="en-US"/>
        </w:rPr>
        <w:t xml:space="preserve">understanding of how </w:t>
      </w:r>
      <w:r w:rsidR="00766CF5" w:rsidRPr="00A427BC">
        <w:rPr>
          <w:lang w:val="en-US"/>
        </w:rPr>
        <w:t>cover crop</w:t>
      </w:r>
      <w:r w:rsidR="005904E5" w:rsidRPr="00A427BC">
        <w:rPr>
          <w:lang w:val="en-US"/>
        </w:rPr>
        <w:t>s impact</w:t>
      </w:r>
      <w:r w:rsidR="00766CF5" w:rsidRPr="00A427BC">
        <w:rPr>
          <w:lang w:val="en-US"/>
        </w:rPr>
        <w:t xml:space="preserve"> soil-water </w:t>
      </w:r>
      <w:r w:rsidR="006D11F1" w:rsidRPr="00A427BC">
        <w:rPr>
          <w:lang w:val="en-US"/>
        </w:rPr>
        <w:t>dynamics</w:t>
      </w:r>
      <w:r w:rsidR="00766CF5" w:rsidRPr="00A427BC">
        <w:rPr>
          <w:lang w:val="en-US"/>
        </w:rPr>
        <w:t>.</w:t>
      </w:r>
      <w:r w:rsidR="00DD0E18" w:rsidRPr="00A427BC">
        <w:rPr>
          <w:lang w:val="en-US"/>
        </w:rPr>
        <w:t xml:space="preserve"> Participatory </w:t>
      </w:r>
      <w:r w:rsidR="006248D1" w:rsidRPr="00A427BC">
        <w:rPr>
          <w:lang w:val="en-US"/>
        </w:rPr>
        <w:t xml:space="preserve">plant </w:t>
      </w:r>
      <w:r w:rsidR="00DD0E18" w:rsidRPr="00A427BC">
        <w:rPr>
          <w:lang w:val="en-US"/>
        </w:rPr>
        <w:t>breeding</w:t>
      </w:r>
      <w:r w:rsidR="006248D1" w:rsidRPr="00A427BC">
        <w:rPr>
          <w:lang w:val="en-US"/>
        </w:rPr>
        <w:fldChar w:fldCharType="begin"/>
      </w:r>
      <w:r w:rsidR="00A851BD">
        <w:rPr>
          <w:lang w:val="en-US"/>
        </w:rPr>
        <w:instrText xml:space="preserve"> ADDIN ZOTERO_ITEM CSL_CITATION {"citationID":"DNFwtIla","properties":{"formattedCitation":"\\super 58,59\\nosupersub{}","plainCitation":"58,59","noteIndex":0},"citationItems":[{"id":1139,"uris":["http://zotero.org/users/3599437/items/GHGUW654"],"itemData":{"id":1139,"type":"book","abstract":"Although participatory plant breeding is gaining greater acceptance worldwide, the techniques needed to assess it are not well known. The papers in this volume address the three themes of the workshop: designing and analyzing joint experiments involving variety evaluation by farmers; identifying and analyzing farmers' evaluations of crop characteristics and varieties; and dealing with social heterogeneity and other research issues.","ISBN":"978-970-648-096-5","language":"en","publisher":"International Maize and Wheat Improvement Center","source":"cgspace.cgiar.org","title":"Quantitative Analysis of Data from Participatory Methods in Plant Breeding","URL":"https://hdl.handle.net/10568/76948","author":[{"family":"Bellon","given":"M."},{"family":"Reeves","given":"J."}],"accessed":{"date-parts":[["2024",9,20]]},"issued":{"date-parts":[["2002"]]}}},{"id":1175,"uris":["http://zotero.org/users/3599437/items/3DJAFXAW"],"itemData":{"id":1175,"type":"article-journal","abstract":"The paper provides an overview of institutions, scientists, and practitioners involved over the years in the various ways in which participatory plant breeding (PPB) is implemented, with indication of the crops involved and the countries in which it took place, or is still taking place. This might help creating a better awareness of the scope (both geographical and crop wise) of the different methodologies as well as of their advantages, disadvantages, applicability, and limitations. Through a literature survey, we found 254 publications showing that over a period of 36 years participatory approaches in plant breeding have been used in 69 countries (10 developed and 59 developing) with 47 crops including self-pollinated, cross-pollinated, and vegetatively propagated crops, by several Institutions including CGIAR centers, universities, and NGOs. We argue that there are no obvious scientific or technical reasons limiting the use of PPB, and we interpret the limited institutionalization as a difficulty to accept the paradigm shift that participation implies.","container-title":"Experimental Agriculture","DOI":"10.1017/S0014479719000127","ISSN":"0014-4797, 1469-4441","issue":"1","language":"en","page":"1-11","source":"Cambridge University Press","title":"Participatory plant breeding: Who did it, who does it and where?","title-short":"Participatory plant breeding","volume":"56","author":[{"family":"Ceccarelli","given":"Salvatore"},{"family":"Grando","given":"Stefania"}],"issued":{"date-parts":[["2020",2]]}}}],"schema":"https://github.com/citation-style-language/schema/raw/master/csl-citation.json"} </w:instrText>
      </w:r>
      <w:r w:rsidR="006248D1" w:rsidRPr="00A427BC">
        <w:rPr>
          <w:lang w:val="en-US"/>
        </w:rPr>
        <w:fldChar w:fldCharType="separate"/>
      </w:r>
      <w:r w:rsidR="00A851BD" w:rsidRPr="00A851BD">
        <w:rPr>
          <w:vertAlign w:val="superscript"/>
          <w:lang w:val="en-US"/>
          <w:rPrChange w:id="64" w:author="Virginia Anne Nichols" w:date="2025-05-12T13:03:00Z" w16du:dateUtc="2025-05-12T11:03:00Z">
            <w:rPr>
              <w:vertAlign w:val="superscript"/>
            </w:rPr>
          </w:rPrChange>
        </w:rPr>
        <w:t>58,59</w:t>
      </w:r>
      <w:r w:rsidR="006248D1" w:rsidRPr="00A427BC">
        <w:rPr>
          <w:lang w:val="en-US"/>
        </w:rPr>
        <w:fldChar w:fldCharType="end"/>
      </w:r>
      <w:r w:rsidR="00883EF3" w:rsidRPr="00A427BC">
        <w:rPr>
          <w:lang w:val="en-US"/>
        </w:rPr>
        <w:t xml:space="preserve"> and </w:t>
      </w:r>
      <w:r w:rsidR="00BC7700" w:rsidRPr="00A427BC">
        <w:rPr>
          <w:lang w:val="en-US"/>
        </w:rPr>
        <w:t>mother-baby trial designs</w:t>
      </w:r>
      <w:r w:rsidR="00D24C6D" w:rsidRPr="00A427BC">
        <w:rPr>
          <w:lang w:val="en-US"/>
        </w:rPr>
        <w:fldChar w:fldCharType="begin"/>
      </w:r>
      <w:r w:rsidR="00A851BD">
        <w:rPr>
          <w:lang w:val="en-US"/>
        </w:rPr>
        <w:instrText xml:space="preserve"> ADDIN ZOTERO_ITEM CSL_CITATION {"citationID":"3Op0Yf88","properties":{"formattedCitation":"\\super 60\\nosupersub{}","plainCitation":"60","noteIndex":0},"citationItems":[{"id":1137,"uris":["http://zotero.org/users/3599437/items/ZTTS2CH9"],"itemData":{"id":1137,"type":"chapter","container-title":"Quantitative Analysis of Data from Participatory Methods in Plant Breeding","event-place":"Mexico","ISBN":"978-970-648-096-5","language":"en","publisher":"CIMMYT","publisher-place":"Mexico","source":"Google Books","title":"Quantifying farmer evaluation of technologies: the mother and baby trial design","author":[{"family":"Snapp","given":"Sieglinde"}],"issued":{"date-parts":[["2002"]]}}}],"schema":"https://github.com/citation-style-language/schema/raw/master/csl-citation.json"} </w:instrText>
      </w:r>
      <w:r w:rsidR="00D24C6D" w:rsidRPr="00A427BC">
        <w:rPr>
          <w:lang w:val="en-US"/>
        </w:rPr>
        <w:fldChar w:fldCharType="separate"/>
      </w:r>
      <w:r w:rsidR="00A851BD" w:rsidRPr="00A851BD">
        <w:rPr>
          <w:vertAlign w:val="superscript"/>
          <w:lang w:val="en-US"/>
          <w:rPrChange w:id="65" w:author="Virginia Anne Nichols" w:date="2025-05-12T13:03:00Z" w16du:dateUtc="2025-05-12T11:03:00Z">
            <w:rPr>
              <w:vertAlign w:val="superscript"/>
            </w:rPr>
          </w:rPrChange>
        </w:rPr>
        <w:t>60</w:t>
      </w:r>
      <w:r w:rsidR="00D24C6D" w:rsidRPr="00A427BC">
        <w:rPr>
          <w:lang w:val="en-US"/>
        </w:rPr>
        <w:fldChar w:fldCharType="end"/>
      </w:r>
      <w:r w:rsidR="00DB59F6" w:rsidRPr="00A427BC">
        <w:rPr>
          <w:lang w:val="en-US"/>
        </w:rPr>
        <w:t xml:space="preserve"> are </w:t>
      </w:r>
      <w:r w:rsidR="003B13CE" w:rsidRPr="00A427BC">
        <w:rPr>
          <w:lang w:val="en-US"/>
        </w:rPr>
        <w:t xml:space="preserve">examples of formalized </w:t>
      </w:r>
      <w:r w:rsidR="00DB59F6" w:rsidRPr="00A427BC">
        <w:rPr>
          <w:lang w:val="en-US"/>
        </w:rPr>
        <w:t>research methods that seek to include non-traditional measurements</w:t>
      </w:r>
      <w:r w:rsidR="00B5639E" w:rsidRPr="00A427BC">
        <w:rPr>
          <w:lang w:val="en-US"/>
        </w:rPr>
        <w:t xml:space="preserve">. There is clearly </w:t>
      </w:r>
      <w:r w:rsidR="00DB59F6" w:rsidRPr="00A427BC">
        <w:rPr>
          <w:lang w:val="en-US"/>
        </w:rPr>
        <w:t>ample room for creativity in this area</w:t>
      </w:r>
      <w:r w:rsidR="00C941A3" w:rsidRPr="00A427BC">
        <w:rPr>
          <w:lang w:val="en-US"/>
        </w:rPr>
        <w:t xml:space="preserve">. </w:t>
      </w:r>
      <w:r w:rsidR="00DB59F6" w:rsidRPr="00A427BC">
        <w:rPr>
          <w:lang w:val="en-US"/>
        </w:rPr>
        <w:t xml:space="preserve"> </w:t>
      </w:r>
    </w:p>
    <w:p w14:paraId="6C1F8FD3" w14:textId="0ECB9102" w:rsidR="002C7496" w:rsidRPr="00A427BC" w:rsidRDefault="005740D3" w:rsidP="002E2390">
      <w:pPr>
        <w:pStyle w:val="Heading1"/>
        <w:numPr>
          <w:ilvl w:val="0"/>
          <w:numId w:val="15"/>
        </w:numPr>
        <w:rPr>
          <w:color w:val="auto"/>
          <w:lang w:val="en-US"/>
        </w:rPr>
      </w:pPr>
      <w:r w:rsidRPr="00A427BC">
        <w:rPr>
          <w:color w:val="auto"/>
          <w:lang w:val="en-US"/>
        </w:rPr>
        <w:lastRenderedPageBreak/>
        <w:t>Reciprocity</w:t>
      </w:r>
    </w:p>
    <w:p w14:paraId="4B3B3851" w14:textId="1217C5E8" w:rsidR="001F647D" w:rsidRPr="00A427BC" w:rsidRDefault="005740D3" w:rsidP="003B21F9">
      <w:pPr>
        <w:rPr>
          <w:lang w:val="en-US"/>
        </w:rPr>
      </w:pPr>
      <w:r w:rsidRPr="00A427BC">
        <w:rPr>
          <w:lang w:val="en-US"/>
        </w:rPr>
        <w:t>In addition to what research is done, t</w:t>
      </w:r>
      <w:r w:rsidR="00967FC4" w:rsidRPr="00A427BC">
        <w:rPr>
          <w:lang w:val="en-US"/>
        </w:rPr>
        <w:t xml:space="preserve">he </w:t>
      </w:r>
      <w:r w:rsidR="00967FC4" w:rsidRPr="00A427BC">
        <w:rPr>
          <w:i/>
          <w:iCs/>
          <w:lang w:val="en-US"/>
        </w:rPr>
        <w:t>way</w:t>
      </w:r>
      <w:r w:rsidR="00967FC4" w:rsidRPr="00A427BC">
        <w:rPr>
          <w:lang w:val="en-US"/>
        </w:rPr>
        <w:t xml:space="preserve"> </w:t>
      </w:r>
      <w:r w:rsidR="009147B2" w:rsidRPr="00A427BC">
        <w:rPr>
          <w:lang w:val="en-US"/>
        </w:rPr>
        <w:t xml:space="preserve">research </w:t>
      </w:r>
      <w:r w:rsidR="0093543C" w:rsidRPr="00A427BC">
        <w:rPr>
          <w:lang w:val="en-US"/>
        </w:rPr>
        <w:t>is done</w:t>
      </w:r>
      <w:r w:rsidR="00967FC4" w:rsidRPr="00A427BC">
        <w:rPr>
          <w:lang w:val="en-US"/>
        </w:rPr>
        <w:t xml:space="preserve"> </w:t>
      </w:r>
      <w:r w:rsidR="0093543C" w:rsidRPr="00A427BC">
        <w:rPr>
          <w:lang w:val="en-US"/>
        </w:rPr>
        <w:t xml:space="preserve">presents </w:t>
      </w:r>
      <w:r w:rsidR="00481783" w:rsidRPr="00A427BC">
        <w:rPr>
          <w:lang w:val="en-US"/>
        </w:rPr>
        <w:t xml:space="preserve">myriad </w:t>
      </w:r>
      <w:r w:rsidR="00967FC4" w:rsidRPr="00A427BC">
        <w:rPr>
          <w:lang w:val="en-US"/>
        </w:rPr>
        <w:t>opportunit</w:t>
      </w:r>
      <w:r w:rsidR="0093543C" w:rsidRPr="00A427BC">
        <w:rPr>
          <w:lang w:val="en-US"/>
        </w:rPr>
        <w:t>ies</w:t>
      </w:r>
      <w:r w:rsidR="00967FC4" w:rsidRPr="00A427BC">
        <w:rPr>
          <w:lang w:val="en-US"/>
        </w:rPr>
        <w:t xml:space="preserve"> to distribute power more equitably</w:t>
      </w:r>
      <w:r w:rsidRPr="00A427BC">
        <w:rPr>
          <w:lang w:val="en-US"/>
        </w:rPr>
        <w:t xml:space="preserve"> in agricultural research</w:t>
      </w:r>
      <w:r w:rsidR="00967FC4" w:rsidRPr="00A427BC">
        <w:rPr>
          <w:lang w:val="en-US"/>
        </w:rPr>
        <w:t>.</w:t>
      </w:r>
      <w:r w:rsidRPr="00A427BC">
        <w:rPr>
          <w:lang w:val="en-US"/>
        </w:rPr>
        <w:t xml:space="preserve"> </w:t>
      </w:r>
      <w:r w:rsidR="00883EF3" w:rsidRPr="00A427BC">
        <w:rPr>
          <w:lang w:val="en-US"/>
        </w:rPr>
        <w:t>A recent publication provides excellent guidance on working with communities and organizations in general</w:t>
      </w:r>
      <w:r w:rsidR="00883EF3" w:rsidRPr="00A427BC">
        <w:rPr>
          <w:lang w:val="en-US"/>
        </w:rPr>
        <w:fldChar w:fldCharType="begin"/>
      </w:r>
      <w:r w:rsidR="00883EF3" w:rsidRPr="00A427BC">
        <w:rPr>
          <w:lang w:val="en-US"/>
        </w:rPr>
        <w:instrText xml:space="preserve"> ADDIN ZOTERO_ITEM CSL_CITATION {"citationID":"D8BOMq0E","properties":{"formattedCitation":"\\super 8\\nosupersub{}","plainCitation":"8","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883EF3" w:rsidRPr="00A427BC">
        <w:rPr>
          <w:lang w:val="en-US"/>
        </w:rPr>
        <w:fldChar w:fldCharType="separate"/>
      </w:r>
      <w:r w:rsidR="00883EF3" w:rsidRPr="00A427BC">
        <w:rPr>
          <w:vertAlign w:val="superscript"/>
          <w:lang w:val="en-US"/>
        </w:rPr>
        <w:t>8</w:t>
      </w:r>
      <w:r w:rsidR="00883EF3" w:rsidRPr="00A427BC">
        <w:rPr>
          <w:lang w:val="en-US"/>
        </w:rPr>
        <w:fldChar w:fldCharType="end"/>
      </w:r>
      <w:r w:rsidR="00883EF3" w:rsidRPr="00A427BC">
        <w:rPr>
          <w:lang w:val="en-US"/>
        </w:rPr>
        <w:t xml:space="preserve">, however we feel the farmer-researcher collaboration merits explicit attention for agricultural scientists in relation to power and chose to focus on that relationship for this </w:t>
      </w:r>
      <w:ins w:id="66" w:author="Virginia Anne Nichols" w:date="2025-05-12T13:08:00Z" w16du:dateUtc="2025-05-12T11:08:00Z">
        <w:r w:rsidR="002C42F2">
          <w:rPr>
            <w:lang w:val="en-US"/>
          </w:rPr>
          <w:t>P</w:t>
        </w:r>
      </w:ins>
      <w:del w:id="67" w:author="Virginia Anne Nichols" w:date="2025-05-12T13:07:00Z" w16du:dateUtc="2025-05-12T11:07:00Z">
        <w:r w:rsidR="00F007A6" w:rsidRPr="00A427BC" w:rsidDel="002C42F2">
          <w:rPr>
            <w:lang w:val="en-US"/>
          </w:rPr>
          <w:delText>p</w:delText>
        </w:r>
      </w:del>
      <w:r w:rsidR="00883EF3" w:rsidRPr="00A427BC">
        <w:rPr>
          <w:lang w:val="en-US"/>
        </w:rPr>
        <w:t xml:space="preserve">erspective. </w:t>
      </w:r>
      <w:r w:rsidR="00886A8B" w:rsidRPr="00A427BC">
        <w:rPr>
          <w:lang w:val="en-US"/>
        </w:rPr>
        <w:t>A</w:t>
      </w:r>
      <w:r w:rsidR="001F647D" w:rsidRPr="00A427BC">
        <w:rPr>
          <w:lang w:val="en-US"/>
        </w:rPr>
        <w:t>s agricultural research evolve</w:t>
      </w:r>
      <w:r w:rsidR="00886A8B" w:rsidRPr="00A427BC">
        <w:rPr>
          <w:lang w:val="en-US"/>
        </w:rPr>
        <w:t>s</w:t>
      </w:r>
      <w:r w:rsidR="00E000F5" w:rsidRPr="00A427BC">
        <w:rPr>
          <w:lang w:val="en-US"/>
        </w:rPr>
        <w:t xml:space="preserve">, opportunities </w:t>
      </w:r>
      <w:r w:rsidR="00A30E15" w:rsidRPr="00A427BC">
        <w:rPr>
          <w:lang w:val="en-US"/>
        </w:rPr>
        <w:t xml:space="preserve">abound </w:t>
      </w:r>
      <w:r w:rsidR="00E000F5" w:rsidRPr="00A427BC">
        <w:rPr>
          <w:lang w:val="en-US"/>
        </w:rPr>
        <w:t>for blending research plots with farm fields to perform more statistically powerful and relevant public research in collaboration with farmers</w:t>
      </w:r>
      <w:r w:rsidR="009562A6" w:rsidRPr="00A427BC">
        <w:rPr>
          <w:lang w:val="en-US"/>
        </w:rPr>
        <w:fldChar w:fldCharType="begin"/>
      </w:r>
      <w:r w:rsidR="00A851BD">
        <w:rPr>
          <w:lang w:val="en-US"/>
        </w:rPr>
        <w:instrText xml:space="preserve"> ADDIN ZOTERO_ITEM CSL_CITATION {"citationID":"304dnLlD","properties":{"formattedCitation":"\\super 51,61,62\\nosupersub{}","plainCitation":"51,61,62","noteIndex":0},"citationItems":[{"id":398,"uris":["http://zotero.org/users/3599437/items/MX4SDQLD"],"itemData":{"id":398,"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u12bhc3X/r641UO5W","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564,"uris":["http://zotero.org/users/3599437/items/EZQL8F3L"],"itemData":{"id":564,"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sidRPr="00A427BC">
        <w:rPr>
          <w:lang w:val="en-US"/>
        </w:rPr>
        <w:fldChar w:fldCharType="separate"/>
      </w:r>
      <w:r w:rsidR="00A851BD" w:rsidRPr="00A851BD">
        <w:rPr>
          <w:vertAlign w:val="superscript"/>
          <w:lang w:val="en-US"/>
          <w:rPrChange w:id="68" w:author="Virginia Anne Nichols" w:date="2025-05-12T13:03:00Z" w16du:dateUtc="2025-05-12T11:03:00Z">
            <w:rPr>
              <w:vertAlign w:val="superscript"/>
            </w:rPr>
          </w:rPrChange>
        </w:rPr>
        <w:t>51,61,62</w:t>
      </w:r>
      <w:r w:rsidR="009562A6" w:rsidRPr="00A427BC">
        <w:rPr>
          <w:lang w:val="en-US"/>
        </w:rPr>
        <w:fldChar w:fldCharType="end"/>
      </w:r>
      <w:r w:rsidR="00E000F5" w:rsidRPr="00A427BC">
        <w:rPr>
          <w:lang w:val="en-US"/>
        </w:rPr>
        <w:t>.</w:t>
      </w:r>
      <w:r w:rsidR="00F367C5" w:rsidRPr="00A427BC">
        <w:rPr>
          <w:lang w:val="en-US"/>
        </w:rPr>
        <w:t xml:space="preserve"> </w:t>
      </w:r>
      <w:r w:rsidR="00D54789" w:rsidRPr="00A427BC">
        <w:rPr>
          <w:lang w:val="en-US"/>
        </w:rPr>
        <w:t xml:space="preserve">As these types of arrangements are becoming more common, the concept of reciprocity in farmer-researcher collaborations </w:t>
      </w:r>
      <w:r w:rsidR="00E60638" w:rsidRPr="00A427BC">
        <w:rPr>
          <w:lang w:val="en-US"/>
        </w:rPr>
        <w:t xml:space="preserve">requires </w:t>
      </w:r>
      <w:r w:rsidR="00D54789" w:rsidRPr="00A427BC">
        <w:rPr>
          <w:lang w:val="en-US"/>
        </w:rPr>
        <w:t xml:space="preserve">explicit </w:t>
      </w:r>
      <w:r w:rsidR="00E60638" w:rsidRPr="00A427BC">
        <w:rPr>
          <w:lang w:val="en-US"/>
        </w:rPr>
        <w:t>attention</w:t>
      </w:r>
      <w:r w:rsidR="00D54789" w:rsidRPr="00A427BC">
        <w:rPr>
          <w:lang w:val="en-US"/>
        </w:rPr>
        <w:t xml:space="preserve">. </w:t>
      </w:r>
      <w:r w:rsidR="00E000F5" w:rsidRPr="00A427BC">
        <w:rPr>
          <w:lang w:val="en-US"/>
        </w:rPr>
        <w:t xml:space="preserve">There are </w:t>
      </w:r>
      <w:r w:rsidR="009562A6" w:rsidRPr="00A427BC">
        <w:rPr>
          <w:lang w:val="en-US"/>
        </w:rPr>
        <w:t>several</w:t>
      </w:r>
      <w:r w:rsidR="00E000F5" w:rsidRPr="00A427BC">
        <w:rPr>
          <w:lang w:val="en-US"/>
        </w:rPr>
        <w:t xml:space="preserve"> guides for </w:t>
      </w:r>
      <w:r w:rsidR="00886A8B" w:rsidRPr="00A427BC">
        <w:rPr>
          <w:lang w:val="en-US"/>
        </w:rPr>
        <w:t xml:space="preserve">farmers </w:t>
      </w:r>
      <w:r w:rsidR="009147B2" w:rsidRPr="00A427BC">
        <w:rPr>
          <w:lang w:val="en-US"/>
        </w:rPr>
        <w:t>when</w:t>
      </w:r>
      <w:r w:rsidR="00886A8B" w:rsidRPr="00A427BC">
        <w:rPr>
          <w:lang w:val="en-US"/>
        </w:rPr>
        <w:t xml:space="preserve"> </w:t>
      </w:r>
      <w:r w:rsidR="001F647D" w:rsidRPr="00A427BC">
        <w:rPr>
          <w:lang w:val="en-US"/>
        </w:rPr>
        <w:t>conducting on-farm research</w:t>
      </w:r>
      <w:r w:rsidR="009562A6" w:rsidRPr="00A427BC">
        <w:rPr>
          <w:lang w:val="en-US"/>
        </w:rPr>
        <w:fldChar w:fldCharType="begin"/>
      </w:r>
      <w:r w:rsidR="006D6832">
        <w:rPr>
          <w:lang w:val="en-US"/>
        </w:rPr>
        <w:instrText xml:space="preserve"> ADDIN ZOTERO_ITEM CSL_CITATION {"citationID":"eEwyPIlQ","properties":{"formattedCitation":"\\super 63,64\\nosupersub{}","plainCitation":"63,64","noteIndex":0},"citationItems":[{"id":573,"uris":["http://zotero.org/users/3599437/items/4A2YMKNF"],"itemData":{"id":57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u12bhc3X/0hTGKRW1","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Orozco","given":"Jose Perez"},{"family":"Hathaway","given":"Mary"},{"family":"Veley","given":"Thelma"},{"family":"Estrada","given":"Heather"},{"family":"Tobey","given":"Elizabeth"}],"accessed":{"date-parts":[["2024",6,6]]},"issued":{"date-parts":[["2023",11,7]]}}}],"schema":"https://github.com/citation-style-language/schema/raw/master/csl-citation.json"} </w:instrText>
      </w:r>
      <w:r w:rsidR="009562A6" w:rsidRPr="00A427BC">
        <w:rPr>
          <w:lang w:val="en-US"/>
        </w:rPr>
        <w:fldChar w:fldCharType="separate"/>
      </w:r>
      <w:r w:rsidR="006D6832" w:rsidRPr="006D6832">
        <w:rPr>
          <w:vertAlign w:val="superscript"/>
          <w:lang w:val="en-US"/>
          <w:rPrChange w:id="69" w:author="Virginia Anne Nichols" w:date="2025-05-12T12:43:00Z" w16du:dateUtc="2025-05-12T10:43:00Z">
            <w:rPr>
              <w:vertAlign w:val="superscript"/>
            </w:rPr>
          </w:rPrChange>
        </w:rPr>
        <w:t>63,64</w:t>
      </w:r>
      <w:r w:rsidR="009562A6" w:rsidRPr="00A427BC">
        <w:rPr>
          <w:lang w:val="en-US"/>
        </w:rPr>
        <w:fldChar w:fldCharType="end"/>
      </w:r>
      <w:r w:rsidR="00886A8B" w:rsidRPr="00A427BC">
        <w:rPr>
          <w:lang w:val="en-US"/>
        </w:rPr>
        <w:t xml:space="preserve">, </w:t>
      </w:r>
      <w:r w:rsidR="00E000F5" w:rsidRPr="00A427BC">
        <w:rPr>
          <w:lang w:val="en-US"/>
        </w:rPr>
        <w:t xml:space="preserve">but </w:t>
      </w:r>
      <w:r w:rsidR="001F647D" w:rsidRPr="00A427BC">
        <w:rPr>
          <w:lang w:val="en-US"/>
        </w:rPr>
        <w:t>there are few</w:t>
      </w:r>
      <w:r w:rsidR="00D10D16" w:rsidRPr="00A427BC">
        <w:rPr>
          <w:lang w:val="en-US"/>
        </w:rPr>
        <w:t>er</w:t>
      </w:r>
      <w:r w:rsidR="001F647D" w:rsidRPr="00A427BC">
        <w:rPr>
          <w:lang w:val="en-US"/>
        </w:rPr>
        <w:t xml:space="preserve"> resources suggesting best practices for the </w:t>
      </w:r>
      <w:r w:rsidR="00F367C5" w:rsidRPr="00A427BC">
        <w:rPr>
          <w:lang w:val="en-US"/>
        </w:rPr>
        <w:t xml:space="preserve">scientists, researchers and organizations </w:t>
      </w:r>
      <w:r w:rsidR="00A06BCD" w:rsidRPr="00A427BC">
        <w:rPr>
          <w:lang w:val="en-US"/>
        </w:rPr>
        <w:t>the</w:t>
      </w:r>
      <w:r w:rsidR="00065B3B" w:rsidRPr="00A427BC">
        <w:rPr>
          <w:lang w:val="en-US"/>
        </w:rPr>
        <w:t>y</w:t>
      </w:r>
      <w:r w:rsidR="00A06BCD" w:rsidRPr="00A427BC">
        <w:rPr>
          <w:lang w:val="en-US"/>
        </w:rPr>
        <w:t xml:space="preserve"> collaborat</w:t>
      </w:r>
      <w:r w:rsidR="00034A6D" w:rsidRPr="00A427BC">
        <w:rPr>
          <w:lang w:val="en-US"/>
        </w:rPr>
        <w:t>e</w:t>
      </w:r>
      <w:r w:rsidR="00A06BCD" w:rsidRPr="00A427BC">
        <w:rPr>
          <w:lang w:val="en-US"/>
        </w:rPr>
        <w:t xml:space="preserve"> with</w:t>
      </w:r>
      <w:r w:rsidR="00F367C5" w:rsidRPr="00A427BC">
        <w:rPr>
          <w:lang w:val="en-US"/>
        </w:rPr>
        <w:t>.</w:t>
      </w:r>
      <w:r w:rsidR="00034A6D" w:rsidRPr="00A427BC">
        <w:rPr>
          <w:lang w:val="en-US"/>
        </w:rPr>
        <w:t xml:space="preserve"> </w:t>
      </w:r>
    </w:p>
    <w:p w14:paraId="57C0A40D" w14:textId="662B92F9" w:rsidR="00BF2CA1" w:rsidRPr="00A427BC" w:rsidRDefault="002E2390" w:rsidP="00BF2CA1">
      <w:pPr>
        <w:pStyle w:val="Heading2"/>
        <w:rPr>
          <w:color w:val="auto"/>
          <w:lang w:val="en-US"/>
        </w:rPr>
      </w:pPr>
      <w:r w:rsidRPr="00A427BC">
        <w:rPr>
          <w:color w:val="auto"/>
          <w:lang w:val="en-US"/>
        </w:rPr>
        <w:t xml:space="preserve">3.1 </w:t>
      </w:r>
      <w:proofErr w:type="gramStart"/>
      <w:r w:rsidR="00551F22" w:rsidRPr="00A427BC">
        <w:rPr>
          <w:color w:val="auto"/>
          <w:lang w:val="en-US"/>
        </w:rPr>
        <w:t>Multi-dimensional</w:t>
      </w:r>
      <w:proofErr w:type="gramEnd"/>
      <w:r w:rsidR="00551F22" w:rsidRPr="00A427BC">
        <w:rPr>
          <w:color w:val="auto"/>
          <w:lang w:val="en-US"/>
        </w:rPr>
        <w:t xml:space="preserve"> c</w:t>
      </w:r>
      <w:r w:rsidR="00D10D16" w:rsidRPr="00A427BC">
        <w:rPr>
          <w:color w:val="auto"/>
          <w:lang w:val="en-US"/>
        </w:rPr>
        <w:t>ompensation</w:t>
      </w:r>
    </w:p>
    <w:p w14:paraId="3AF8CAC9" w14:textId="7712C870" w:rsidR="00677699" w:rsidRPr="00A427BC" w:rsidRDefault="003B028F" w:rsidP="00BC2BE9">
      <w:pPr>
        <w:rPr>
          <w:lang w:val="en-US"/>
        </w:rPr>
      </w:pPr>
      <w:r w:rsidRPr="00A427BC">
        <w:rPr>
          <w:lang w:val="en-US"/>
        </w:rPr>
        <w:t>The context for f</w:t>
      </w:r>
      <w:r w:rsidR="0038432A" w:rsidRPr="00A427BC">
        <w:rPr>
          <w:lang w:val="en-US"/>
        </w:rPr>
        <w:t>armer involvement in research can vary widely</w:t>
      </w:r>
      <w:r w:rsidR="009562A6" w:rsidRPr="00A427BC">
        <w:rPr>
          <w:lang w:val="en-US"/>
        </w:rPr>
        <w:fldChar w:fldCharType="begin"/>
      </w:r>
      <w:r w:rsidR="006D6832">
        <w:rPr>
          <w:lang w:val="en-US"/>
        </w:rPr>
        <w:instrText xml:space="preserve"> ADDIN ZOTERO_ITEM CSL_CITATION {"citationID":"81Umz3ef","properties":{"formattedCitation":"\\super 65,66\\nosupersub{}","plainCitation":"65,66","noteIndex":0},"citationItems":[{"id":567,"uris":["http://zotero.org/users/3599437/items/3UUPFTCT"],"itemData":{"id":567,"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560,"uris":["http://zotero.org/users/3599437/items/I222JFT9"],"itemData":{"id":560,"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sidRPr="00A427BC">
        <w:rPr>
          <w:lang w:val="en-US"/>
        </w:rPr>
        <w:fldChar w:fldCharType="separate"/>
      </w:r>
      <w:r w:rsidR="006D6832" w:rsidRPr="006D6832">
        <w:rPr>
          <w:vertAlign w:val="superscript"/>
          <w:lang w:val="en-US"/>
          <w:rPrChange w:id="70" w:author="Virginia Anne Nichols" w:date="2025-05-12T12:43:00Z" w16du:dateUtc="2025-05-12T10:43:00Z">
            <w:rPr>
              <w:vertAlign w:val="superscript"/>
            </w:rPr>
          </w:rPrChange>
        </w:rPr>
        <w:t>65,66</w:t>
      </w:r>
      <w:r w:rsidR="009562A6" w:rsidRPr="00A427BC">
        <w:rPr>
          <w:lang w:val="en-US"/>
        </w:rPr>
        <w:fldChar w:fldCharType="end"/>
      </w:r>
      <w:r w:rsidR="00481783" w:rsidRPr="00A427BC">
        <w:rPr>
          <w:lang w:val="en-US"/>
        </w:rPr>
        <w:t xml:space="preserve">, </w:t>
      </w:r>
      <w:r w:rsidR="00C02BB0" w:rsidRPr="00A427BC">
        <w:rPr>
          <w:lang w:val="en-US"/>
        </w:rPr>
        <w:t xml:space="preserve">and while there are numerous publications examining the form of those relationships </w:t>
      </w:r>
      <w:r w:rsidR="005B1CF4" w:rsidRPr="00A427BC">
        <w:rPr>
          <w:lang w:val="en-US"/>
        </w:rPr>
        <w:t>t</w:t>
      </w:r>
      <w:r w:rsidR="00C13479" w:rsidRPr="00A427BC">
        <w:rPr>
          <w:lang w:val="en-US"/>
        </w:rPr>
        <w:t>o</w:t>
      </w:r>
      <w:r w:rsidR="005D0AB4" w:rsidRPr="00A427BC">
        <w:rPr>
          <w:lang w:val="en-US"/>
        </w:rPr>
        <w:t xml:space="preserve"> our knowledge there are </w:t>
      </w:r>
      <w:r w:rsidR="00C13479" w:rsidRPr="00A427BC">
        <w:rPr>
          <w:lang w:val="en-US"/>
        </w:rPr>
        <w:t>few</w:t>
      </w:r>
      <w:r w:rsidR="005D0AB4" w:rsidRPr="00A427BC">
        <w:rPr>
          <w:lang w:val="en-US"/>
        </w:rPr>
        <w:t xml:space="preserve"> studies </w:t>
      </w:r>
      <w:r w:rsidR="005B1CF4" w:rsidRPr="00A427BC">
        <w:rPr>
          <w:lang w:val="en-US"/>
        </w:rPr>
        <w:t>on</w:t>
      </w:r>
      <w:r w:rsidR="005D0AB4" w:rsidRPr="00A427BC">
        <w:rPr>
          <w:lang w:val="en-US"/>
        </w:rPr>
        <w:t xml:space="preserve"> mechanisms for</w:t>
      </w:r>
      <w:r w:rsidR="005B1CF4" w:rsidRPr="00A427BC">
        <w:rPr>
          <w:lang w:val="en-US"/>
        </w:rPr>
        <w:t xml:space="preserve"> farmer</w:t>
      </w:r>
      <w:r w:rsidR="005D0AB4" w:rsidRPr="00A427BC">
        <w:rPr>
          <w:lang w:val="en-US"/>
        </w:rPr>
        <w:t xml:space="preserve"> compensation</w:t>
      </w:r>
      <w:r w:rsidR="00C02BB0" w:rsidRPr="00A427BC">
        <w:rPr>
          <w:lang w:val="en-US"/>
        </w:rPr>
        <w:t>,</w:t>
      </w:r>
      <w:r w:rsidR="00481783" w:rsidRPr="00A427BC">
        <w:rPr>
          <w:lang w:val="en-US"/>
        </w:rPr>
        <w:t xml:space="preserve"> and </w:t>
      </w:r>
      <w:r w:rsidR="00C02BB0" w:rsidRPr="00A427BC">
        <w:rPr>
          <w:lang w:val="en-US"/>
        </w:rPr>
        <w:t xml:space="preserve">even fewer on </w:t>
      </w:r>
      <w:r w:rsidR="0027207A" w:rsidRPr="00A427BC">
        <w:rPr>
          <w:lang w:val="en-US"/>
        </w:rPr>
        <w:t>how those mechanisms influence collaboration dynamics</w:t>
      </w:r>
      <w:r w:rsidR="009562A6" w:rsidRPr="00A427BC">
        <w:rPr>
          <w:lang w:val="en-US"/>
        </w:rPr>
        <w:fldChar w:fldCharType="begin"/>
      </w:r>
      <w:r w:rsidR="006D6832">
        <w:rPr>
          <w:lang w:val="en-US"/>
        </w:rPr>
        <w:instrText xml:space="preserve"> ADDIN ZOTERO_ITEM CSL_CITATION {"citationID":"3quk0yx8","properties":{"formattedCitation":"\\super 67\\nosupersub{}","plainCitation":"67","noteIndex":0},"citationItems":[{"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A427BC">
        <w:rPr>
          <w:lang w:val="en-US"/>
        </w:rPr>
        <w:fldChar w:fldCharType="separate"/>
      </w:r>
      <w:r w:rsidR="006D6832" w:rsidRPr="006D6832">
        <w:rPr>
          <w:vertAlign w:val="superscript"/>
          <w:lang w:val="en-US"/>
          <w:rPrChange w:id="71" w:author="Virginia Anne Nichols" w:date="2025-05-12T12:43:00Z" w16du:dateUtc="2025-05-12T10:43:00Z">
            <w:rPr>
              <w:vertAlign w:val="superscript"/>
            </w:rPr>
          </w:rPrChange>
        </w:rPr>
        <w:t>67</w:t>
      </w:r>
      <w:r w:rsidR="009562A6" w:rsidRPr="00A427BC">
        <w:rPr>
          <w:lang w:val="en-US"/>
        </w:rPr>
        <w:fldChar w:fldCharType="end"/>
      </w:r>
      <w:r w:rsidR="0027207A" w:rsidRPr="00A427BC">
        <w:rPr>
          <w:lang w:val="en-US"/>
        </w:rPr>
        <w:t xml:space="preserve">. </w:t>
      </w:r>
      <w:r w:rsidR="00C13479" w:rsidRPr="00A427BC">
        <w:rPr>
          <w:lang w:val="en-US"/>
        </w:rPr>
        <w:t xml:space="preserve">This omission is problematic; </w:t>
      </w:r>
      <w:r w:rsidR="00167D8E" w:rsidRPr="00A427BC">
        <w:rPr>
          <w:lang w:val="en-US"/>
        </w:rPr>
        <w:t>research participants</w:t>
      </w:r>
      <w:r w:rsidR="0038432A" w:rsidRPr="00A427BC">
        <w:rPr>
          <w:lang w:val="en-US"/>
        </w:rPr>
        <w:t xml:space="preserve"> should </w:t>
      </w:r>
      <w:r w:rsidR="00A81003" w:rsidRPr="00A427BC">
        <w:rPr>
          <w:lang w:val="en-US"/>
        </w:rPr>
        <w:t xml:space="preserve">always </w:t>
      </w:r>
      <w:r w:rsidR="0038432A" w:rsidRPr="00A427BC">
        <w:rPr>
          <w:lang w:val="en-US"/>
        </w:rPr>
        <w:t>be compensated</w:t>
      </w:r>
      <w:r w:rsidR="00C13479" w:rsidRPr="00A427BC">
        <w:rPr>
          <w:lang w:val="en-US"/>
        </w:rPr>
        <w:t>, and</w:t>
      </w:r>
      <w:r w:rsidR="00803795" w:rsidRPr="00A427BC">
        <w:rPr>
          <w:lang w:val="en-US"/>
        </w:rPr>
        <w:t xml:space="preserve"> the </w:t>
      </w:r>
      <w:r w:rsidRPr="00A427BC">
        <w:rPr>
          <w:lang w:val="en-US"/>
        </w:rPr>
        <w:t xml:space="preserve">form this compensation takes is particularly </w:t>
      </w:r>
      <w:proofErr w:type="gramStart"/>
      <w:r w:rsidRPr="00A427BC">
        <w:rPr>
          <w:lang w:val="en-US"/>
        </w:rPr>
        <w:t>germane</w:t>
      </w:r>
      <w:proofErr w:type="gramEnd"/>
      <w:r w:rsidRPr="00A427BC">
        <w:rPr>
          <w:lang w:val="en-US"/>
        </w:rPr>
        <w:t xml:space="preserve"> to </w:t>
      </w:r>
      <w:r w:rsidR="0038243C" w:rsidRPr="00A427BC">
        <w:rPr>
          <w:lang w:val="en-US"/>
        </w:rPr>
        <w:t>the</w:t>
      </w:r>
      <w:r w:rsidRPr="00A427BC">
        <w:rPr>
          <w:lang w:val="en-US"/>
        </w:rPr>
        <w:t xml:space="preserve"> topic of power.</w:t>
      </w:r>
      <w:r w:rsidR="00E03974" w:rsidRPr="00A427BC">
        <w:rPr>
          <w:lang w:val="en-US"/>
        </w:rPr>
        <w:t xml:space="preserve"> </w:t>
      </w:r>
      <w:r w:rsidR="00D10D16" w:rsidRPr="00A427BC">
        <w:rPr>
          <w:lang w:val="en-US"/>
        </w:rPr>
        <w:t>I</w:t>
      </w:r>
      <w:r w:rsidR="005B1CF4" w:rsidRPr="00A427BC">
        <w:rPr>
          <w:lang w:val="en-US"/>
        </w:rPr>
        <w:t xml:space="preserve">t is common for </w:t>
      </w:r>
      <w:r w:rsidR="00D10D16" w:rsidRPr="00A427BC">
        <w:rPr>
          <w:lang w:val="en-US"/>
        </w:rPr>
        <w:t xml:space="preserve">farmers </w:t>
      </w:r>
      <w:r w:rsidR="005B1CF4" w:rsidRPr="00A427BC">
        <w:rPr>
          <w:lang w:val="en-US"/>
        </w:rPr>
        <w:t xml:space="preserve">to be </w:t>
      </w:r>
      <w:r w:rsidR="00D10D16" w:rsidRPr="00A427BC">
        <w:rPr>
          <w:lang w:val="en-US"/>
        </w:rPr>
        <w:t xml:space="preserve">compensated by </w:t>
      </w:r>
      <w:r w:rsidR="00D10D16" w:rsidRPr="00A427BC">
        <w:rPr>
          <w:i/>
          <w:iCs/>
          <w:lang w:val="en-US"/>
        </w:rPr>
        <w:t>the experience and knowledge gained from the activities</w:t>
      </w:r>
      <w:r w:rsidRPr="00A427BC">
        <w:rPr>
          <w:lang w:val="en-US"/>
        </w:rPr>
        <w:t>,</w:t>
      </w:r>
      <w:r w:rsidR="0093543C" w:rsidRPr="00A427BC">
        <w:rPr>
          <w:lang w:val="en-US"/>
        </w:rPr>
        <w:t xml:space="preserve"> </w:t>
      </w:r>
      <w:r w:rsidR="00D10D16" w:rsidRPr="00A427BC">
        <w:rPr>
          <w:i/>
          <w:iCs/>
          <w:lang w:val="en-US"/>
        </w:rPr>
        <w:t>access to research findings</w:t>
      </w:r>
      <w:r w:rsidRPr="00A427BC">
        <w:rPr>
          <w:lang w:val="en-US"/>
        </w:rPr>
        <w:t>,</w:t>
      </w:r>
      <w:r w:rsidR="0093543C" w:rsidRPr="00A427BC">
        <w:rPr>
          <w:lang w:val="en-US"/>
        </w:rPr>
        <w:t xml:space="preserve"> </w:t>
      </w:r>
      <w:r w:rsidR="00093453" w:rsidRPr="00A427BC">
        <w:rPr>
          <w:i/>
          <w:iCs/>
          <w:lang w:val="en-US"/>
        </w:rPr>
        <w:t>better productivity</w:t>
      </w:r>
      <w:r w:rsidR="00093453" w:rsidRPr="00A427BC">
        <w:rPr>
          <w:lang w:val="en-US"/>
        </w:rPr>
        <w:t>,</w:t>
      </w:r>
      <w:r w:rsidR="005B1CF4" w:rsidRPr="00A427BC">
        <w:rPr>
          <w:lang w:val="en-US"/>
        </w:rPr>
        <w:t xml:space="preserve"> </w:t>
      </w:r>
      <w:r w:rsidRPr="00A427BC">
        <w:rPr>
          <w:lang w:val="en-US"/>
        </w:rPr>
        <w:t xml:space="preserve">or </w:t>
      </w:r>
      <w:r w:rsidR="00A06BCD" w:rsidRPr="00A427BC">
        <w:rPr>
          <w:lang w:val="en-US"/>
        </w:rPr>
        <w:t>a similarly non-tangible exchange</w:t>
      </w:r>
      <w:r w:rsidRPr="00A427BC">
        <w:rPr>
          <w:lang w:val="en-US"/>
        </w:rPr>
        <w:t xml:space="preserve">. </w:t>
      </w:r>
      <w:r w:rsidR="00146801" w:rsidRPr="00A427BC">
        <w:rPr>
          <w:lang w:val="en-US"/>
        </w:rPr>
        <w:t xml:space="preserve">In its most egregious forms, this arrangement is elitist, extractive, and disrespectful. </w:t>
      </w:r>
      <w:r w:rsidR="005B1CF4" w:rsidRPr="00A427BC">
        <w:rPr>
          <w:lang w:val="en-US"/>
        </w:rPr>
        <w:t xml:space="preserve">We acknowledge individual researchers may be constrained in their access to unrestricted grant money to pay </w:t>
      </w:r>
      <w:r w:rsidR="00034A6D" w:rsidRPr="00A427BC">
        <w:rPr>
          <w:lang w:val="en-US"/>
        </w:rPr>
        <w:t>collaborators</w:t>
      </w:r>
      <w:r w:rsidR="005B1CF4" w:rsidRPr="00A427BC">
        <w:rPr>
          <w:lang w:val="en-US"/>
        </w:rPr>
        <w:t xml:space="preserve">, </w:t>
      </w:r>
      <w:r w:rsidR="0020694B" w:rsidRPr="00A427BC">
        <w:rPr>
          <w:lang w:val="en-US"/>
        </w:rPr>
        <w:t>but</w:t>
      </w:r>
      <w:r w:rsidR="00E000F5" w:rsidRPr="00A427BC">
        <w:rPr>
          <w:lang w:val="en-US"/>
        </w:rPr>
        <w:t xml:space="preserve"> </w:t>
      </w:r>
      <w:r w:rsidR="0093543C" w:rsidRPr="00A427BC">
        <w:rPr>
          <w:lang w:val="en-US"/>
        </w:rPr>
        <w:t xml:space="preserve">without an offer of </w:t>
      </w:r>
      <w:r w:rsidR="009147B2" w:rsidRPr="00A427BC">
        <w:rPr>
          <w:lang w:val="en-US"/>
        </w:rPr>
        <w:t>fair</w:t>
      </w:r>
      <w:r w:rsidR="0093543C" w:rsidRPr="00A427BC">
        <w:rPr>
          <w:lang w:val="en-US"/>
        </w:rPr>
        <w:t xml:space="preserve"> compensation, </w:t>
      </w:r>
      <w:r w:rsidR="00AF58A9" w:rsidRPr="00A427BC">
        <w:rPr>
          <w:lang w:val="en-US"/>
        </w:rPr>
        <w:t xml:space="preserve">collaborators </w:t>
      </w:r>
      <w:r w:rsidR="0093543C" w:rsidRPr="00A427BC">
        <w:rPr>
          <w:lang w:val="en-US"/>
        </w:rPr>
        <w:t>may reasonably</w:t>
      </w:r>
      <w:r w:rsidR="0020694B" w:rsidRPr="00A427BC">
        <w:rPr>
          <w:lang w:val="en-US"/>
        </w:rPr>
        <w:t xml:space="preserve"> intuit a devaluation. Moreover, failing to provide compensation further exacerbates historical biases, favoring well-resourced farmers in access to on-farm research activities.</w:t>
      </w:r>
      <w:r w:rsidR="00677699" w:rsidRPr="00A427BC">
        <w:rPr>
          <w:lang w:val="en-US"/>
        </w:rPr>
        <w:t xml:space="preserve"> </w:t>
      </w:r>
      <w:r w:rsidR="001059F2" w:rsidRPr="00A427BC">
        <w:rPr>
          <w:lang w:val="en-US"/>
        </w:rPr>
        <w:t>Funders</w:t>
      </w:r>
      <w:r w:rsidR="00E03974" w:rsidRPr="00A427BC">
        <w:rPr>
          <w:lang w:val="en-US"/>
        </w:rPr>
        <w:t xml:space="preserve"> clearly have a role to play; r</w:t>
      </w:r>
      <w:r w:rsidR="00AF58A9" w:rsidRPr="00A427BC">
        <w:rPr>
          <w:lang w:val="en-US"/>
          <w14:ligatures w14:val="none"/>
        </w:rPr>
        <w:t xml:space="preserve">esearchers </w:t>
      </w:r>
      <w:r w:rsidR="0012252F" w:rsidRPr="00A427BC">
        <w:rPr>
          <w:lang w:val="en-US"/>
          <w14:ligatures w14:val="none"/>
        </w:rPr>
        <w:t xml:space="preserve">have </w:t>
      </w:r>
      <w:r w:rsidR="00AF58A9" w:rsidRPr="00A427BC">
        <w:rPr>
          <w:lang w:val="en-US"/>
          <w14:ligatures w14:val="none"/>
        </w:rPr>
        <w:t xml:space="preserve">highlighted </w:t>
      </w:r>
      <w:r w:rsidR="00677699" w:rsidRPr="00A427BC">
        <w:rPr>
          <w:lang w:val="en-US"/>
          <w14:ligatures w14:val="none"/>
        </w:rPr>
        <w:t xml:space="preserve">barriers </w:t>
      </w:r>
      <w:r w:rsidR="0012252F" w:rsidRPr="00A427BC">
        <w:rPr>
          <w:lang w:val="en-US"/>
          <w14:ligatures w14:val="none"/>
        </w:rPr>
        <w:t>to</w:t>
      </w:r>
      <w:r w:rsidR="00677699" w:rsidRPr="00A427BC">
        <w:rPr>
          <w:lang w:val="en-US"/>
          <w14:ligatures w14:val="none"/>
        </w:rPr>
        <w:t xml:space="preserve"> </w:t>
      </w:r>
      <w:r w:rsidR="00AF58A9" w:rsidRPr="00A427BC">
        <w:rPr>
          <w:lang w:val="en-US"/>
          <w14:ligatures w14:val="none"/>
        </w:rPr>
        <w:t>budgeting for non-university research participants</w:t>
      </w:r>
      <w:r w:rsidR="00677699" w:rsidRPr="00A427BC">
        <w:rPr>
          <w:lang w:val="en-US"/>
          <w14:ligatures w14:val="none"/>
        </w:rPr>
        <w:fldChar w:fldCharType="begin"/>
      </w:r>
      <w:r w:rsidR="006D6832">
        <w:rPr>
          <w:lang w:val="en-US"/>
          <w14:ligatures w14:val="none"/>
        </w:rPr>
        <w:instrText xml:space="preserve"> ADDIN ZOTERO_ITEM CSL_CITATION {"citationID":"JYJslOy6","properties":{"formattedCitation":"\\super 68\\nosupersub{}","plainCitation":"68","noteIndex":0},"citationItems":[{"id":"u12bhc3X/JnE7otkV","uris":["http://zotero.org/users/3599437/items/DYPU3MEC"],"itemData":{"id":1549,"type":"article-journal","container-title":"College of Agriculture and Life Sciences Faculty Publications","title":"Proceedings - U.S.A Agroecology Summit 2023","URL":"https://scholarworks.uvm.edu/calsfac/204","author":[{"family":"Neher","given":"Deborah"},{"family":"Anderson","given":"Colin"},{"family":"Basche","given":"Andrea"},{"family":"Costello","given":"Christine"},{"family":"Hendrickson","given":"Mary"},{"family":"Maxwell","given":"Bruce"},{"family":"Roman-Alcalá","given":"Antonio"},{"family":"Krug","given":"Aubrey Streit"},{"family":"Tracy","given":"William"},{"family":"Méndez","given":"Ernesto"},{"family":"Horner","given":"Catherine"},{"family":"Anderzén","given":"Janica"}],"issued":{"date-parts":[["2023",1,1]]}}}],"schema":"https://github.com/citation-style-language/schema/raw/master/csl-citation.json"} </w:instrText>
      </w:r>
      <w:r w:rsidR="00677699" w:rsidRPr="00A427BC">
        <w:rPr>
          <w:lang w:val="en-US"/>
          <w14:ligatures w14:val="none"/>
        </w:rPr>
        <w:fldChar w:fldCharType="separate"/>
      </w:r>
      <w:r w:rsidR="006D6832" w:rsidRPr="006D6832">
        <w:rPr>
          <w:vertAlign w:val="superscript"/>
          <w:lang w:val="en-US"/>
          <w:rPrChange w:id="72" w:author="Virginia Anne Nichols" w:date="2025-05-12T12:43:00Z" w16du:dateUtc="2025-05-12T10:43:00Z">
            <w:rPr>
              <w:vertAlign w:val="superscript"/>
            </w:rPr>
          </w:rPrChange>
        </w:rPr>
        <w:t>68</w:t>
      </w:r>
      <w:r w:rsidR="00677699" w:rsidRPr="00A427BC">
        <w:rPr>
          <w:lang w:val="en-US"/>
          <w14:ligatures w14:val="none"/>
        </w:rPr>
        <w:fldChar w:fldCharType="end"/>
      </w:r>
      <w:r w:rsidR="0012252F" w:rsidRPr="00A427BC">
        <w:rPr>
          <w:lang w:val="en-US"/>
          <w14:ligatures w14:val="none"/>
        </w:rPr>
        <w:t xml:space="preserve">, and </w:t>
      </w:r>
      <w:r w:rsidR="0012252F" w:rsidRPr="00A427BC">
        <w:rPr>
          <w:lang w:val="en-US"/>
        </w:rPr>
        <w:t>while s</w:t>
      </w:r>
      <w:r w:rsidR="00F23DAE" w:rsidRPr="00A427BC">
        <w:rPr>
          <w:lang w:val="en-US"/>
        </w:rPr>
        <w:t>elect</w:t>
      </w:r>
      <w:r w:rsidR="0012252F" w:rsidRPr="00A427BC">
        <w:rPr>
          <w:lang w:val="en-US"/>
        </w:rPr>
        <w:t xml:space="preserve"> funding agencies explicitly allow for </w:t>
      </w:r>
      <w:r w:rsidR="00F23DAE" w:rsidRPr="00A427BC">
        <w:rPr>
          <w:lang w:val="en-US"/>
        </w:rPr>
        <w:t xml:space="preserve">and expect </w:t>
      </w:r>
      <w:r w:rsidR="0012252F" w:rsidRPr="00A427BC">
        <w:rPr>
          <w:lang w:val="en-US"/>
        </w:rPr>
        <w:t>farmer-participant compensation (e.g.</w:t>
      </w:r>
      <w:r w:rsidR="00C02BB0" w:rsidRPr="00A427BC">
        <w:rPr>
          <w:lang w:val="en-US"/>
        </w:rPr>
        <w:t>,</w:t>
      </w:r>
      <w:r w:rsidR="0012252F" w:rsidRPr="00A427BC">
        <w:rPr>
          <w:lang w:val="en-US"/>
        </w:rPr>
        <w:t xml:space="preserve"> USDA-SARE), to our knowledge none </w:t>
      </w:r>
      <w:r w:rsidR="00F23DAE" w:rsidRPr="00A427BC">
        <w:rPr>
          <w:lang w:val="en-US"/>
        </w:rPr>
        <w:t xml:space="preserve">provide guidance on how </w:t>
      </w:r>
      <w:r w:rsidR="007E6D0D" w:rsidRPr="00A427BC">
        <w:rPr>
          <w:lang w:val="en-US"/>
        </w:rPr>
        <w:t xml:space="preserve">to craft compensation packages. </w:t>
      </w:r>
    </w:p>
    <w:p w14:paraId="0BCD5331" w14:textId="77777777" w:rsidR="00677699" w:rsidRPr="00A427BC" w:rsidRDefault="00677699" w:rsidP="00BC2BE9">
      <w:pPr>
        <w:rPr>
          <w:lang w:val="en-US"/>
          <w14:ligatures w14:val="none"/>
        </w:rPr>
      </w:pPr>
    </w:p>
    <w:p w14:paraId="0D68FA4E" w14:textId="6ED1C119" w:rsidR="003F1594" w:rsidRPr="00A427BC" w:rsidRDefault="00677699" w:rsidP="00677699">
      <w:pPr>
        <w:rPr>
          <w:lang w:val="en-US"/>
        </w:rPr>
      </w:pPr>
      <w:r w:rsidRPr="00A427BC">
        <w:rPr>
          <w:lang w:val="en-US"/>
          <w14:ligatures w14:val="none"/>
        </w:rPr>
        <w:t>Fair remuneration is in everyone’s best interests</w:t>
      </w:r>
      <w:r w:rsidR="00C02BB0" w:rsidRPr="00A427BC">
        <w:rPr>
          <w:lang w:val="en-US"/>
          <w14:ligatures w14:val="none"/>
        </w:rPr>
        <w:t>, as</w:t>
      </w:r>
      <w:r w:rsidRPr="00A427BC">
        <w:rPr>
          <w:lang w:val="en-US"/>
          <w14:ligatures w14:val="none"/>
        </w:rPr>
        <w:t xml:space="preserve"> </w:t>
      </w:r>
      <w:r w:rsidR="0020694B" w:rsidRPr="00A427BC">
        <w:rPr>
          <w:lang w:val="en-US"/>
        </w:rPr>
        <w:t>equitable partnerships are more likely to be sustained in the long-term</w:t>
      </w:r>
      <w:r w:rsidR="001059F2" w:rsidRPr="00A427BC">
        <w:rPr>
          <w:lang w:val="en-US"/>
        </w:rPr>
        <w:fldChar w:fldCharType="begin"/>
      </w:r>
      <w:r w:rsidR="006D6832">
        <w:rPr>
          <w:lang w:val="en-US"/>
        </w:rPr>
        <w:instrText xml:space="preserve"> ADDIN ZOTERO_ITEM CSL_CITATION {"citationID":"FLQhXRfa","properties":{"formattedCitation":"\\super 69\\nosupersub{}","plainCitation":"69","noteIndex":0},"citationItems":[{"id":492,"uris":["http://zotero.org/users/3599437/items/W88M5LRD"],"itemData":{"id":492,"type":"article-journal","abstract":"Farmer involvement in agricultural research is limited by inadequate funding, institutional policies and hierarchies, disciplinary specialization, and incompatible personalities. Additional barriers include academic emphasis on carefully controlled experiments, research priorities driven by personal interest, and farmers' reluctance to disclose trade secrets. Priorities for research conducted with public funds should be identified through a democratic process involving representatives from all sectors of agriculture. A broad, multidisciplinary, systems approach to agricultural research is needed; and farmers and researchers should consider long-term implications of projects. Better balance needs to be achieved between basic and applied research, and both should encourage innovation within the context of democratically determined research priorities. Opportunities abound for involving farmers in research as providers and recipients of information, as participants in determining priorities and ensuring practicality of methods, as collaborators and/or subjects for on-farm investigations, and as project evaluators. Farmers also need to take more initiative in getting involved in the political processes that set the stage for agricultural research.","container-title":"American Journal of Alternative Agriculture","DOI":"10.1017/S0889189300003659","ISSN":"1478-5498, 0889-1893","issue":"4","language":"en","page":"174-177","source":"Cambridge University Press","title":"Involving farmers in agricultural research: A farmer's perspective","title-short":"Involving farmers in agricultural research","volume":"5","author":[{"family":"Thornley","given":"Kay"}],"issued":{"date-parts":[["1990",12]]}}}],"schema":"https://github.com/citation-style-language/schema/raw/master/csl-citation.json"} </w:instrText>
      </w:r>
      <w:r w:rsidR="001059F2" w:rsidRPr="00A427BC">
        <w:rPr>
          <w:lang w:val="en-US"/>
        </w:rPr>
        <w:fldChar w:fldCharType="separate"/>
      </w:r>
      <w:r w:rsidR="006D6832" w:rsidRPr="006D6832">
        <w:rPr>
          <w:vertAlign w:val="superscript"/>
          <w:lang w:val="en-US"/>
          <w:rPrChange w:id="73" w:author="Virginia Anne Nichols" w:date="2025-05-12T12:43:00Z" w16du:dateUtc="2025-05-12T10:43:00Z">
            <w:rPr>
              <w:vertAlign w:val="superscript"/>
            </w:rPr>
          </w:rPrChange>
        </w:rPr>
        <w:t>69</w:t>
      </w:r>
      <w:r w:rsidR="001059F2" w:rsidRPr="00A427BC">
        <w:rPr>
          <w:lang w:val="en-US"/>
        </w:rPr>
        <w:fldChar w:fldCharType="end"/>
      </w:r>
      <w:r w:rsidR="001059F2" w:rsidRPr="00A427BC">
        <w:rPr>
          <w:lang w:val="en-US"/>
        </w:rPr>
        <w:t>.</w:t>
      </w:r>
      <w:r w:rsidR="0020694B" w:rsidRPr="00A427BC">
        <w:rPr>
          <w:lang w:val="en-US"/>
        </w:rPr>
        <w:t xml:space="preserve"> </w:t>
      </w:r>
      <w:r w:rsidR="00146801" w:rsidRPr="00A427BC">
        <w:rPr>
          <w:lang w:val="en-US"/>
        </w:rPr>
        <w:t xml:space="preserve">For example, </w:t>
      </w:r>
      <w:r w:rsidR="005B1CF4" w:rsidRPr="00A427BC">
        <w:rPr>
          <w:lang w:val="en-US"/>
        </w:rPr>
        <w:t>Practical Farmers has</w:t>
      </w:r>
      <w:r w:rsidR="001D43ED" w:rsidRPr="00A427BC">
        <w:rPr>
          <w:lang w:val="en-US"/>
        </w:rPr>
        <w:t xml:space="preserve"> a </w:t>
      </w:r>
      <w:r w:rsidR="009D4689" w:rsidRPr="00A427BC">
        <w:rPr>
          <w:lang w:val="en-US"/>
        </w:rPr>
        <w:t xml:space="preserve">robust </w:t>
      </w:r>
      <w:r w:rsidR="001D43ED" w:rsidRPr="00A427BC">
        <w:rPr>
          <w:lang w:val="en-US"/>
        </w:rPr>
        <w:t>farmer cooperator program that is still in operation after more than 30 years</w:t>
      </w:r>
      <w:r w:rsidR="00034A6D" w:rsidRPr="00A427BC">
        <w:rPr>
          <w:lang w:val="en-US"/>
        </w:rPr>
        <w:t>, a fact</w:t>
      </w:r>
      <w:r w:rsidR="00065B3B" w:rsidRPr="00A427BC">
        <w:rPr>
          <w:lang w:val="en-US"/>
        </w:rPr>
        <w:t xml:space="preserve"> they </w:t>
      </w:r>
      <w:r w:rsidR="001D43ED" w:rsidRPr="00A427BC">
        <w:rPr>
          <w:lang w:val="en-US"/>
        </w:rPr>
        <w:t>attribute in part to their policy of monetarily compensating farmers for their participation in on-farm research (</w:t>
      </w:r>
      <w:r w:rsidR="00B736CD" w:rsidRPr="00A427BC">
        <w:rPr>
          <w:lang w:val="en-US"/>
        </w:rPr>
        <w:t>Supplemental Information</w:t>
      </w:r>
      <w:r w:rsidR="00C02BB0" w:rsidRPr="00A427BC">
        <w:rPr>
          <w:lang w:val="en-US"/>
        </w:rPr>
        <w:t>)</w:t>
      </w:r>
      <w:r w:rsidR="001D43ED" w:rsidRPr="00A427BC">
        <w:rPr>
          <w:lang w:val="en-US"/>
        </w:rPr>
        <w:t xml:space="preserve">. </w:t>
      </w:r>
      <w:r w:rsidR="00481783" w:rsidRPr="00A427BC">
        <w:rPr>
          <w:lang w:val="en-US"/>
        </w:rPr>
        <w:t>For comparison, t</w:t>
      </w:r>
      <w:r w:rsidR="001D43ED" w:rsidRPr="00A427BC">
        <w:rPr>
          <w:lang w:val="en-US"/>
        </w:rPr>
        <w:t>he Iowa Nitrogen Initiative</w:t>
      </w:r>
      <w:r w:rsidR="009D4689" w:rsidRPr="00A427BC">
        <w:rPr>
          <w:lang w:val="en-US"/>
        </w:rPr>
        <w:t xml:space="preserve"> (see </w:t>
      </w:r>
      <w:r w:rsidR="00C02BB0" w:rsidRPr="00A427BC">
        <w:rPr>
          <w:i/>
          <w:iCs/>
          <w:lang w:val="en-US"/>
        </w:rPr>
        <w:t>Leveraging Science</w:t>
      </w:r>
      <w:r w:rsidR="00481783" w:rsidRPr="00A427BC">
        <w:rPr>
          <w:lang w:val="en-US"/>
        </w:rPr>
        <w:t xml:space="preserve">) </w:t>
      </w:r>
      <w:r w:rsidR="001D43ED" w:rsidRPr="00A427BC">
        <w:rPr>
          <w:lang w:val="en-US"/>
        </w:rPr>
        <w:t xml:space="preserve">was not allocated money for farmer-participant compensation, and they have capacity for more participants than they can secure. </w:t>
      </w:r>
      <w:r w:rsidR="00BC2BE9" w:rsidRPr="00A427BC">
        <w:rPr>
          <w:lang w:val="en-US"/>
        </w:rPr>
        <w:t xml:space="preserve">While research on farmer compensation and project outcomes is scarce, blending of monetary compensation with other forms that support learning, </w:t>
      </w:r>
      <w:r w:rsidR="0013156B" w:rsidRPr="00A427BC">
        <w:rPr>
          <w:lang w:val="en-US"/>
        </w:rPr>
        <w:t xml:space="preserve">sharing, </w:t>
      </w:r>
      <w:r w:rsidR="00BC2BE9" w:rsidRPr="00A427BC">
        <w:rPr>
          <w:lang w:val="en-US"/>
        </w:rPr>
        <w:t>development, and growth are likely to be most effective</w:t>
      </w:r>
      <w:r w:rsidR="009562A6" w:rsidRPr="00A427BC">
        <w:rPr>
          <w:lang w:val="en-US"/>
        </w:rPr>
        <w:fldChar w:fldCharType="begin"/>
      </w:r>
      <w:r w:rsidR="00A851BD">
        <w:rPr>
          <w:lang w:val="en-US"/>
        </w:rPr>
        <w:instrText xml:space="preserve"> ADDIN ZOTERO_ITEM CSL_CITATION {"citationID":"zPDk3hX0","properties":{"formattedCitation":"\\super 51,67\\nosupersub{}","plainCitation":"51,67","noteIndex":0},"citationItems":[{"id":"u12bhc3X/r641UO5W","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A427BC">
        <w:rPr>
          <w:lang w:val="en-US"/>
        </w:rPr>
        <w:fldChar w:fldCharType="separate"/>
      </w:r>
      <w:r w:rsidR="00A851BD" w:rsidRPr="00A851BD">
        <w:rPr>
          <w:vertAlign w:val="superscript"/>
          <w:lang w:val="en-US"/>
          <w:rPrChange w:id="74" w:author="Virginia Anne Nichols" w:date="2025-05-12T13:03:00Z" w16du:dateUtc="2025-05-12T11:03:00Z">
            <w:rPr>
              <w:vertAlign w:val="superscript"/>
            </w:rPr>
          </w:rPrChange>
        </w:rPr>
        <w:t>51,67</w:t>
      </w:r>
      <w:r w:rsidR="009562A6" w:rsidRPr="00A427BC">
        <w:rPr>
          <w:lang w:val="en-US"/>
        </w:rPr>
        <w:fldChar w:fldCharType="end"/>
      </w:r>
      <w:r w:rsidR="00BC2BE9" w:rsidRPr="00A427BC">
        <w:rPr>
          <w:lang w:val="en-US"/>
        </w:rPr>
        <w:t xml:space="preserve">, and could be used to </w:t>
      </w:r>
      <w:r w:rsidR="003F1594" w:rsidRPr="00A427BC">
        <w:rPr>
          <w:lang w:val="en-US"/>
        </w:rPr>
        <w:t>specifically support institutionally-excluded groups</w:t>
      </w:r>
      <w:r w:rsidR="00BC2BE9" w:rsidRPr="00A427BC">
        <w:rPr>
          <w:lang w:val="en-US"/>
        </w:rPr>
        <w:t>’ needs (e.g., childcare</w:t>
      </w:r>
      <w:r w:rsidR="009D4689" w:rsidRPr="00A427BC">
        <w:rPr>
          <w:lang w:val="en-US"/>
        </w:rPr>
        <w:t xml:space="preserve">, language </w:t>
      </w:r>
      <w:r w:rsidR="00784026" w:rsidRPr="00A427BC">
        <w:rPr>
          <w:lang w:val="en-US"/>
        </w:rPr>
        <w:t xml:space="preserve"> </w:t>
      </w:r>
      <w:r w:rsidR="009D4689" w:rsidRPr="00A427BC">
        <w:rPr>
          <w:lang w:val="en-US"/>
        </w:rPr>
        <w:t>interpretation</w:t>
      </w:r>
      <w:r w:rsidR="00BC2BE9" w:rsidRPr="00A427BC">
        <w:rPr>
          <w:lang w:val="en-US"/>
        </w:rPr>
        <w:t>)</w:t>
      </w:r>
      <w:r w:rsidR="003F1594" w:rsidRPr="00A427BC">
        <w:rPr>
          <w:lang w:val="en-US"/>
        </w:rPr>
        <w:t>.</w:t>
      </w:r>
      <w:r w:rsidR="00784026" w:rsidRPr="00A427BC">
        <w:rPr>
          <w:lang w:val="en-US"/>
        </w:rPr>
        <w:t xml:space="preserve"> </w:t>
      </w:r>
      <w:r w:rsidR="009D4689" w:rsidRPr="00A427BC">
        <w:rPr>
          <w:lang w:val="en-US"/>
        </w:rPr>
        <w:t>The authors provide examples of b</w:t>
      </w:r>
      <w:r w:rsidR="00146801" w:rsidRPr="00A427BC">
        <w:rPr>
          <w:lang w:val="en-US"/>
        </w:rPr>
        <w:t>lended compensation packages that coincided with high participant satisfaction in supplemental files as a resource</w:t>
      </w:r>
      <w:r w:rsidR="004A2080" w:rsidRPr="00A427BC">
        <w:rPr>
          <w:lang w:val="en-US"/>
        </w:rPr>
        <w:t xml:space="preserve"> </w:t>
      </w:r>
      <w:r w:rsidR="009D4689" w:rsidRPr="00A427BC">
        <w:rPr>
          <w:lang w:val="en-US"/>
        </w:rPr>
        <w:t>(</w:t>
      </w:r>
      <w:r w:rsidR="00B736CD" w:rsidRPr="00A427BC">
        <w:rPr>
          <w:lang w:val="en-US"/>
        </w:rPr>
        <w:t>Supplemental Information</w:t>
      </w:r>
      <w:r w:rsidR="009D4689" w:rsidRPr="00A427BC">
        <w:rPr>
          <w:lang w:val="en-US"/>
        </w:rPr>
        <w:t>)</w:t>
      </w:r>
      <w:r w:rsidR="00146801" w:rsidRPr="00A427BC">
        <w:rPr>
          <w:lang w:val="en-US"/>
        </w:rPr>
        <w:t>.</w:t>
      </w:r>
      <w:r w:rsidR="00C02BB0" w:rsidRPr="00A427BC">
        <w:rPr>
          <w:lang w:val="en-US"/>
        </w:rPr>
        <w:t xml:space="preserve"> Explicit attention to compensation </w:t>
      </w:r>
      <w:r w:rsidR="00AF6E1D" w:rsidRPr="00A427BC">
        <w:rPr>
          <w:lang w:val="en-US"/>
        </w:rPr>
        <w:t xml:space="preserve">is therefore an accessible way for agricultural researchers to support more equitable power relations in agriculture.  </w:t>
      </w:r>
    </w:p>
    <w:p w14:paraId="1DE0D372" w14:textId="77777777" w:rsidR="003F1594" w:rsidRPr="00A427BC" w:rsidRDefault="003F1594" w:rsidP="001D43ED">
      <w:pPr>
        <w:rPr>
          <w:lang w:val="en-US"/>
        </w:rPr>
      </w:pPr>
    </w:p>
    <w:p w14:paraId="1C6548EB" w14:textId="7EF28508" w:rsidR="00331DD2" w:rsidRPr="00A427BC" w:rsidRDefault="002E2390" w:rsidP="00331DD2">
      <w:pPr>
        <w:pStyle w:val="Heading2"/>
        <w:rPr>
          <w:color w:val="auto"/>
          <w:lang w:val="en-US"/>
        </w:rPr>
      </w:pPr>
      <w:r w:rsidRPr="00A427BC">
        <w:rPr>
          <w:color w:val="auto"/>
          <w:lang w:val="en-US"/>
        </w:rPr>
        <w:lastRenderedPageBreak/>
        <w:t xml:space="preserve">3.2 </w:t>
      </w:r>
      <w:r w:rsidR="00C104F0" w:rsidRPr="00A427BC">
        <w:rPr>
          <w:color w:val="auto"/>
          <w:lang w:val="en-US"/>
        </w:rPr>
        <w:t>Metrics for success</w:t>
      </w:r>
    </w:p>
    <w:p w14:paraId="1A9BEC32" w14:textId="3943CEAF" w:rsidR="00D50F2E" w:rsidRPr="00A427BC" w:rsidRDefault="00621EB7" w:rsidP="00CA2C6E">
      <w:pPr>
        <w:rPr>
          <w:lang w:val="en-US"/>
        </w:rPr>
      </w:pPr>
      <w:r w:rsidRPr="00A427BC">
        <w:rPr>
          <w:lang w:val="en-US"/>
        </w:rPr>
        <w:t>R</w:t>
      </w:r>
      <w:r w:rsidR="00C104F0" w:rsidRPr="00A427BC">
        <w:rPr>
          <w:lang w:val="en-US"/>
        </w:rPr>
        <w:t xml:space="preserve">esearchers and farmers </w:t>
      </w:r>
      <w:r w:rsidRPr="00A427BC">
        <w:rPr>
          <w:lang w:val="en-US"/>
        </w:rPr>
        <w:t>are often aiming to develop</w:t>
      </w:r>
      <w:r w:rsidR="00C104F0" w:rsidRPr="00A427BC">
        <w:rPr>
          <w:lang w:val="en-US"/>
        </w:rPr>
        <w:t xml:space="preserve"> </w:t>
      </w:r>
      <w:r w:rsidRPr="00A427BC">
        <w:rPr>
          <w:lang w:val="en-US"/>
        </w:rPr>
        <w:t>rich</w:t>
      </w:r>
      <w:r w:rsidR="00772B8B" w:rsidRPr="00A427BC">
        <w:rPr>
          <w:lang w:val="en-US"/>
        </w:rPr>
        <w:t xml:space="preserve"> and equitable</w:t>
      </w:r>
      <w:r w:rsidRPr="00A427BC">
        <w:rPr>
          <w:lang w:val="en-US"/>
        </w:rPr>
        <w:t xml:space="preserve"> </w:t>
      </w:r>
      <w:r w:rsidR="00C104F0" w:rsidRPr="00A427BC">
        <w:rPr>
          <w:lang w:val="en-US"/>
        </w:rPr>
        <w:t>relationships</w:t>
      </w:r>
      <w:r w:rsidR="00AF6E1D" w:rsidRPr="00A427BC">
        <w:rPr>
          <w:lang w:val="en-US"/>
        </w:rPr>
        <w:t xml:space="preserve">. The form of compensation </w:t>
      </w:r>
      <w:r w:rsidR="00B156DC" w:rsidRPr="00A427BC">
        <w:rPr>
          <w:lang w:val="en-US"/>
        </w:rPr>
        <w:t xml:space="preserve">package can play a role in this goal, but </w:t>
      </w:r>
      <w:r w:rsidR="00772B8B" w:rsidRPr="00A427BC">
        <w:rPr>
          <w:lang w:val="en-US"/>
        </w:rPr>
        <w:t>tangible metrics can</w:t>
      </w:r>
      <w:r w:rsidR="00D50F2E" w:rsidRPr="00A427BC">
        <w:rPr>
          <w:lang w:val="en-US"/>
        </w:rPr>
        <w:t xml:space="preserve"> help articulate and measure success</w:t>
      </w:r>
      <w:r w:rsidR="00B156DC" w:rsidRPr="00A427BC">
        <w:rPr>
          <w:lang w:val="en-US"/>
        </w:rPr>
        <w:t xml:space="preserve"> in those efforts</w:t>
      </w:r>
      <w:r w:rsidR="004C585D" w:rsidRPr="00A427BC">
        <w:rPr>
          <w:lang w:val="en-US"/>
        </w:rPr>
        <w:t xml:space="preserve"> (Figure 1)</w:t>
      </w:r>
      <w:r w:rsidR="00D50F2E" w:rsidRPr="00A427BC">
        <w:rPr>
          <w:lang w:val="en-US"/>
        </w:rPr>
        <w:t xml:space="preserve">. Building on recommendations from </w:t>
      </w:r>
      <w:r w:rsidR="009D4689" w:rsidRPr="00A427BC">
        <w:rPr>
          <w:lang w:val="en-US"/>
        </w:rPr>
        <w:t>various sources</w:t>
      </w:r>
      <w:r w:rsidR="00DC3B55" w:rsidRPr="00A427BC">
        <w:rPr>
          <w:lang w:val="en-US"/>
        </w:rPr>
        <w:fldChar w:fldCharType="begin"/>
      </w:r>
      <w:r w:rsidR="006D6832">
        <w:rPr>
          <w:lang w:val="en-US"/>
        </w:rPr>
        <w:instrText xml:space="preserve"> ADDIN ZOTERO_ITEM CSL_CITATION {"citationID":"eXEvyUlC","properties":{"formattedCitation":"\\super 8,13,70\\nosupersub{}","plainCitation":"8,13,70","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u12bhc3X/2PPcotGO","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id":"u12bhc3X/GVqFxenW","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sidRPr="00A427BC">
        <w:rPr>
          <w:lang w:val="en-US"/>
        </w:rPr>
        <w:fldChar w:fldCharType="separate"/>
      </w:r>
      <w:r w:rsidR="006D6832" w:rsidRPr="006D6832">
        <w:rPr>
          <w:vertAlign w:val="superscript"/>
          <w:lang w:val="en-US"/>
          <w:rPrChange w:id="75" w:author="Virginia Anne Nichols" w:date="2025-05-12T12:43:00Z" w16du:dateUtc="2025-05-12T10:43:00Z">
            <w:rPr>
              <w:vertAlign w:val="superscript"/>
            </w:rPr>
          </w:rPrChange>
        </w:rPr>
        <w:t>8,13,70</w:t>
      </w:r>
      <w:r w:rsidR="00DC3B55" w:rsidRPr="00A427BC">
        <w:rPr>
          <w:lang w:val="en-US"/>
        </w:rPr>
        <w:fldChar w:fldCharType="end"/>
      </w:r>
      <w:r w:rsidR="00D50F2E" w:rsidRPr="00A427BC">
        <w:rPr>
          <w:lang w:val="en-US"/>
        </w:rPr>
        <w:t>,</w:t>
      </w:r>
      <w:r w:rsidR="009D4689" w:rsidRPr="00A427BC">
        <w:rPr>
          <w:lang w:val="en-US"/>
        </w:rPr>
        <w:t xml:space="preserve"> </w:t>
      </w:r>
      <w:r w:rsidR="00D50F2E" w:rsidRPr="00A427BC">
        <w:rPr>
          <w:lang w:val="en-US"/>
        </w:rPr>
        <w:t xml:space="preserve">we </w:t>
      </w:r>
      <w:r w:rsidR="004A2080" w:rsidRPr="00A427BC">
        <w:rPr>
          <w:lang w:val="en-US"/>
        </w:rPr>
        <w:t>present</w:t>
      </w:r>
      <w:r w:rsidR="00D50F2E" w:rsidRPr="00A427BC">
        <w:rPr>
          <w:lang w:val="en-US"/>
        </w:rPr>
        <w:t xml:space="preserve"> the following </w:t>
      </w:r>
      <w:r w:rsidR="00FE1B8B" w:rsidRPr="00A427BC">
        <w:rPr>
          <w:lang w:val="en-US"/>
        </w:rPr>
        <w:t>four</w:t>
      </w:r>
      <w:r w:rsidR="00D50F2E" w:rsidRPr="00A427BC">
        <w:rPr>
          <w:lang w:val="en-US"/>
        </w:rPr>
        <w:t xml:space="preserve"> </w:t>
      </w:r>
      <w:r w:rsidR="00804663" w:rsidRPr="00A427BC">
        <w:rPr>
          <w:lang w:val="en-US"/>
        </w:rPr>
        <w:t xml:space="preserve">broad </w:t>
      </w:r>
      <w:r w:rsidR="00D50F2E" w:rsidRPr="00A427BC">
        <w:rPr>
          <w:lang w:val="en-US"/>
        </w:rPr>
        <w:t xml:space="preserve">metrics </w:t>
      </w:r>
      <w:r w:rsidR="00B156DC" w:rsidRPr="00A427BC">
        <w:rPr>
          <w:lang w:val="en-US"/>
        </w:rPr>
        <w:t xml:space="preserve">to help guide the construction of </w:t>
      </w:r>
      <w:r w:rsidR="0012252F" w:rsidRPr="00A427BC">
        <w:rPr>
          <w:lang w:val="en-US"/>
        </w:rPr>
        <w:t>equitable projects</w:t>
      </w:r>
      <w:r w:rsidR="00D50F2E" w:rsidRPr="00A427BC">
        <w:rPr>
          <w:lang w:val="en-US"/>
        </w:rPr>
        <w:t>:</w:t>
      </w:r>
    </w:p>
    <w:p w14:paraId="325C8BE9" w14:textId="77777777" w:rsidR="00D50F2E" w:rsidRPr="00A427BC" w:rsidRDefault="00D50F2E" w:rsidP="00CA2C6E">
      <w:pPr>
        <w:rPr>
          <w:lang w:val="en-US"/>
        </w:rPr>
      </w:pPr>
    </w:p>
    <w:p w14:paraId="32572870" w14:textId="77777777" w:rsidR="005E063C" w:rsidRPr="00A427BC" w:rsidRDefault="005E063C" w:rsidP="005E063C">
      <w:pPr>
        <w:pStyle w:val="ListParagraph"/>
        <w:numPr>
          <w:ilvl w:val="0"/>
          <w:numId w:val="10"/>
        </w:numPr>
        <w:rPr>
          <w:rFonts w:ascii="Calibri" w:hAnsi="Calibri" w:cs="Calibri"/>
          <w:lang w:val="en-US"/>
        </w:rPr>
      </w:pPr>
      <w:r w:rsidRPr="00A427BC">
        <w:rPr>
          <w:rFonts w:ascii="Calibri" w:hAnsi="Calibri" w:cs="Calibri"/>
          <w:lang w:val="en-US"/>
        </w:rPr>
        <w:t>Were power and resources shared?</w:t>
      </w:r>
    </w:p>
    <w:p w14:paraId="0A93EE46" w14:textId="77A4484D"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Was</w:t>
      </w:r>
      <w:r w:rsidR="00D50F2E" w:rsidRPr="00A427BC">
        <w:rPr>
          <w:rFonts w:ascii="Calibri" w:hAnsi="Calibri" w:cs="Calibri"/>
          <w:lang w:val="en-US"/>
        </w:rPr>
        <w:t xml:space="preserve"> trust built?</w:t>
      </w:r>
    </w:p>
    <w:p w14:paraId="48066FE3" w14:textId="79ADB7F3"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 xml:space="preserve">Did </w:t>
      </w:r>
      <w:r w:rsidR="00D50F2E" w:rsidRPr="00A427BC">
        <w:rPr>
          <w:rFonts w:ascii="Calibri" w:hAnsi="Calibri" w:cs="Calibri"/>
          <w:lang w:val="en-US"/>
        </w:rPr>
        <w:t xml:space="preserve">learning </w:t>
      </w:r>
      <w:r w:rsidRPr="00A427BC">
        <w:rPr>
          <w:rFonts w:ascii="Calibri" w:hAnsi="Calibri" w:cs="Calibri"/>
          <w:lang w:val="en-US"/>
        </w:rPr>
        <w:t xml:space="preserve">occur </w:t>
      </w:r>
      <w:r w:rsidR="00D50F2E" w:rsidRPr="00A427BC">
        <w:rPr>
          <w:rFonts w:ascii="Calibri" w:hAnsi="Calibri" w:cs="Calibri"/>
          <w:lang w:val="en-US"/>
        </w:rPr>
        <w:t>in both directions?</w:t>
      </w:r>
    </w:p>
    <w:p w14:paraId="7DE280F9" w14:textId="402EEC45"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 xml:space="preserve">Were </w:t>
      </w:r>
      <w:r w:rsidR="00D50F2E" w:rsidRPr="00A427BC">
        <w:rPr>
          <w:rFonts w:ascii="Calibri" w:hAnsi="Calibri" w:cs="Calibri"/>
          <w:lang w:val="en-US"/>
        </w:rPr>
        <w:t xml:space="preserve">both entities transformed </w:t>
      </w:r>
      <w:proofErr w:type="gramStart"/>
      <w:r w:rsidR="00D50F2E" w:rsidRPr="00A427BC">
        <w:rPr>
          <w:rFonts w:ascii="Calibri" w:hAnsi="Calibri" w:cs="Calibri"/>
          <w:lang w:val="en-US"/>
        </w:rPr>
        <w:t>as a result of</w:t>
      </w:r>
      <w:proofErr w:type="gramEnd"/>
      <w:r w:rsidR="00D50F2E" w:rsidRPr="00A427BC">
        <w:rPr>
          <w:rFonts w:ascii="Calibri" w:hAnsi="Calibri" w:cs="Calibri"/>
          <w:lang w:val="en-US"/>
        </w:rPr>
        <w:t xml:space="preserve"> the collaboration?</w:t>
      </w:r>
    </w:p>
    <w:p w14:paraId="035F7928" w14:textId="7818860C" w:rsidR="008A169F" w:rsidRPr="00A427BC" w:rsidRDefault="00D50F2E" w:rsidP="00CA2C6E">
      <w:pPr>
        <w:rPr>
          <w:lang w:val="en-US"/>
        </w:rPr>
      </w:pPr>
      <w:r w:rsidRPr="00A427BC">
        <w:rPr>
          <w:lang w:val="en-US"/>
        </w:rPr>
        <w:t xml:space="preserve">Incorporating these metrics </w:t>
      </w:r>
      <w:r w:rsidRPr="00A427BC">
        <w:rPr>
          <w:i/>
          <w:iCs/>
          <w:lang w:val="en-US"/>
        </w:rPr>
        <w:t xml:space="preserve">a priori </w:t>
      </w:r>
      <w:r w:rsidRPr="00A427BC">
        <w:rPr>
          <w:lang w:val="en-US"/>
        </w:rPr>
        <w:t xml:space="preserve">can help guide activity planning and help ensure anticipated outcomes are aligned within a relationship of reciprocity. </w:t>
      </w:r>
    </w:p>
    <w:p w14:paraId="0CAE56B4" w14:textId="18F9C826" w:rsidR="004C585D" w:rsidRPr="00A427BC" w:rsidRDefault="004C585D" w:rsidP="00CA2C6E">
      <w:pPr>
        <w:rPr>
          <w:lang w:val="en-US"/>
        </w:rPr>
      </w:pPr>
    </w:p>
    <w:p w14:paraId="5CF8E67F" w14:textId="596E7B26" w:rsidR="004C585D" w:rsidRPr="00A427BC" w:rsidRDefault="00E5368A" w:rsidP="00CA2C6E">
      <w:pPr>
        <w:rPr>
          <w:lang w:val="en-US"/>
        </w:rPr>
      </w:pPr>
      <w:r w:rsidRPr="00A427BC">
        <w:rPr>
          <w:noProof/>
          <w:lang w:val="en-US"/>
        </w:rPr>
        <w:drawing>
          <wp:inline distT="0" distB="0" distL="0" distR="0" wp14:anchorId="7E7747E7" wp14:editId="75FE0481">
            <wp:extent cx="3787140" cy="2810693"/>
            <wp:effectExtent l="0" t="0" r="3810" b="8890"/>
            <wp:docPr id="1290188444" name="Picture 1" descr="A collage of images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88444" name="Picture 1" descr="A collage of images of a far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799859" cy="2820133"/>
                    </a:xfrm>
                    <a:prstGeom prst="rect">
                      <a:avLst/>
                    </a:prstGeom>
                  </pic:spPr>
                </pic:pic>
              </a:graphicData>
            </a:graphic>
          </wp:inline>
        </w:drawing>
      </w:r>
    </w:p>
    <w:p w14:paraId="23B9ECE4" w14:textId="0F30E50B" w:rsidR="004C585D" w:rsidRPr="00A427BC" w:rsidRDefault="004C585D" w:rsidP="004C585D">
      <w:pPr>
        <w:rPr>
          <w:lang w:val="en-US"/>
        </w:rPr>
      </w:pPr>
      <w:r w:rsidRPr="00A427BC">
        <w:rPr>
          <w:b/>
          <w:bCs/>
          <w:i/>
          <w:iCs/>
          <w:lang w:val="en-US"/>
        </w:rPr>
        <w:t>Figure 1.</w:t>
      </w:r>
      <w:r w:rsidRPr="00A427BC">
        <w:rPr>
          <w:i/>
          <w:iCs/>
          <w:lang w:val="en-US"/>
        </w:rPr>
        <w:t xml:space="preserve"> (</w:t>
      </w:r>
      <w:r w:rsidR="00BF353D" w:rsidRPr="00A427BC">
        <w:rPr>
          <w:i/>
          <w:iCs/>
          <w:lang w:val="en-US"/>
        </w:rPr>
        <w:t>a</w:t>
      </w:r>
      <w:r w:rsidRPr="00A427BC">
        <w:rPr>
          <w:i/>
          <w:iCs/>
          <w:lang w:val="en-US"/>
        </w:rPr>
        <w:t>) A simple transactional</w:t>
      </w:r>
      <w:r w:rsidR="00B156DC" w:rsidRPr="00A427BC">
        <w:rPr>
          <w:i/>
          <w:iCs/>
          <w:lang w:val="en-US"/>
        </w:rPr>
        <w:t xml:space="preserve"> (</w:t>
      </w:r>
      <w:r w:rsidRPr="00A427BC">
        <w:rPr>
          <w:i/>
          <w:iCs/>
          <w:lang w:val="en-US"/>
        </w:rPr>
        <w:t>and in-equitable</w:t>
      </w:r>
      <w:r w:rsidR="00B156DC" w:rsidRPr="00A427BC">
        <w:rPr>
          <w:i/>
          <w:iCs/>
          <w:lang w:val="en-US"/>
        </w:rPr>
        <w:t>)</w:t>
      </w:r>
      <w:r w:rsidRPr="00A427BC">
        <w:rPr>
          <w:i/>
          <w:iCs/>
          <w:lang w:val="en-US"/>
        </w:rPr>
        <w:t xml:space="preserve"> exchange of resources wherein the metric of project success </w:t>
      </w:r>
      <w:r w:rsidR="00BF353D" w:rsidRPr="00A427BC">
        <w:rPr>
          <w:i/>
          <w:iCs/>
          <w:lang w:val="en-US"/>
        </w:rPr>
        <w:t xml:space="preserve">is </w:t>
      </w:r>
      <w:r w:rsidRPr="00A427BC">
        <w:rPr>
          <w:i/>
          <w:iCs/>
          <w:lang w:val="en-US"/>
        </w:rPr>
        <w:t xml:space="preserve">measured </w:t>
      </w:r>
      <w:r w:rsidR="00BF353D" w:rsidRPr="00A427BC">
        <w:rPr>
          <w:i/>
          <w:iCs/>
          <w:lang w:val="en-US"/>
        </w:rPr>
        <w:t xml:space="preserve">by the increase in knowledge by the </w:t>
      </w:r>
      <w:r w:rsidRPr="00A427BC">
        <w:rPr>
          <w:i/>
          <w:iCs/>
          <w:lang w:val="en-US"/>
        </w:rPr>
        <w:t>collaborating farmers (</w:t>
      </w:r>
      <w:r w:rsidR="00BF353D" w:rsidRPr="00A427BC">
        <w:rPr>
          <w:i/>
          <w:iCs/>
          <w:lang w:val="en-US"/>
        </w:rPr>
        <w:t>b</w:t>
      </w:r>
      <w:r w:rsidRPr="00A427BC">
        <w:rPr>
          <w:i/>
          <w:iCs/>
          <w:lang w:val="en-US"/>
        </w:rPr>
        <w:t>) A richer relationship built on exchanges and associated metrics that promote fair</w:t>
      </w:r>
      <w:r w:rsidR="005167FB" w:rsidRPr="00A427BC">
        <w:rPr>
          <w:i/>
          <w:iCs/>
          <w:lang w:val="en-US"/>
        </w:rPr>
        <w:t xml:space="preserve"> </w:t>
      </w:r>
      <w:r w:rsidRPr="00A427BC">
        <w:rPr>
          <w:i/>
          <w:iCs/>
          <w:lang w:val="en-US"/>
        </w:rPr>
        <w:t>and sustainable relationships</w:t>
      </w:r>
      <w:r w:rsidR="00384F1B" w:rsidRPr="00A427BC">
        <w:rPr>
          <w:i/>
          <w:iCs/>
          <w:lang w:val="en-US"/>
        </w:rPr>
        <w:t xml:space="preserve">; an example survey for assessing these metrics is available in </w:t>
      </w:r>
      <w:r w:rsidR="00B736CD" w:rsidRPr="00A427BC">
        <w:rPr>
          <w:i/>
          <w:iCs/>
          <w:lang w:val="en-US"/>
        </w:rPr>
        <w:t>S</w:t>
      </w:r>
      <w:r w:rsidR="00384F1B" w:rsidRPr="00A427BC">
        <w:rPr>
          <w:i/>
          <w:iCs/>
          <w:lang w:val="en-US"/>
        </w:rPr>
        <w:t xml:space="preserve">upplemental </w:t>
      </w:r>
      <w:r w:rsidR="00B736CD" w:rsidRPr="00A427BC">
        <w:rPr>
          <w:i/>
          <w:iCs/>
          <w:lang w:val="en-US"/>
        </w:rPr>
        <w:t>I</w:t>
      </w:r>
      <w:r w:rsidR="00384F1B" w:rsidRPr="00A427BC">
        <w:rPr>
          <w:i/>
          <w:iCs/>
          <w:lang w:val="en-US"/>
        </w:rPr>
        <w:t>nformation</w:t>
      </w:r>
      <w:r w:rsidR="00EB7144">
        <w:rPr>
          <w:i/>
          <w:iCs/>
          <w:lang w:val="en-US"/>
        </w:rPr>
        <w:t xml:space="preserve">. </w:t>
      </w:r>
      <w:r w:rsidR="009726FD">
        <w:rPr>
          <w:i/>
          <w:iCs/>
          <w:lang w:val="en-US"/>
        </w:rPr>
        <w:t>Figure c</w:t>
      </w:r>
      <w:r w:rsidR="00CC647C" w:rsidRPr="00CC647C">
        <w:rPr>
          <w:i/>
          <w:iCs/>
          <w:lang w:val="en-US"/>
        </w:rPr>
        <w:t xml:space="preserve">reated </w:t>
      </w:r>
      <w:r w:rsidR="009726FD">
        <w:rPr>
          <w:i/>
          <w:iCs/>
          <w:lang w:val="en-US"/>
        </w:rPr>
        <w:t>using</w:t>
      </w:r>
      <w:r w:rsidR="00CC647C" w:rsidRPr="00CC647C">
        <w:rPr>
          <w:i/>
          <w:iCs/>
          <w:lang w:val="en-US"/>
        </w:rPr>
        <w:t xml:space="preserve"> BioRender</w:t>
      </w:r>
      <w:r w:rsidR="009726FD">
        <w:rPr>
          <w:i/>
          <w:iCs/>
          <w:lang w:val="en-US"/>
        </w:rPr>
        <w:t>.com</w:t>
      </w:r>
    </w:p>
    <w:p w14:paraId="0F9DB682" w14:textId="77777777" w:rsidR="004C585D" w:rsidRPr="00A427BC" w:rsidRDefault="004C585D" w:rsidP="00CA2C6E">
      <w:pPr>
        <w:rPr>
          <w:lang w:val="en-US"/>
        </w:rPr>
      </w:pPr>
    </w:p>
    <w:p w14:paraId="2DD6D6AB" w14:textId="3567F460" w:rsidR="004C585D" w:rsidRPr="00A427BC" w:rsidRDefault="004C585D" w:rsidP="00CA2C6E">
      <w:pPr>
        <w:rPr>
          <w:lang w:val="en-US"/>
        </w:rPr>
      </w:pPr>
      <w:r w:rsidRPr="00A427BC">
        <w:rPr>
          <w:lang w:val="en-US"/>
        </w:rPr>
        <w:t>The success of this type of model can again be demonstrated by the longevity of the Practical Farmers on-farm research program, which has been in place since 1987. Practical Farmers has continually refined their post-program participation surveys, and the current form quantifies outcomes in the four metrics</w:t>
      </w:r>
      <w:r w:rsidR="00772B8B" w:rsidRPr="00A427BC">
        <w:rPr>
          <w:lang w:val="en-US"/>
        </w:rPr>
        <w:t xml:space="preserve"> presented here</w:t>
      </w:r>
      <w:r w:rsidRPr="00A427BC">
        <w:rPr>
          <w:lang w:val="en-US"/>
        </w:rPr>
        <w:t xml:space="preserve"> (</w:t>
      </w:r>
      <w:r w:rsidR="00B736CD" w:rsidRPr="00A427BC">
        <w:rPr>
          <w:lang w:val="en-US"/>
        </w:rPr>
        <w:t>Supplemental Information</w:t>
      </w:r>
      <w:r w:rsidRPr="00A427BC">
        <w:rPr>
          <w:lang w:val="en-US"/>
        </w:rPr>
        <w:t>). As these questions have become guides for program design, participants have been highly satisfied (</w:t>
      </w:r>
      <w:r w:rsidR="00B736CD" w:rsidRPr="00A427BC">
        <w:rPr>
          <w:lang w:val="en-US"/>
        </w:rPr>
        <w:t>Supplemental Information</w:t>
      </w:r>
      <w:proofErr w:type="gramStart"/>
      <w:r w:rsidRPr="00A427BC">
        <w:rPr>
          <w:lang w:val="en-US"/>
        </w:rPr>
        <w:t>)</w:t>
      </w:r>
      <w:proofErr w:type="gramEnd"/>
      <w:r w:rsidRPr="00A427BC">
        <w:rPr>
          <w:lang w:val="en-US"/>
        </w:rPr>
        <w:t xml:space="preserve"> and membership is growing. Other researchers and entities </w:t>
      </w:r>
      <w:proofErr w:type="gramStart"/>
      <w:r w:rsidRPr="00A427BC">
        <w:rPr>
          <w:lang w:val="en-US"/>
        </w:rPr>
        <w:t>likely utilize</w:t>
      </w:r>
      <w:proofErr w:type="gramEnd"/>
      <w:r w:rsidRPr="00A427BC">
        <w:rPr>
          <w:lang w:val="en-US"/>
        </w:rPr>
        <w:t xml:space="preserve"> some form of these metrics, but more explicit and ubiquitous use would </w:t>
      </w:r>
      <w:r w:rsidR="008774CE" w:rsidRPr="00A427BC">
        <w:rPr>
          <w:lang w:val="en-US"/>
        </w:rPr>
        <w:t xml:space="preserve">likely </w:t>
      </w:r>
      <w:r w:rsidRPr="00A427BC">
        <w:rPr>
          <w:lang w:val="en-US"/>
        </w:rPr>
        <w:t>benefit project designs and evaluations</w:t>
      </w:r>
      <w:r w:rsidR="008774CE" w:rsidRPr="00A427BC">
        <w:rPr>
          <w:lang w:val="en-US"/>
        </w:rPr>
        <w:t>, while concomitantly promoting equitable partnerships</w:t>
      </w:r>
      <w:r w:rsidRPr="00A427BC">
        <w:rPr>
          <w:lang w:val="en-US"/>
        </w:rPr>
        <w:t xml:space="preserve">.   </w:t>
      </w:r>
    </w:p>
    <w:p w14:paraId="0099F0BD" w14:textId="5319EBF8" w:rsidR="00CC38CF" w:rsidRPr="00A427BC" w:rsidRDefault="00C02BB0" w:rsidP="002E2390">
      <w:pPr>
        <w:pStyle w:val="Heading1"/>
        <w:numPr>
          <w:ilvl w:val="0"/>
          <w:numId w:val="15"/>
        </w:numPr>
        <w:rPr>
          <w:color w:val="auto"/>
          <w:lang w:val="en-US"/>
        </w:rPr>
      </w:pPr>
      <w:r w:rsidRPr="00A427BC">
        <w:rPr>
          <w:color w:val="auto"/>
          <w:lang w:val="en-US"/>
        </w:rPr>
        <w:t>Framing</w:t>
      </w:r>
    </w:p>
    <w:p w14:paraId="2F8A5137" w14:textId="0633A757" w:rsidR="00555110" w:rsidRPr="00A427BC" w:rsidRDefault="004E66BE" w:rsidP="00FF710E">
      <w:pPr>
        <w:rPr>
          <w:lang w:val="en-US"/>
        </w:rPr>
      </w:pPr>
      <w:r w:rsidRPr="00A427BC">
        <w:rPr>
          <w:lang w:val="en-US"/>
        </w:rPr>
        <w:t xml:space="preserve">The feasibility (or even desirability) of objectivity in science has </w:t>
      </w:r>
      <w:r w:rsidR="00BC34A4" w:rsidRPr="00A427BC">
        <w:rPr>
          <w:lang w:val="en-US"/>
        </w:rPr>
        <w:t xml:space="preserve">long </w:t>
      </w:r>
      <w:r w:rsidRPr="00A427BC">
        <w:rPr>
          <w:lang w:val="en-US"/>
        </w:rPr>
        <w:t xml:space="preserve">been debated, and recent discussions highlight </w:t>
      </w:r>
      <w:r w:rsidR="004A2080" w:rsidRPr="00A427BC">
        <w:rPr>
          <w:lang w:val="en-US"/>
        </w:rPr>
        <w:t xml:space="preserve">its conceptual abuse </w:t>
      </w:r>
      <w:r w:rsidR="00BC34A4" w:rsidRPr="00A427BC">
        <w:rPr>
          <w:lang w:val="en-US"/>
        </w:rPr>
        <w:t xml:space="preserve">in </w:t>
      </w:r>
      <w:r w:rsidRPr="00A427BC">
        <w:rPr>
          <w:lang w:val="en-US"/>
        </w:rPr>
        <w:t xml:space="preserve">colonialism, </w:t>
      </w:r>
      <w:r w:rsidR="000D7352" w:rsidRPr="00A427BC">
        <w:rPr>
          <w:lang w:val="en-US"/>
        </w:rPr>
        <w:t>eugenics</w:t>
      </w:r>
      <w:r w:rsidRPr="00A427BC">
        <w:rPr>
          <w:lang w:val="en-US"/>
        </w:rPr>
        <w:t>, and other forms of oppression</w:t>
      </w:r>
      <w:r w:rsidR="00561BF2" w:rsidRPr="00A427BC">
        <w:rPr>
          <w:lang w:val="en-US"/>
        </w:rPr>
        <w:fldChar w:fldCharType="begin"/>
      </w:r>
      <w:r w:rsidR="006D6832">
        <w:rPr>
          <w:lang w:val="en-US"/>
        </w:rPr>
        <w:instrText xml:space="preserve"> ADDIN ZOTERO_ITEM CSL_CITATION {"citationID":"8Tz7TQER","properties":{"formattedCitation":"\\super 71,72\\nosupersub{}","plainCitation":"71,72","noteIndex":0},"citationItems":[{"id":"u12bhc3X/0pX19yKg","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u12bhc3X/M3Vu2258","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sidRPr="00A427BC">
        <w:rPr>
          <w:lang w:val="en-US"/>
        </w:rPr>
        <w:fldChar w:fldCharType="separate"/>
      </w:r>
      <w:r w:rsidR="006D6832" w:rsidRPr="006D6832">
        <w:rPr>
          <w:vertAlign w:val="superscript"/>
          <w:lang w:val="en-US"/>
          <w:rPrChange w:id="76" w:author="Virginia Anne Nichols" w:date="2025-05-12T12:43:00Z" w16du:dateUtc="2025-05-12T10:43:00Z">
            <w:rPr>
              <w:vertAlign w:val="superscript"/>
            </w:rPr>
          </w:rPrChange>
        </w:rPr>
        <w:t>71,72</w:t>
      </w:r>
      <w:r w:rsidR="00561BF2" w:rsidRPr="00A427BC">
        <w:rPr>
          <w:lang w:val="en-US"/>
        </w:rPr>
        <w:fldChar w:fldCharType="end"/>
      </w:r>
      <w:r w:rsidRPr="00A427BC">
        <w:rPr>
          <w:lang w:val="en-US"/>
        </w:rPr>
        <w:t xml:space="preserve">. </w:t>
      </w:r>
      <w:r w:rsidR="000D16E3" w:rsidRPr="00A427BC">
        <w:rPr>
          <w:lang w:val="en-US"/>
        </w:rPr>
        <w:t xml:space="preserve">Today, many disciplines </w:t>
      </w:r>
      <w:r w:rsidR="00BC34A4" w:rsidRPr="00A427BC">
        <w:rPr>
          <w:lang w:val="en-US"/>
        </w:rPr>
        <w:t>embrace</w:t>
      </w:r>
      <w:r w:rsidR="00034A6D" w:rsidRPr="00A427BC">
        <w:rPr>
          <w:lang w:val="en-US"/>
        </w:rPr>
        <w:t xml:space="preserve"> </w:t>
      </w:r>
      <w:r w:rsidRPr="00A427BC">
        <w:rPr>
          <w:lang w:val="en-US"/>
        </w:rPr>
        <w:t xml:space="preserve">interpretation, plurality of methods, critical </w:t>
      </w:r>
      <w:r w:rsidRPr="00A427BC">
        <w:rPr>
          <w:lang w:val="en-US"/>
        </w:rPr>
        <w:lastRenderedPageBreak/>
        <w:t xml:space="preserve">reflexivity, and fallibilism </w:t>
      </w:r>
      <w:r w:rsidR="00BC34A4" w:rsidRPr="00A427BC">
        <w:rPr>
          <w:lang w:val="en-US"/>
        </w:rPr>
        <w:t>as i</w:t>
      </w:r>
      <w:r w:rsidRPr="00A427BC">
        <w:rPr>
          <w:lang w:val="en-US"/>
        </w:rPr>
        <w:t>nherent in the pursuit of knowledge</w:t>
      </w:r>
      <w:r w:rsidR="009F6D33" w:rsidRPr="00A427BC">
        <w:rPr>
          <w:lang w:val="en-US"/>
        </w:rPr>
        <w:fldChar w:fldCharType="begin"/>
      </w:r>
      <w:r w:rsidR="006D6832">
        <w:rPr>
          <w:lang w:val="en-US"/>
        </w:rPr>
        <w:instrText xml:space="preserve"> ADDIN ZOTERO_ITEM CSL_CITATION {"citationID":"AZJHcKuk","properties":{"formattedCitation":"\\super 73,74\\nosupersub{}","plainCitation":"73,74","noteIndex":0},"citationItems":[{"id":"u12bhc3X/NwlY5iJ4","uris":["http://zotero.org/users/3599437/items/YZBM9ZMB"],"itemData":{"id":1382,"type":"article-journal","abstract":"A post-positivist understanding of ecological science and the call for an “ecological ethic” indicate the need for a radically new approach to evaluating environmental change. The positivist view of science cannot capture the essence of environmental sciences because the recent work of “reflexive” ecological modelers shows that this requires a reconceptualization of the way in which values and ecological models interact in scientific process. Reflexive modelers are ecological modelers who believe it is appropriate for ecologists to examine the motives for their choices in developing models; this self-reflexive approach opens the door to a new way of integrating values into public discourse and to a more comprehensive approach to evaluating ecological change. This reflexive building of ecological models is introduced through the transformative simile of Aldo Leopold, which shows that learning to “think like a mountain” involves a shift in both ecological modeling and in values and responsibility. An adequate, interdisciplinary approach to ecological valuation, requires a re-framing of the evaluation questions in entirely new ways, i.e., a review of the current status of interdisciplinary value theory with respect to ecological values reveals that neither of the widely accepted theories of environmental value—neither economic utilitarianism nor intrinsic value theory (environmental ethics)—provides a foundation for an ecologically sensitive evaluation process. Thus, a new, ecologically sensitive, and more comprehensive approach to evaluating ecological change would include an examination of the metaphors that motivate the models used to describe environmental change.","container-title":"Science and Engineering Ethics","DOI":"10.1007/s11948-008-9095-0","ISSN":"1471-5546","issue":"4","journalAbbreviation":"Sci Eng Ethics","language":"en","page":"581-592","source":"Springer Link","title":"Beyond Positivist Ecology: Toward an Integrated Ecological Ethics","title-short":"Beyond Positivist Ecology","volume":"14","author":[{"family":"Norton","given":"Bryan G."}],"issued":{"date-parts":[["2008",12,1]]}}},{"id":"u12bhc3X/DKfq339c","uris":["http://zotero.org/users/3599437/items/UPTD8YBC"],"itemData":{"id":1391,"type":"article-journal","container-title":"Facts, Views &amp; Vision in ObGyn","DOI":"10.52054/FVVO.13.1.012","ISSN":"2032-0418","issue":"1","journalAbbreviation":"Facts Views Vis Obgyn","note":"PMID: 33889854\nPMCID: PMC8051197","page":"1-2","source":"PubMed Central","title":"Science may be objective, scientists are not always","volume":"13","author":[{"family":"S","given":"Becker"}]}}],"schema":"https://github.com/citation-style-language/schema/raw/master/csl-citation.json"} </w:instrText>
      </w:r>
      <w:r w:rsidR="009F6D33" w:rsidRPr="00A427BC">
        <w:rPr>
          <w:lang w:val="en-US"/>
        </w:rPr>
        <w:fldChar w:fldCharType="separate"/>
      </w:r>
      <w:r w:rsidR="006D6832" w:rsidRPr="006D6832">
        <w:rPr>
          <w:vertAlign w:val="superscript"/>
          <w:lang w:val="en-US"/>
          <w:rPrChange w:id="77" w:author="Virginia Anne Nichols" w:date="2025-05-12T12:43:00Z" w16du:dateUtc="2025-05-12T10:43:00Z">
            <w:rPr>
              <w:vertAlign w:val="superscript"/>
            </w:rPr>
          </w:rPrChange>
        </w:rPr>
        <w:t>73,74</w:t>
      </w:r>
      <w:r w:rsidR="009F6D33" w:rsidRPr="00A427BC">
        <w:rPr>
          <w:lang w:val="en-US"/>
        </w:rPr>
        <w:fldChar w:fldCharType="end"/>
      </w:r>
      <w:r w:rsidRPr="00A427BC">
        <w:rPr>
          <w:lang w:val="en-US"/>
        </w:rPr>
        <w:t xml:space="preserve">. </w:t>
      </w:r>
      <w:r w:rsidR="000D16E3" w:rsidRPr="00A427BC">
        <w:rPr>
          <w:lang w:val="en-US"/>
        </w:rPr>
        <w:t>Rather than pursuing objectivism (</w:t>
      </w:r>
      <w:r w:rsidR="009147B2" w:rsidRPr="00A427BC">
        <w:rPr>
          <w:lang w:val="en-US"/>
        </w:rPr>
        <w:t xml:space="preserve">and </w:t>
      </w:r>
      <w:r w:rsidR="000D16E3" w:rsidRPr="00A427BC">
        <w:rPr>
          <w:lang w:val="en-US"/>
        </w:rPr>
        <w:t xml:space="preserve">insinuating it is possible), Data Feminism </w:t>
      </w:r>
      <w:r w:rsidRPr="00A427BC">
        <w:rPr>
          <w:lang w:val="en-US"/>
        </w:rPr>
        <w:t>acknowledge</w:t>
      </w:r>
      <w:r w:rsidR="000D16E3" w:rsidRPr="00A427BC">
        <w:rPr>
          <w:lang w:val="en-US"/>
        </w:rPr>
        <w:t>s</w:t>
      </w:r>
      <w:r w:rsidRPr="00A427BC">
        <w:rPr>
          <w:lang w:val="en-US"/>
        </w:rPr>
        <w:t xml:space="preserve"> that</w:t>
      </w:r>
      <w:r w:rsidR="003618A2" w:rsidRPr="00A427BC">
        <w:rPr>
          <w:lang w:val="en-US"/>
        </w:rPr>
        <w:t xml:space="preserve"> all research is framed</w:t>
      </w:r>
      <w:r w:rsidR="000D16E3" w:rsidRPr="00A427BC">
        <w:rPr>
          <w:lang w:val="en-US"/>
        </w:rPr>
        <w:t xml:space="preserve"> by the background, </w:t>
      </w:r>
      <w:r w:rsidR="00013787" w:rsidRPr="00A427BC">
        <w:rPr>
          <w:lang w:val="en-US"/>
        </w:rPr>
        <w:t xml:space="preserve">experiences, and training </w:t>
      </w:r>
      <w:r w:rsidR="000D16E3" w:rsidRPr="00A427BC">
        <w:rPr>
          <w:lang w:val="en-US"/>
        </w:rPr>
        <w:t>of the researcher</w:t>
      </w:r>
      <w:r w:rsidR="00BC34A4" w:rsidRPr="00A427BC">
        <w:rPr>
          <w:lang w:val="en-US"/>
        </w:rPr>
        <w:t xml:space="preserve">. </w:t>
      </w:r>
      <w:r w:rsidR="00013787" w:rsidRPr="00A427BC">
        <w:rPr>
          <w:lang w:val="en-US"/>
        </w:rPr>
        <w:t xml:space="preserve">Importantly, </w:t>
      </w:r>
      <w:r w:rsidR="00F23DAE" w:rsidRPr="00A427BC">
        <w:rPr>
          <w:lang w:val="en-US"/>
        </w:rPr>
        <w:t xml:space="preserve">this </w:t>
      </w:r>
      <w:r w:rsidR="00013787" w:rsidRPr="00A427BC">
        <w:rPr>
          <w:lang w:val="en-US"/>
        </w:rPr>
        <w:t xml:space="preserve">plurality </w:t>
      </w:r>
      <w:r w:rsidR="00F23DAE" w:rsidRPr="00A427BC">
        <w:rPr>
          <w:lang w:val="en-US"/>
        </w:rPr>
        <w:t xml:space="preserve">is desirable </w:t>
      </w:r>
      <w:r w:rsidR="004A2080" w:rsidRPr="00A427BC">
        <w:rPr>
          <w:lang w:val="en-US"/>
        </w:rPr>
        <w:t>i</w:t>
      </w:r>
      <w:r w:rsidR="00BC34A4" w:rsidRPr="00A427BC">
        <w:rPr>
          <w:lang w:val="en-US"/>
        </w:rPr>
        <w:t>n a Data Feminism framework</w:t>
      </w:r>
      <w:r w:rsidR="000D16E3" w:rsidRPr="00A427BC">
        <w:rPr>
          <w:lang w:val="en-US"/>
        </w:rPr>
        <w:t xml:space="preserve">. </w:t>
      </w:r>
      <w:r w:rsidR="00757B8D" w:rsidRPr="00A427BC">
        <w:rPr>
          <w:lang w:val="en-US"/>
        </w:rPr>
        <w:t xml:space="preserve">To help cement framing as an inherent component of all agricultural research, here we discuss </w:t>
      </w:r>
      <w:r w:rsidR="00883EF3" w:rsidRPr="00A427BC">
        <w:rPr>
          <w:lang w:val="en-US"/>
        </w:rPr>
        <w:t xml:space="preserve">the </w:t>
      </w:r>
      <w:r w:rsidR="00A66035" w:rsidRPr="00A427BC">
        <w:rPr>
          <w:lang w:val="en-US"/>
        </w:rPr>
        <w:t xml:space="preserve">barriers to </w:t>
      </w:r>
      <w:r w:rsidR="00E1392E" w:rsidRPr="00A427BC">
        <w:rPr>
          <w:lang w:val="en-US"/>
        </w:rPr>
        <w:t xml:space="preserve">and difficulty in </w:t>
      </w:r>
      <w:r w:rsidR="00764860" w:rsidRPr="00A427BC">
        <w:rPr>
          <w:lang w:val="en-US"/>
        </w:rPr>
        <w:t xml:space="preserve">acknowledging </w:t>
      </w:r>
      <w:r w:rsidR="00E1392E" w:rsidRPr="00A427BC">
        <w:rPr>
          <w:lang w:val="en-US"/>
        </w:rPr>
        <w:t>the frames shaping agricultural research</w:t>
      </w:r>
      <w:r w:rsidR="00764860" w:rsidRPr="00A427BC">
        <w:rPr>
          <w:lang w:val="en-US"/>
        </w:rPr>
        <w:t xml:space="preserve">, as well as the implications of such acknowledgement. These sections are designed to help researchers reflect on their training, as well as the values of their institutions. </w:t>
      </w:r>
    </w:p>
    <w:p w14:paraId="37748B00" w14:textId="1F116DD0" w:rsidR="000D16E3" w:rsidRPr="00A427BC" w:rsidRDefault="002E2390" w:rsidP="000D16E3">
      <w:pPr>
        <w:pStyle w:val="Heading2"/>
        <w:rPr>
          <w:color w:val="auto"/>
          <w:lang w:val="en-US"/>
        </w:rPr>
      </w:pPr>
      <w:r w:rsidRPr="00A427BC">
        <w:rPr>
          <w:color w:val="auto"/>
          <w:lang w:val="en-US"/>
        </w:rPr>
        <w:t xml:space="preserve">4.1 </w:t>
      </w:r>
      <w:r w:rsidR="00757B8D" w:rsidRPr="00A427BC">
        <w:rPr>
          <w:color w:val="auto"/>
          <w:lang w:val="en-US"/>
        </w:rPr>
        <w:t>A</w:t>
      </w:r>
      <w:r w:rsidR="00551F22" w:rsidRPr="00A427BC">
        <w:rPr>
          <w:color w:val="auto"/>
          <w:lang w:val="en-US"/>
        </w:rPr>
        <w:t xml:space="preserve">cknowledging </w:t>
      </w:r>
      <w:r w:rsidR="001A640B" w:rsidRPr="00A427BC">
        <w:rPr>
          <w:color w:val="auto"/>
          <w:lang w:val="en-US"/>
        </w:rPr>
        <w:t xml:space="preserve">the presence of </w:t>
      </w:r>
      <w:r w:rsidR="00551F22" w:rsidRPr="00A427BC">
        <w:rPr>
          <w:color w:val="auto"/>
          <w:lang w:val="en-US"/>
        </w:rPr>
        <w:t>values</w:t>
      </w:r>
      <w:r w:rsidR="00764860" w:rsidRPr="00A427BC">
        <w:rPr>
          <w:color w:val="auto"/>
          <w:lang w:val="en-US"/>
        </w:rPr>
        <w:t xml:space="preserve"> in research</w:t>
      </w:r>
    </w:p>
    <w:p w14:paraId="00A48906" w14:textId="6779FBDB" w:rsidR="00A66035" w:rsidRPr="00A427BC" w:rsidRDefault="00FF710E" w:rsidP="005A37D1">
      <w:pPr>
        <w:rPr>
          <w:lang w:val="en-US"/>
        </w:rPr>
      </w:pPr>
      <w:r w:rsidRPr="00A427BC">
        <w:rPr>
          <w:lang w:val="en-US"/>
        </w:rPr>
        <w:t xml:space="preserve">A book written to illustrate how underlying value systems shape individuals’ </w:t>
      </w:r>
      <w:r w:rsidR="009147B2" w:rsidRPr="00A427BC">
        <w:rPr>
          <w:lang w:val="en-US"/>
        </w:rPr>
        <w:t>approach</w:t>
      </w:r>
      <w:r w:rsidR="004B79B8" w:rsidRPr="00A427BC">
        <w:rPr>
          <w:lang w:val="en-US"/>
        </w:rPr>
        <w:t>es</w:t>
      </w:r>
      <w:r w:rsidRPr="00A427BC">
        <w:rPr>
          <w:lang w:val="en-US"/>
        </w:rPr>
        <w:t xml:space="preserve"> to complex global challenges unwittingly uses agricultural research as its backdrop</w:t>
      </w:r>
      <w:r w:rsidR="000D7352" w:rsidRPr="00A427BC">
        <w:rPr>
          <w:lang w:val="en-US"/>
        </w:rPr>
        <w:t>:</w:t>
      </w:r>
      <w:r w:rsidRPr="00A427BC">
        <w:rPr>
          <w:lang w:val="en-US"/>
        </w:rPr>
        <w:t xml:space="preserve"> </w:t>
      </w:r>
      <w:r w:rsidRPr="00A427BC">
        <w:rPr>
          <w:i/>
          <w:iCs/>
          <w:lang w:val="en-US"/>
        </w:rPr>
        <w:t>The Wizard and the Prophet</w:t>
      </w:r>
      <w:r w:rsidR="000D7352" w:rsidRPr="00A427BC">
        <w:rPr>
          <w:i/>
          <w:iCs/>
          <w:lang w:val="en-US"/>
        </w:rPr>
        <w:fldChar w:fldCharType="begin"/>
      </w:r>
      <w:r w:rsidR="006D6832">
        <w:rPr>
          <w:i/>
          <w:iCs/>
          <w:lang w:val="en-US"/>
        </w:rPr>
        <w:instrText xml:space="preserve"> ADDIN ZOTERO_ITEM CSL_CITATION {"citationID":"l9J5UtWf","properties":{"formattedCitation":"\\super 75\\nosupersub{}","plainCitation":"75","noteIndex":0},"citationItems":[{"id":"u12bhc3X/A7pMUtvN","uris":["http://zotero.org/users/3599437/items/JBKSTQ7W"],"itemData":{"id":1532,"type":"book","event-place":"New York, NY","ISBN":"978-0-345-80284-2","language":"en-US","publisher":"Vintage","publisher-place":"New York, NY","title":"The Wizard and the Prophet","URL":"https://www.penguinrandomhouse.com/books/220698/the-wizard-and-the-prophet-by-charles-c-mann/","author":[{"family":"Mann","given":"Charles"}],"accessed":{"date-parts":[["2024",6,6]]},"issued":{"date-parts":[["2019"]]}}}],"schema":"https://github.com/citation-style-language/schema/raw/master/csl-citation.json"} </w:instrText>
      </w:r>
      <w:r w:rsidR="000D7352" w:rsidRPr="00A427BC">
        <w:rPr>
          <w:i/>
          <w:iCs/>
          <w:lang w:val="en-US"/>
        </w:rPr>
        <w:fldChar w:fldCharType="separate"/>
      </w:r>
      <w:r w:rsidR="006D6832" w:rsidRPr="006D6832">
        <w:rPr>
          <w:vertAlign w:val="superscript"/>
          <w:lang w:val="en-US"/>
          <w:rPrChange w:id="78" w:author="Virginia Anne Nichols" w:date="2025-05-12T12:43:00Z" w16du:dateUtc="2025-05-12T10:43:00Z">
            <w:rPr>
              <w:vertAlign w:val="superscript"/>
            </w:rPr>
          </w:rPrChange>
        </w:rPr>
        <w:t>75</w:t>
      </w:r>
      <w:r w:rsidR="000D7352" w:rsidRPr="00A427BC">
        <w:rPr>
          <w:i/>
          <w:iCs/>
          <w:lang w:val="en-US"/>
        </w:rPr>
        <w:fldChar w:fldCharType="end"/>
      </w:r>
      <w:r w:rsidRPr="00A427BC">
        <w:rPr>
          <w:lang w:val="en-US"/>
        </w:rPr>
        <w:t xml:space="preserve"> explores the worldviews of Norman Borlaug and William Vogt, two white, Western men </w:t>
      </w:r>
      <w:r w:rsidR="000D16E3" w:rsidRPr="00A427BC">
        <w:rPr>
          <w:lang w:val="en-US"/>
        </w:rPr>
        <w:t>coming from divergent backgrounds</w:t>
      </w:r>
      <w:r w:rsidR="00BC34A4" w:rsidRPr="00A427BC">
        <w:rPr>
          <w:lang w:val="en-US"/>
        </w:rPr>
        <w:t>,</w:t>
      </w:r>
      <w:r w:rsidR="000D16E3" w:rsidRPr="00A427BC">
        <w:rPr>
          <w:lang w:val="en-US"/>
        </w:rPr>
        <w:t xml:space="preserve"> as they work</w:t>
      </w:r>
      <w:r w:rsidRPr="00A427BC">
        <w:rPr>
          <w:lang w:val="en-US"/>
        </w:rPr>
        <w:t xml:space="preserve"> on agricultural topics </w:t>
      </w:r>
      <w:r w:rsidR="004A756B" w:rsidRPr="00A427BC">
        <w:rPr>
          <w:lang w:val="en-US"/>
        </w:rPr>
        <w:t>during</w:t>
      </w:r>
      <w:r w:rsidRPr="00A427BC">
        <w:rPr>
          <w:lang w:val="en-US"/>
        </w:rPr>
        <w:t xml:space="preserve"> the </w:t>
      </w:r>
      <w:r w:rsidR="004A756B" w:rsidRPr="00A427BC">
        <w:rPr>
          <w:lang w:val="en-US"/>
        </w:rPr>
        <w:t>20</w:t>
      </w:r>
      <w:r w:rsidR="004A756B" w:rsidRPr="00A427BC">
        <w:rPr>
          <w:vertAlign w:val="superscript"/>
          <w:lang w:val="en-US"/>
        </w:rPr>
        <w:t>th</w:t>
      </w:r>
      <w:r w:rsidR="004A756B" w:rsidRPr="00A427BC">
        <w:rPr>
          <w:lang w:val="en-US"/>
        </w:rPr>
        <w:t xml:space="preserve"> century</w:t>
      </w:r>
      <w:r w:rsidRPr="00A427BC">
        <w:rPr>
          <w:lang w:val="en-US"/>
        </w:rPr>
        <w:t>.</w:t>
      </w:r>
      <w:r w:rsidR="004A756B" w:rsidRPr="00A427BC">
        <w:rPr>
          <w:lang w:val="en-US"/>
        </w:rPr>
        <w:t xml:space="preserve"> </w:t>
      </w:r>
      <w:r w:rsidR="009859E5" w:rsidRPr="00A427BC">
        <w:rPr>
          <w:lang w:val="en-US"/>
        </w:rPr>
        <w:t xml:space="preserve">Borlaug, raised on a Midwestern US farm, experienced </w:t>
      </w:r>
      <w:r w:rsidR="000D7352" w:rsidRPr="00A427BC">
        <w:rPr>
          <w:lang w:val="en-US"/>
        </w:rPr>
        <w:t>a</w:t>
      </w:r>
      <w:r w:rsidR="009859E5" w:rsidRPr="00A427BC">
        <w:rPr>
          <w:lang w:val="en-US"/>
        </w:rPr>
        <w:t xml:space="preserve"> rural transformation </w:t>
      </w:r>
      <w:r w:rsidR="000D7352" w:rsidRPr="00A427BC">
        <w:rPr>
          <w:lang w:val="en-US"/>
        </w:rPr>
        <w:t xml:space="preserve">born </w:t>
      </w:r>
      <w:r w:rsidR="004B79B8" w:rsidRPr="00A427BC">
        <w:rPr>
          <w:lang w:val="en-US"/>
        </w:rPr>
        <w:t>from t</w:t>
      </w:r>
      <w:r w:rsidR="009859E5" w:rsidRPr="00A427BC">
        <w:rPr>
          <w:lang w:val="en-US"/>
        </w:rPr>
        <w:t>he introduction of tractors</w:t>
      </w:r>
      <w:r w:rsidR="000A7509" w:rsidRPr="00A427BC">
        <w:rPr>
          <w:lang w:val="en-US"/>
        </w:rPr>
        <w:t xml:space="preserve"> and was trained </w:t>
      </w:r>
      <w:r w:rsidR="00BC682E" w:rsidRPr="00A427BC">
        <w:rPr>
          <w:lang w:val="en-US"/>
        </w:rPr>
        <w:t>as a scientist through</w:t>
      </w:r>
      <w:r w:rsidR="000A7509" w:rsidRPr="00A427BC">
        <w:rPr>
          <w:lang w:val="en-US"/>
        </w:rPr>
        <w:t xml:space="preserve"> </w:t>
      </w:r>
      <w:r w:rsidR="00764860" w:rsidRPr="00A427BC">
        <w:rPr>
          <w:lang w:val="en-US"/>
        </w:rPr>
        <w:t xml:space="preserve">US </w:t>
      </w:r>
      <w:r w:rsidR="00BC682E" w:rsidRPr="00A427BC">
        <w:rPr>
          <w:lang w:val="en-US"/>
        </w:rPr>
        <w:t xml:space="preserve">Land Grant </w:t>
      </w:r>
      <w:r w:rsidR="000A7509" w:rsidRPr="00A427BC">
        <w:rPr>
          <w:lang w:val="en-US"/>
        </w:rPr>
        <w:t>agricultural programs</w:t>
      </w:r>
      <w:r w:rsidR="009147B2" w:rsidRPr="00A427BC">
        <w:rPr>
          <w:lang w:val="en-US"/>
        </w:rPr>
        <w:t xml:space="preserve">. </w:t>
      </w:r>
      <w:r w:rsidR="00757B8D" w:rsidRPr="00A427BC">
        <w:rPr>
          <w:lang w:val="en-US"/>
        </w:rPr>
        <w:t>Th</w:t>
      </w:r>
      <w:r w:rsidR="000A7509" w:rsidRPr="00A427BC">
        <w:rPr>
          <w:lang w:val="en-US"/>
        </w:rPr>
        <w:t>ese</w:t>
      </w:r>
      <w:r w:rsidR="00757B8D" w:rsidRPr="00A427BC">
        <w:rPr>
          <w:lang w:val="en-US"/>
        </w:rPr>
        <w:t xml:space="preserve"> experience</w:t>
      </w:r>
      <w:r w:rsidR="000A7509" w:rsidRPr="00A427BC">
        <w:rPr>
          <w:lang w:val="en-US"/>
        </w:rPr>
        <w:t>s</w:t>
      </w:r>
      <w:r w:rsidR="00757B8D" w:rsidRPr="00A427BC">
        <w:rPr>
          <w:lang w:val="en-US"/>
        </w:rPr>
        <w:t xml:space="preserve"> likely informed his approach to problems: </w:t>
      </w:r>
      <w:r w:rsidR="004B79B8" w:rsidRPr="00A427BC">
        <w:rPr>
          <w:lang w:val="en-US"/>
        </w:rPr>
        <w:t>Borlaug</w:t>
      </w:r>
      <w:r w:rsidR="009147B2" w:rsidRPr="00A427BC">
        <w:rPr>
          <w:lang w:val="en-US"/>
        </w:rPr>
        <w:t xml:space="preserve"> researched ways to leverage technology to increase food production, </w:t>
      </w:r>
      <w:r w:rsidR="00D65312" w:rsidRPr="00A427BC">
        <w:rPr>
          <w:lang w:val="en-US"/>
        </w:rPr>
        <w:t xml:space="preserve">an effort that contributed to a larger collection of innovations referred to as </w:t>
      </w:r>
      <w:r w:rsidR="00B85F6E" w:rsidRPr="00A427BC">
        <w:rPr>
          <w:lang w:val="en-US"/>
        </w:rPr>
        <w:t>t</w:t>
      </w:r>
      <w:r w:rsidR="00D65312" w:rsidRPr="00A427BC">
        <w:rPr>
          <w:lang w:val="en-US"/>
        </w:rPr>
        <w:t>he Green Revolution and for which Borlaug won a Nobel Peace Prize</w:t>
      </w:r>
      <w:r w:rsidR="00561BF2" w:rsidRPr="00A427BC">
        <w:rPr>
          <w:lang w:val="en-US"/>
        </w:rPr>
        <w:fldChar w:fldCharType="begin"/>
      </w:r>
      <w:r w:rsidR="006D6832">
        <w:rPr>
          <w:lang w:val="en-US"/>
        </w:rPr>
        <w:instrText xml:space="preserve"> ADDIN ZOTERO_ITEM CSL_CITATION {"citationID":"MLdD23Sz","properties":{"formattedCitation":"\\super 76\\nosupersub{}","plainCitation":"76","noteIndex":0},"citationItems":[{"id":"u12bhc3X/4OzbaeQB","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sidRPr="00A427BC">
        <w:rPr>
          <w:lang w:val="en-US"/>
        </w:rPr>
        <w:fldChar w:fldCharType="separate"/>
      </w:r>
      <w:r w:rsidR="006D6832" w:rsidRPr="006D6832">
        <w:rPr>
          <w:vertAlign w:val="superscript"/>
          <w:lang w:val="en-US"/>
          <w:rPrChange w:id="79" w:author="Virginia Anne Nichols" w:date="2025-05-12T12:43:00Z" w16du:dateUtc="2025-05-12T10:43:00Z">
            <w:rPr>
              <w:vertAlign w:val="superscript"/>
            </w:rPr>
          </w:rPrChange>
        </w:rPr>
        <w:t>76</w:t>
      </w:r>
      <w:r w:rsidR="00561BF2" w:rsidRPr="00A427BC">
        <w:rPr>
          <w:lang w:val="en-US"/>
        </w:rPr>
        <w:fldChar w:fldCharType="end"/>
      </w:r>
      <w:r w:rsidR="00D65312" w:rsidRPr="00A427BC">
        <w:rPr>
          <w:lang w:val="en-US"/>
        </w:rPr>
        <w:t>.</w:t>
      </w:r>
      <w:r w:rsidR="00725FDB" w:rsidRPr="00A427BC">
        <w:rPr>
          <w:lang w:val="en-US"/>
        </w:rPr>
        <w:t xml:space="preserve"> Vogt </w:t>
      </w:r>
      <w:r w:rsidR="00757B8D" w:rsidRPr="00A427BC">
        <w:rPr>
          <w:lang w:val="en-US"/>
        </w:rPr>
        <w:t xml:space="preserve">also </w:t>
      </w:r>
      <w:r w:rsidR="00725FDB" w:rsidRPr="00A427BC">
        <w:rPr>
          <w:lang w:val="en-US"/>
        </w:rPr>
        <w:t xml:space="preserve">began his life in a rural </w:t>
      </w:r>
      <w:proofErr w:type="gramStart"/>
      <w:r w:rsidR="00725FDB" w:rsidRPr="00A427BC">
        <w:rPr>
          <w:lang w:val="en-US"/>
        </w:rPr>
        <w:t>area</w:t>
      </w:r>
      <w:r w:rsidR="00757B8D" w:rsidRPr="00A427BC">
        <w:rPr>
          <w:lang w:val="en-US"/>
        </w:rPr>
        <w:t xml:space="preserve">, </w:t>
      </w:r>
      <w:r w:rsidR="00725FDB" w:rsidRPr="00A427BC">
        <w:rPr>
          <w:lang w:val="en-US"/>
        </w:rPr>
        <w:t>but</w:t>
      </w:r>
      <w:proofErr w:type="gramEnd"/>
      <w:r w:rsidR="00725FDB" w:rsidRPr="00A427BC">
        <w:rPr>
          <w:lang w:val="en-US"/>
        </w:rPr>
        <w:t xml:space="preserve"> moved to the city and witnessed the urban development of</w:t>
      </w:r>
      <w:r w:rsidR="00757B8D" w:rsidRPr="00A427BC">
        <w:rPr>
          <w:lang w:val="en-US"/>
        </w:rPr>
        <w:t xml:space="preserve"> the natural areas he associated with his childhood</w:t>
      </w:r>
      <w:r w:rsidR="00725FDB" w:rsidRPr="00A427BC">
        <w:rPr>
          <w:lang w:val="en-US"/>
        </w:rPr>
        <w:t xml:space="preserve">. </w:t>
      </w:r>
      <w:r w:rsidR="00BC682E" w:rsidRPr="00A427BC">
        <w:rPr>
          <w:lang w:val="en-US"/>
        </w:rPr>
        <w:t xml:space="preserve">He studied languages and moved into science by </w:t>
      </w:r>
      <w:proofErr w:type="gramStart"/>
      <w:r w:rsidR="00BC682E" w:rsidRPr="00A427BC">
        <w:rPr>
          <w:lang w:val="en-US"/>
        </w:rPr>
        <w:t>way of managing</w:t>
      </w:r>
      <w:proofErr w:type="gramEnd"/>
      <w:r w:rsidR="00BC682E" w:rsidRPr="00A427BC">
        <w:rPr>
          <w:lang w:val="en-US"/>
        </w:rPr>
        <w:t xml:space="preserve"> a bird sanctuary</w:t>
      </w:r>
      <w:r w:rsidR="00DE0B42" w:rsidRPr="00A427BC">
        <w:rPr>
          <w:lang w:val="en-US"/>
        </w:rPr>
        <w:t xml:space="preserve"> near his childhood home</w:t>
      </w:r>
      <w:r w:rsidR="00BC682E" w:rsidRPr="00A427BC">
        <w:rPr>
          <w:lang w:val="en-US"/>
        </w:rPr>
        <w:t xml:space="preserve">. </w:t>
      </w:r>
      <w:r w:rsidR="00725FDB" w:rsidRPr="00A427BC">
        <w:rPr>
          <w:lang w:val="en-US"/>
        </w:rPr>
        <w:t>Vogt</w:t>
      </w:r>
      <w:r w:rsidR="004B79B8" w:rsidRPr="00A427BC">
        <w:rPr>
          <w:lang w:val="en-US"/>
        </w:rPr>
        <w:t>’s research</w:t>
      </w:r>
      <w:r w:rsidR="00725FDB" w:rsidRPr="00A427BC">
        <w:rPr>
          <w:lang w:val="en-US"/>
        </w:rPr>
        <w:t xml:space="preserve"> emphasiz</w:t>
      </w:r>
      <w:r w:rsidR="004B79B8" w:rsidRPr="00A427BC">
        <w:rPr>
          <w:lang w:val="en-US"/>
        </w:rPr>
        <w:t>ed</w:t>
      </w:r>
      <w:r w:rsidR="00725FDB" w:rsidRPr="00A427BC">
        <w:rPr>
          <w:lang w:val="en-US"/>
        </w:rPr>
        <w:t xml:space="preserve"> the need to live within ecological limits</w:t>
      </w:r>
      <w:r w:rsidR="00191CB0" w:rsidRPr="00A427BC">
        <w:rPr>
          <w:lang w:val="en-US"/>
        </w:rPr>
        <w:t xml:space="preserve"> rather than increase food production,</w:t>
      </w:r>
      <w:r w:rsidR="00D65312" w:rsidRPr="00A427BC">
        <w:rPr>
          <w:lang w:val="en-US"/>
        </w:rPr>
        <w:t xml:space="preserve"> and </w:t>
      </w:r>
      <w:r w:rsidR="00191CB0" w:rsidRPr="00A427BC">
        <w:rPr>
          <w:lang w:val="en-US"/>
        </w:rPr>
        <w:t xml:space="preserve">he </w:t>
      </w:r>
      <w:r w:rsidR="00725FDB" w:rsidRPr="00A427BC">
        <w:rPr>
          <w:lang w:val="en-US"/>
        </w:rPr>
        <w:t>formally develop</w:t>
      </w:r>
      <w:r w:rsidR="00D65312" w:rsidRPr="00A427BC">
        <w:rPr>
          <w:lang w:val="en-US"/>
        </w:rPr>
        <w:t xml:space="preserve">ed the concept of </w:t>
      </w:r>
      <w:r w:rsidR="009859E5" w:rsidRPr="00A427BC">
        <w:rPr>
          <w:lang w:val="en-US"/>
        </w:rPr>
        <w:t xml:space="preserve">ecological </w:t>
      </w:r>
      <w:r w:rsidR="00725FDB" w:rsidRPr="00A427BC">
        <w:rPr>
          <w:lang w:val="en-US"/>
        </w:rPr>
        <w:t>carrying-capacity</w:t>
      </w:r>
      <w:r w:rsidR="00561BF2" w:rsidRPr="00A427BC">
        <w:rPr>
          <w:lang w:val="en-US"/>
        </w:rPr>
        <w:fldChar w:fldCharType="begin"/>
      </w:r>
      <w:r w:rsidR="006D6832">
        <w:rPr>
          <w:lang w:val="en-US"/>
        </w:rPr>
        <w:instrText xml:space="preserve"> ADDIN ZOTERO_ITEM CSL_CITATION {"citationID":"uDS1IynQ","properties":{"formattedCitation":"\\super 77\\nosupersub{}","plainCitation":"77","noteIndex":0},"citationItems":[{"id":"u12bhc3X/HAB9UoFQ","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sidRPr="00A427BC">
        <w:rPr>
          <w:lang w:val="en-US"/>
        </w:rPr>
        <w:fldChar w:fldCharType="separate"/>
      </w:r>
      <w:r w:rsidR="006D6832" w:rsidRPr="006D6832">
        <w:rPr>
          <w:vertAlign w:val="superscript"/>
          <w:lang w:val="en-US"/>
          <w:rPrChange w:id="80" w:author="Virginia Anne Nichols" w:date="2025-05-12T12:43:00Z" w16du:dateUtc="2025-05-12T10:43:00Z">
            <w:rPr>
              <w:vertAlign w:val="superscript"/>
            </w:rPr>
          </w:rPrChange>
        </w:rPr>
        <w:t>77</w:t>
      </w:r>
      <w:r w:rsidR="00561BF2" w:rsidRPr="00A427BC">
        <w:rPr>
          <w:lang w:val="en-US"/>
        </w:rPr>
        <w:fldChar w:fldCharType="end"/>
      </w:r>
      <w:r w:rsidR="00D65312" w:rsidRPr="00A427BC">
        <w:rPr>
          <w:lang w:val="en-US"/>
        </w:rPr>
        <w:t xml:space="preserve"> as well as </w:t>
      </w:r>
      <w:r w:rsidR="00CA747F" w:rsidRPr="00A427BC">
        <w:rPr>
          <w:lang w:val="en-US"/>
        </w:rPr>
        <w:t>a model for environmental activism that is still used today.</w:t>
      </w:r>
      <w:r w:rsidR="00197361" w:rsidRPr="00A427BC">
        <w:rPr>
          <w:lang w:val="en-US"/>
        </w:rPr>
        <w:t xml:space="preserve"> </w:t>
      </w:r>
      <w:r w:rsidR="00836245" w:rsidRPr="00A427BC">
        <w:rPr>
          <w:lang w:val="en-US"/>
        </w:rPr>
        <w:t xml:space="preserve">Borlaug and Vogt </w:t>
      </w:r>
      <w:r w:rsidR="009859E5" w:rsidRPr="00A427BC">
        <w:rPr>
          <w:lang w:val="en-US"/>
        </w:rPr>
        <w:t xml:space="preserve">were both scientists, </w:t>
      </w:r>
      <w:r w:rsidR="000D16E3" w:rsidRPr="00A427BC">
        <w:rPr>
          <w:lang w:val="en-US"/>
        </w:rPr>
        <w:t>but</w:t>
      </w:r>
      <w:r w:rsidR="009A141C" w:rsidRPr="00A427BC">
        <w:rPr>
          <w:lang w:val="en-US"/>
        </w:rPr>
        <w:t xml:space="preserve"> </w:t>
      </w:r>
      <w:r w:rsidR="009859E5" w:rsidRPr="00A427BC">
        <w:rPr>
          <w:lang w:val="en-US"/>
        </w:rPr>
        <w:t xml:space="preserve">their divergent approaches and conclusions were </w:t>
      </w:r>
      <w:r w:rsidR="00BC682E" w:rsidRPr="00A427BC">
        <w:rPr>
          <w:lang w:val="en-US"/>
        </w:rPr>
        <w:t xml:space="preserve">strongly </w:t>
      </w:r>
      <w:r w:rsidR="009859E5" w:rsidRPr="00A427BC">
        <w:rPr>
          <w:lang w:val="en-US"/>
        </w:rPr>
        <w:t xml:space="preserve">shaped </w:t>
      </w:r>
      <w:r w:rsidR="009A141C" w:rsidRPr="00A427BC">
        <w:rPr>
          <w:lang w:val="en-US"/>
        </w:rPr>
        <w:t xml:space="preserve">by their </w:t>
      </w:r>
      <w:r w:rsidR="000A7509" w:rsidRPr="00A427BC">
        <w:rPr>
          <w:lang w:val="en-US"/>
        </w:rPr>
        <w:t>experiences and training.</w:t>
      </w:r>
      <w:r w:rsidR="00757B8D" w:rsidRPr="00A427BC">
        <w:rPr>
          <w:lang w:val="en-US"/>
        </w:rPr>
        <w:t xml:space="preserve"> The</w:t>
      </w:r>
      <w:r w:rsidR="00DE0B42" w:rsidRPr="00A427BC">
        <w:rPr>
          <w:lang w:val="en-US"/>
        </w:rPr>
        <w:t>ir</w:t>
      </w:r>
      <w:r w:rsidR="00757B8D" w:rsidRPr="00A427BC">
        <w:rPr>
          <w:lang w:val="en-US"/>
        </w:rPr>
        <w:t xml:space="preserve"> differing motivations do not invalidate their </w:t>
      </w:r>
      <w:r w:rsidR="00DE0B42" w:rsidRPr="00A427BC">
        <w:rPr>
          <w:lang w:val="en-US"/>
        </w:rPr>
        <w:t>work</w:t>
      </w:r>
      <w:r w:rsidR="00757B8D" w:rsidRPr="00A427BC">
        <w:rPr>
          <w:lang w:val="en-US"/>
        </w:rPr>
        <w:t xml:space="preserve">, but rather demonstrate how multiple valid, but </w:t>
      </w:r>
      <w:proofErr w:type="gramStart"/>
      <w:r w:rsidR="00757B8D" w:rsidRPr="00A427BC">
        <w:rPr>
          <w:lang w:val="en-US"/>
        </w:rPr>
        <w:t>values</w:t>
      </w:r>
      <w:proofErr w:type="gramEnd"/>
      <w:r w:rsidR="00757B8D" w:rsidRPr="00A427BC">
        <w:rPr>
          <w:lang w:val="en-US"/>
        </w:rPr>
        <w:t xml:space="preserve">-informed truths can co-exist. </w:t>
      </w:r>
      <w:bookmarkStart w:id="81" w:name="_Hlk178864891"/>
      <w:r w:rsidR="000C432F" w:rsidRPr="00A427BC">
        <w:rPr>
          <w:lang w:val="en-US"/>
        </w:rPr>
        <w:t xml:space="preserve">As scientists, we must accept that our training socializes us to value certain processes or outcomes in research. </w:t>
      </w:r>
      <w:ins w:id="82" w:author="Virginia Anne Nichols" w:date="2025-05-12T13:12:00Z" w16du:dateUtc="2025-05-12T11:12:00Z">
        <w:r w:rsidR="003E3254">
          <w:rPr>
            <w:lang w:val="en-US"/>
          </w:rPr>
          <w:t>ADD MORE HERE FOR THE REVIEWER</w:t>
        </w:r>
      </w:ins>
      <w:ins w:id="83" w:author="Virginia Anne Nichols" w:date="2025-05-12T13:13:00Z" w16du:dateUtc="2025-05-12T11:13:00Z">
        <w:r w:rsidR="003E3254">
          <w:rPr>
            <w:lang w:val="en-US"/>
          </w:rPr>
          <w:t xml:space="preserve">? </w:t>
        </w:r>
      </w:ins>
      <w:r w:rsidR="000C432F" w:rsidRPr="00A427BC">
        <w:rPr>
          <w:lang w:val="en-US"/>
        </w:rPr>
        <w:t>Data Feminism encourages interrogation of these passively inherited values and the attendant limitations these values place on our ability to ‘see’ the multiple, valid ways of approaching agricultural problems.</w:t>
      </w:r>
      <w:bookmarkEnd w:id="81"/>
      <w:r w:rsidR="004777A7" w:rsidRPr="00A427BC">
        <w:rPr>
          <w:lang w:val="en-US"/>
        </w:rPr>
        <w:t xml:space="preserve"> Scientists who are able to acknowledge and navigate the existence of multiple truths are better equipped to provide solutions that do not preferentially disadvantage vulnerable groups</w:t>
      </w:r>
      <w:r w:rsidR="004777A7" w:rsidRPr="00A427BC">
        <w:rPr>
          <w:lang w:val="en-US"/>
        </w:rPr>
        <w:fldChar w:fldCharType="begin"/>
      </w:r>
      <w:r w:rsidR="006D6832">
        <w:rPr>
          <w:lang w:val="en-US"/>
        </w:rPr>
        <w:instrText xml:space="preserve"> ADDIN ZOTERO_ITEM CSL_CITATION {"citationID":"dnyeDnrP","properties":{"formattedCitation":"\\super 78\\nosupersub{}","plainCitation":"78","noteIndex":0},"citationItems":[{"id":523,"uris":["http://zotero.org/users/3599437/items/FM9JJN8X"],"itemData":{"id":523,"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sidR="004777A7" w:rsidRPr="00A427BC">
        <w:rPr>
          <w:lang w:val="en-US"/>
        </w:rPr>
        <w:fldChar w:fldCharType="separate"/>
      </w:r>
      <w:r w:rsidR="006D6832" w:rsidRPr="006D6832">
        <w:rPr>
          <w:vertAlign w:val="superscript"/>
          <w:lang w:val="en-US"/>
          <w:rPrChange w:id="84" w:author="Virginia Anne Nichols" w:date="2025-05-12T12:43:00Z" w16du:dateUtc="2025-05-12T10:43:00Z">
            <w:rPr>
              <w:vertAlign w:val="superscript"/>
            </w:rPr>
          </w:rPrChange>
        </w:rPr>
        <w:t>78</w:t>
      </w:r>
      <w:r w:rsidR="004777A7" w:rsidRPr="00A427BC">
        <w:rPr>
          <w:lang w:val="en-US"/>
        </w:rPr>
        <w:fldChar w:fldCharType="end"/>
      </w:r>
      <w:r w:rsidR="00027A60" w:rsidRPr="00A427BC">
        <w:rPr>
          <w:lang w:val="en-US"/>
        </w:rPr>
        <w:t xml:space="preserve"> and are better able to bring clarity to complex topics</w:t>
      </w:r>
      <w:r w:rsidR="00027A60" w:rsidRPr="00A427BC">
        <w:rPr>
          <w:lang w:val="en-US"/>
        </w:rPr>
        <w:fldChar w:fldCharType="begin"/>
      </w:r>
      <w:r w:rsidR="006D6832">
        <w:rPr>
          <w:lang w:val="en-US"/>
        </w:rPr>
        <w:instrText xml:space="preserve"> ADDIN ZOTERO_ITEM CSL_CITATION {"citationID":"YdRyWipy","properties":{"formattedCitation":"\\super 79\\uc0\\u8211{}81\\nosupersub{}","plainCitation":"79–81","noteIndex":0},"citationItems":[{"id":"u12bhc3X/Ky9Q0b2V","uris":["http://zotero.org/users/3599437/items/PG466J7I"],"itemData":{"id":1406,"type":"article-journal","container-title":"Proceedings of the National Academy of Sciences","DOI":"10.1073/pnas.2200997119","issue":"11","note":"publisher: Proceedings of the National Academy of Sciences","page":"e2200997119","source":"pnas.org (Atypon)","title":"The sobering truth about corn ethanol","volume":"119","author":[{"family":"Hill","given":"Jason"}],"issued":{"date-parts":[["2022",3,15]]}}},{"id":"u12bhc3X/LtXJEz8U","uris":["http://zotero.org/users/3599437/items/HGBJCCEN"],"itemData":{"id":1368,"type":"post-weblog","abstract":"It’s a simple question. And at first glance it seems like there should be a simple answer to this simple question. We have planted millions of acres of genetically-engineered (GE) crops, a va…","container-title":"A Plant Out of Place","language":"en-US","title":"Have genetically engineered herbicide-resistant crops increased or decreased herbicide use?","URL":"https://plantoutofplace.com/2018/12/have-genetically-engineered-herbicide-resistant-crops-increased-or-decreased-herbicide-use/","author":[{"family":"Kniss","given":"Andrew"}],"accessed":{"date-parts":[["2024",5,4]]},"issued":{"date-parts":[["2018",12,5]]}}},{"id":"u12bhc3X/aeZGOb8o","uris":["http://zotero.org/users/3599437/items/BLQ9CHA5"],"itemData":{"id":1557,"type":"article-journal","container-title":"Agriculture and Human Values","DOI":"10.1007/s10460-023-10530-7","page":"1–19","source":"PhilPapers","title":"Chemical, Ecological, Other? Identifying Weed Management Typologies Within Industrialized Cropping Systems in Georgia (U.S.)","title-short":"Chemical, Ecological, Other?","author":[{"family":"Weisberger","given":"David"},{"family":"Ray","given":"Melissa Ann"},{"family":"Basinger","given":"Nicholas T."},{"family":"Thompson","given":"Jennifer Jo"}]}}],"schema":"https://github.com/citation-style-language/schema/raw/master/csl-citation.json"} </w:instrText>
      </w:r>
      <w:r w:rsidR="00027A60" w:rsidRPr="00A427BC">
        <w:rPr>
          <w:lang w:val="en-US"/>
        </w:rPr>
        <w:fldChar w:fldCharType="separate"/>
      </w:r>
      <w:r w:rsidR="006D6832" w:rsidRPr="006D6832">
        <w:rPr>
          <w:vertAlign w:val="superscript"/>
          <w:lang w:val="en-US"/>
          <w:rPrChange w:id="85" w:author="Virginia Anne Nichols" w:date="2025-05-12T12:43:00Z" w16du:dateUtc="2025-05-12T10:43:00Z">
            <w:rPr>
              <w:vertAlign w:val="superscript"/>
            </w:rPr>
          </w:rPrChange>
        </w:rPr>
        <w:t>79–81</w:t>
      </w:r>
      <w:r w:rsidR="00027A60" w:rsidRPr="00A427BC">
        <w:rPr>
          <w:lang w:val="en-US"/>
        </w:rPr>
        <w:fldChar w:fldCharType="end"/>
      </w:r>
      <w:r w:rsidR="00027A60" w:rsidRPr="00A427BC">
        <w:rPr>
          <w:lang w:val="en-US"/>
        </w:rPr>
        <w:t>.</w:t>
      </w:r>
    </w:p>
    <w:p w14:paraId="4042DF2F" w14:textId="77777777" w:rsidR="00A66035" w:rsidRPr="00A427BC" w:rsidRDefault="00A66035" w:rsidP="005A37D1">
      <w:pPr>
        <w:rPr>
          <w:lang w:val="en-US"/>
        </w:rPr>
      </w:pPr>
    </w:p>
    <w:p w14:paraId="1FF78FBF" w14:textId="10F8D874" w:rsidR="000D16E3" w:rsidRPr="00A427BC" w:rsidRDefault="002E2390" w:rsidP="000D16E3">
      <w:pPr>
        <w:pStyle w:val="Heading2"/>
        <w:rPr>
          <w:color w:val="auto"/>
          <w:lang w:val="en-US"/>
        </w:rPr>
      </w:pPr>
      <w:r w:rsidRPr="00A427BC">
        <w:rPr>
          <w:color w:val="auto"/>
          <w:lang w:val="en-US"/>
        </w:rPr>
        <w:t xml:space="preserve">4.2 </w:t>
      </w:r>
      <w:r w:rsidR="00757B8D" w:rsidRPr="00A427BC">
        <w:rPr>
          <w:color w:val="auto"/>
          <w:lang w:val="en-US"/>
        </w:rPr>
        <w:t>The importance of diverse framings</w:t>
      </w:r>
    </w:p>
    <w:p w14:paraId="7226B718" w14:textId="00589055" w:rsidR="00757B8D" w:rsidRPr="00A427BC" w:rsidRDefault="000C432F" w:rsidP="00757B8D">
      <w:pPr>
        <w:rPr>
          <w:lang w:val="en-US"/>
        </w:rPr>
      </w:pPr>
      <w:r w:rsidRPr="00A427BC">
        <w:rPr>
          <w:lang w:val="en-US"/>
        </w:rPr>
        <w:t>Today, an increasing availability of diversely framed reflections concerning the Green Revolution</w:t>
      </w:r>
      <w:r w:rsidR="007E6D0D" w:rsidRPr="00A427BC">
        <w:rPr>
          <w:lang w:val="en-US"/>
        </w:rPr>
        <w:t xml:space="preserve"> that Borlaug’s work contributed to</w:t>
      </w:r>
      <w:r w:rsidRPr="00A427BC">
        <w:rPr>
          <w:lang w:val="en-US"/>
        </w:rPr>
        <w:t xml:space="preserve"> has led to significantly more nuanced understandings of the motivations driving the Green Revolution, as well as the complex and contested impacts it had</w:t>
      </w:r>
      <w:r w:rsidRPr="00A427BC">
        <w:rPr>
          <w:lang w:val="en-US"/>
        </w:rPr>
        <w:fldChar w:fldCharType="begin"/>
      </w:r>
      <w:r w:rsidR="006D6832">
        <w:rPr>
          <w:lang w:val="en-US"/>
        </w:rPr>
        <w:instrText xml:space="preserve"> ADDIN ZOTERO_ITEM CSL_CITATION {"citationID":"Cf0uvXAz","properties":{"formattedCitation":"\\super 82\\nosupersub{}","plainCitation":"82","noteIndex":0},"citationItems":[{"id":"u12bhc3X/NJ841rYZ","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sidRPr="00A427BC">
        <w:rPr>
          <w:lang w:val="en-US"/>
        </w:rPr>
        <w:fldChar w:fldCharType="separate"/>
      </w:r>
      <w:r w:rsidR="006D6832" w:rsidRPr="006D6832">
        <w:rPr>
          <w:vertAlign w:val="superscript"/>
          <w:lang w:val="en-US"/>
          <w:rPrChange w:id="86" w:author="Virginia Anne Nichols" w:date="2025-05-12T12:43:00Z" w16du:dateUtc="2025-05-12T10:43:00Z">
            <w:rPr>
              <w:vertAlign w:val="superscript"/>
            </w:rPr>
          </w:rPrChange>
        </w:rPr>
        <w:t>82</w:t>
      </w:r>
      <w:r w:rsidRPr="00A427BC">
        <w:rPr>
          <w:lang w:val="en-US"/>
        </w:rPr>
        <w:fldChar w:fldCharType="end"/>
      </w:r>
      <w:r w:rsidRPr="00A427BC">
        <w:rPr>
          <w:lang w:val="en-US"/>
        </w:rPr>
        <w:t xml:space="preserve">.  </w:t>
      </w:r>
      <w:r w:rsidR="004777A7" w:rsidRPr="00A427BC">
        <w:rPr>
          <w:lang w:val="en-US"/>
        </w:rPr>
        <w:t xml:space="preserve">As </w:t>
      </w:r>
      <w:r w:rsidRPr="00A427BC">
        <w:rPr>
          <w:lang w:val="en-US"/>
        </w:rPr>
        <w:t xml:space="preserve">society navigates modern challenges to food systems, scientists must value and incorporate diverse voices to create fair and equitable paths for future food production. </w:t>
      </w:r>
      <w:r w:rsidR="004777A7" w:rsidRPr="00A427BC">
        <w:rPr>
          <w:lang w:val="en-US"/>
        </w:rPr>
        <w:t>Policy work has shown that the broader the set of framings available, the greater the possibility for more equitable solutions</w:t>
      </w:r>
      <w:r w:rsidR="004777A7" w:rsidRPr="00A427BC">
        <w:rPr>
          <w:lang w:val="en-US"/>
        </w:rPr>
        <w:fldChar w:fldCharType="begin"/>
      </w:r>
      <w:r w:rsidR="006D6832">
        <w:rPr>
          <w:lang w:val="en-US"/>
        </w:rPr>
        <w:instrText xml:space="preserve"> ADDIN ZOTERO_ITEM CSL_CITATION {"citationID":"ZlejrkSf","properties":{"formattedCitation":"\\super 83\\nosupersub{}","plainCitation":"83","noteIndex":0},"citationItems":[{"id":"u12bhc3X/3PUYMppw","uris":["http://zotero.org/users/3599437/items/KUGLLCNC"],"itemData":{"id":1538,"type":"article-journal","container-title":"Policy Sciences","DOI":"10.1007/s11077-015-9214-0","ISSN":"1573-0891","issue":"1","journalAbbreviation":"Policy Sci","language":"en","page":"127-133","source":"Springer Link","title":"“Get those voices at the table!”: Interview with Deborah Stone","title-short":"“Get those voices at the table!”","volume":"48","author":[{"family":"Ostaijen","given":"Mark","non-dropping-particle":"van"},{"family":"Jhagroe","given":"Shivant"}],"issued":{"date-parts":[["2015",3,1]]}}}],"schema":"https://github.com/citation-style-language/schema/raw/master/csl-citation.json"} </w:instrText>
      </w:r>
      <w:r w:rsidR="004777A7" w:rsidRPr="00A427BC">
        <w:rPr>
          <w:lang w:val="en-US"/>
        </w:rPr>
        <w:fldChar w:fldCharType="separate"/>
      </w:r>
      <w:r w:rsidR="006D6832" w:rsidRPr="006D6832">
        <w:rPr>
          <w:vertAlign w:val="superscript"/>
          <w:lang w:val="en-US"/>
          <w:rPrChange w:id="87" w:author="Virginia Anne Nichols" w:date="2025-05-12T12:43:00Z" w16du:dateUtc="2025-05-12T10:43:00Z">
            <w:rPr>
              <w:vertAlign w:val="superscript"/>
            </w:rPr>
          </w:rPrChange>
        </w:rPr>
        <w:t>83</w:t>
      </w:r>
      <w:r w:rsidR="004777A7" w:rsidRPr="00A427BC">
        <w:rPr>
          <w:lang w:val="en-US"/>
        </w:rPr>
        <w:fldChar w:fldCharType="end"/>
      </w:r>
      <w:r w:rsidR="00027A60" w:rsidRPr="00A427BC">
        <w:rPr>
          <w:lang w:val="en-US"/>
        </w:rPr>
        <w:t xml:space="preserve">. </w:t>
      </w:r>
      <w:r w:rsidR="007E6D0D" w:rsidRPr="00A427BC">
        <w:rPr>
          <w:lang w:val="en-US"/>
        </w:rPr>
        <w:t xml:space="preserve">It follows that </w:t>
      </w:r>
      <w:r w:rsidR="00CC1B30" w:rsidRPr="00A427BC">
        <w:rPr>
          <w:lang w:val="en-US"/>
        </w:rPr>
        <w:t xml:space="preserve">supporting </w:t>
      </w:r>
      <w:r w:rsidR="007E6D0D" w:rsidRPr="00A427BC">
        <w:rPr>
          <w:lang w:val="en-US"/>
        </w:rPr>
        <w:t>diversity in agricultural scientists is a necessary corollary</w:t>
      </w:r>
      <w:r w:rsidR="00CC1B30" w:rsidRPr="00A427BC">
        <w:rPr>
          <w:lang w:val="en-US"/>
        </w:rPr>
        <w:fldChar w:fldCharType="begin"/>
      </w:r>
      <w:r w:rsidR="006D6832">
        <w:rPr>
          <w:lang w:val="en-US"/>
        </w:rPr>
        <w:instrText xml:space="preserve"> ADDIN ZOTERO_ITEM CSL_CITATION {"citationID":"vd5aSXqt","properties":{"formattedCitation":"\\super 84\\nosupersub{}","plainCitation":"84","noteIndex":0},"citationItems":[{"id":1243,"uris":["http://zotero.org/users/3599437/items/8UWFNW5W"],"itemData":{"id":1243,"type":"article-journal","abstract":"As a result of identity prejudice, certain individuals are more vulnerable to conflict and violence when they are in the field. It is paramount that all fieldworkers be informed of the risks some colleagues may face, so that they can define best practice together: here we recommend strategies to minimize risk for all individuals conducting fieldwork.","container-title":"Nature Ecology &amp; Evolution","DOI":"10.1038/s41559-020-01328-5","ISSN":"2397-334X","issue":"1","journalAbbreviation":"Nat Ecol Evol","language":"en","license":"2020 The Author(s), under exclusive licence to Springer Nature Limited","note":"publisher: Nature Publishing Group","page":"5-9","source":"www.nature.com","title":"Safe fieldwork strategies for at-risk individuals, their supervisors and institutions","volume":"5","author":[{"family":"Demery","given":"Amelia-Juliette Claire"},{"family":"Pipkin","given":"Monique Avery"}],"issued":{"date-parts":[["2021",1]]}}}],"schema":"https://github.com/citation-style-language/schema/raw/master/csl-citation.json"} </w:instrText>
      </w:r>
      <w:r w:rsidR="00CC1B30" w:rsidRPr="00A427BC">
        <w:rPr>
          <w:lang w:val="en-US"/>
        </w:rPr>
        <w:fldChar w:fldCharType="separate"/>
      </w:r>
      <w:r w:rsidR="006D6832" w:rsidRPr="006D6832">
        <w:rPr>
          <w:vertAlign w:val="superscript"/>
          <w:lang w:val="en-US"/>
          <w:rPrChange w:id="88" w:author="Virginia Anne Nichols" w:date="2025-05-12T12:43:00Z" w16du:dateUtc="2025-05-12T10:43:00Z">
            <w:rPr>
              <w:vertAlign w:val="superscript"/>
            </w:rPr>
          </w:rPrChange>
        </w:rPr>
        <w:t>84</w:t>
      </w:r>
      <w:r w:rsidR="00CC1B30" w:rsidRPr="00A427BC">
        <w:rPr>
          <w:lang w:val="en-US"/>
        </w:rPr>
        <w:fldChar w:fldCharType="end"/>
      </w:r>
      <w:r w:rsidR="007E6D0D" w:rsidRPr="00A427BC">
        <w:rPr>
          <w:lang w:val="en-US"/>
        </w:rPr>
        <w:t xml:space="preserve">. </w:t>
      </w:r>
    </w:p>
    <w:p w14:paraId="6EB0E75D" w14:textId="77777777" w:rsidR="00757B8D" w:rsidRPr="00A427BC" w:rsidRDefault="00757B8D" w:rsidP="00757B8D">
      <w:pPr>
        <w:rPr>
          <w:lang w:val="en-US"/>
        </w:rPr>
      </w:pPr>
    </w:p>
    <w:p w14:paraId="258909FC" w14:textId="2DF2312B" w:rsidR="008A169F" w:rsidRPr="00A427BC" w:rsidRDefault="008A169F" w:rsidP="00810A3C">
      <w:pPr>
        <w:pStyle w:val="Heading1"/>
        <w:numPr>
          <w:ilvl w:val="0"/>
          <w:numId w:val="15"/>
        </w:numPr>
        <w:rPr>
          <w:color w:val="auto"/>
          <w:lang w:val="en-US"/>
        </w:rPr>
      </w:pPr>
      <w:r w:rsidRPr="00A427BC">
        <w:rPr>
          <w:color w:val="auto"/>
          <w:lang w:val="en-US"/>
        </w:rPr>
        <w:t>Conclusions</w:t>
      </w:r>
    </w:p>
    <w:p w14:paraId="4D090398" w14:textId="57FC856C" w:rsidR="00191CB0" w:rsidRDefault="0075535E" w:rsidP="00832084">
      <w:pPr>
        <w:rPr>
          <w:ins w:id="89" w:author="Virginia Anne Nichols" w:date="2025-05-12T12:43:00Z" w16du:dateUtc="2025-05-12T10:43:00Z"/>
          <w:lang w:val="en-US"/>
        </w:rPr>
      </w:pPr>
      <w:moveFromRangeStart w:id="90" w:author="Virginia Anne Nichols" w:date="2025-05-12T13:00:00Z" w:name="move197947245"/>
      <w:moveFrom w:id="91" w:author="Virginia Anne Nichols" w:date="2025-05-12T13:00:00Z" w16du:dateUtc="2025-05-12T11:00:00Z">
        <w:r w:rsidRPr="00A427BC" w:rsidDel="003549DB">
          <w:rPr>
            <w:shd w:val="clear" w:color="auto" w:fill="FFFFFF"/>
            <w:lang w:val="en-US"/>
          </w:rPr>
          <w:t xml:space="preserve">For agricultural researchers, engaging with </w:t>
        </w:r>
        <w:r w:rsidRPr="00A427BC" w:rsidDel="003549DB">
          <w:rPr>
            <w:lang w:val="en-US"/>
          </w:rPr>
          <w:t xml:space="preserve">Data Feminism need not be overwhelming nor demand world changing activities; it simply asks that one reflect on power disparities and values embedded in their research. </w:t>
        </w:r>
      </w:moveFrom>
      <w:moveFromRangeEnd w:id="90"/>
      <w:r w:rsidR="00810A3C" w:rsidRPr="00A427BC">
        <w:rPr>
          <w:lang w:val="en-US"/>
        </w:rPr>
        <w:t xml:space="preserve">Agricultural scientists who </w:t>
      </w:r>
      <w:r w:rsidR="008A169F" w:rsidRPr="00A427BC">
        <w:rPr>
          <w:lang w:val="en-US"/>
        </w:rPr>
        <w:t>examin</w:t>
      </w:r>
      <w:r w:rsidR="00810A3C" w:rsidRPr="00A427BC">
        <w:rPr>
          <w:lang w:val="en-US"/>
        </w:rPr>
        <w:t>e</w:t>
      </w:r>
      <w:r w:rsidR="004B79B8" w:rsidRPr="00A427BC">
        <w:rPr>
          <w:lang w:val="en-US"/>
        </w:rPr>
        <w:t xml:space="preserve">, </w:t>
      </w:r>
      <w:r w:rsidR="008A169F" w:rsidRPr="00A427BC">
        <w:rPr>
          <w:lang w:val="en-US"/>
        </w:rPr>
        <w:t>challeng</w:t>
      </w:r>
      <w:r w:rsidR="00810A3C" w:rsidRPr="00A427BC">
        <w:rPr>
          <w:lang w:val="en-US"/>
        </w:rPr>
        <w:t>e</w:t>
      </w:r>
      <w:r w:rsidR="004B79B8" w:rsidRPr="00A427BC">
        <w:rPr>
          <w:lang w:val="en-US"/>
        </w:rPr>
        <w:t xml:space="preserve">, and </w:t>
      </w:r>
      <w:r w:rsidRPr="00A427BC">
        <w:rPr>
          <w:lang w:val="en-US"/>
        </w:rPr>
        <w:t xml:space="preserve">work to </w:t>
      </w:r>
      <w:r w:rsidR="004B79B8" w:rsidRPr="00A427BC">
        <w:rPr>
          <w:lang w:val="en-US"/>
        </w:rPr>
        <w:t>redistribut</w:t>
      </w:r>
      <w:r w:rsidR="00810A3C" w:rsidRPr="00A427BC">
        <w:rPr>
          <w:lang w:val="en-US"/>
        </w:rPr>
        <w:t>e</w:t>
      </w:r>
      <w:r w:rsidR="008A169F" w:rsidRPr="00A427BC">
        <w:rPr>
          <w:lang w:val="en-US"/>
        </w:rPr>
        <w:t xml:space="preserve"> power</w:t>
      </w:r>
      <w:r w:rsidR="00810A3C" w:rsidRPr="00A427BC">
        <w:rPr>
          <w:lang w:val="en-US"/>
        </w:rPr>
        <w:t xml:space="preserve"> can </w:t>
      </w:r>
      <w:r w:rsidR="00810A3C" w:rsidRPr="00A427BC">
        <w:rPr>
          <w:lang w:val="en-US"/>
        </w:rPr>
        <w:lastRenderedPageBreak/>
        <w:t xml:space="preserve">uniquely contribute to </w:t>
      </w:r>
      <w:r w:rsidR="00B32D51" w:rsidRPr="00A427BC">
        <w:rPr>
          <w:lang w:val="en-US"/>
        </w:rPr>
        <w:t>ongoing work towards agricultural (and social) equity</w:t>
      </w:r>
      <w:r w:rsidR="00810A3C" w:rsidRPr="00A427BC">
        <w:rPr>
          <w:lang w:val="en-US"/>
        </w:rPr>
        <w:t xml:space="preserve"> and may </w:t>
      </w:r>
      <w:r w:rsidR="00B32D51" w:rsidRPr="00A427BC">
        <w:rPr>
          <w:lang w:val="en-US"/>
        </w:rPr>
        <w:t xml:space="preserve">concomitantly </w:t>
      </w:r>
      <w:r w:rsidR="00555E31" w:rsidRPr="00A427BC">
        <w:rPr>
          <w:lang w:val="en-US"/>
        </w:rPr>
        <w:t>experience</w:t>
      </w:r>
      <w:r w:rsidR="00810A3C" w:rsidRPr="00A427BC">
        <w:rPr>
          <w:lang w:val="en-US"/>
        </w:rPr>
        <w:t xml:space="preserve"> positive impacts on </w:t>
      </w:r>
      <w:r w:rsidR="00124EC3" w:rsidRPr="00A427BC">
        <w:rPr>
          <w:shd w:val="clear" w:color="auto" w:fill="FFFFFF"/>
          <w:lang w:val="en-US"/>
        </w:rPr>
        <w:t>research creativity</w:t>
      </w:r>
      <w:r w:rsidR="00810A3C" w:rsidRPr="00A427BC">
        <w:rPr>
          <w:shd w:val="clear" w:color="auto" w:fill="FFFFFF"/>
          <w:lang w:val="en-US"/>
        </w:rPr>
        <w:t xml:space="preserve"> and </w:t>
      </w:r>
      <w:r w:rsidR="00124EC3" w:rsidRPr="00A427BC">
        <w:rPr>
          <w:shd w:val="clear" w:color="auto" w:fill="FFFFFF"/>
          <w:lang w:val="en-US"/>
        </w:rPr>
        <w:t>stakeholder participation</w:t>
      </w:r>
      <w:r w:rsidR="00810A3C" w:rsidRPr="00A427BC">
        <w:rPr>
          <w:shd w:val="clear" w:color="auto" w:fill="FFFFFF"/>
          <w:lang w:val="en-US"/>
        </w:rPr>
        <w:t xml:space="preserve">. </w:t>
      </w:r>
      <w:r w:rsidRPr="00A427BC">
        <w:rPr>
          <w:shd w:val="clear" w:color="auto" w:fill="FFFFFF"/>
          <w:lang w:val="en-US"/>
        </w:rPr>
        <w:t>Furthermore, a</w:t>
      </w:r>
      <w:r w:rsidR="00810A3C" w:rsidRPr="00A427BC">
        <w:rPr>
          <w:shd w:val="clear" w:color="auto" w:fill="FFFFFF"/>
          <w:lang w:val="en-US"/>
        </w:rPr>
        <w:t>gricultural scientists who build self-awareness of their</w:t>
      </w:r>
      <w:r w:rsidR="00B32D51" w:rsidRPr="00A427BC">
        <w:rPr>
          <w:shd w:val="clear" w:color="auto" w:fill="FFFFFF"/>
          <w:lang w:val="en-US"/>
        </w:rPr>
        <w:t xml:space="preserve"> socialized</w:t>
      </w:r>
      <w:r w:rsidR="00810A3C" w:rsidRPr="00A427BC">
        <w:rPr>
          <w:shd w:val="clear" w:color="auto" w:fill="FFFFFF"/>
          <w:lang w:val="en-US"/>
        </w:rPr>
        <w:t xml:space="preserve"> values and how those inform their perceived problems and solutions</w:t>
      </w:r>
      <w:r w:rsidR="004B1395" w:rsidRPr="00A427BC">
        <w:rPr>
          <w:shd w:val="clear" w:color="auto" w:fill="FFFFFF"/>
          <w:lang w:val="en-US"/>
        </w:rPr>
        <w:t xml:space="preserve"> in agriculture</w:t>
      </w:r>
      <w:r w:rsidR="00810A3C" w:rsidRPr="00A427BC">
        <w:rPr>
          <w:shd w:val="clear" w:color="auto" w:fill="FFFFFF"/>
          <w:lang w:val="en-US"/>
        </w:rPr>
        <w:t xml:space="preserve"> </w:t>
      </w:r>
      <w:r w:rsidR="004B1395" w:rsidRPr="00A427BC">
        <w:rPr>
          <w:shd w:val="clear" w:color="auto" w:fill="FFFFFF"/>
          <w:lang w:val="en-US"/>
        </w:rPr>
        <w:t xml:space="preserve">are better equipped to </w:t>
      </w:r>
      <w:r w:rsidR="00810A3C" w:rsidRPr="00A427BC">
        <w:rPr>
          <w:shd w:val="clear" w:color="auto" w:fill="FFFFFF"/>
          <w:lang w:val="en-US"/>
        </w:rPr>
        <w:t xml:space="preserve">recognize, incorporate, and solicit diverse framings, which promotes better outcomes for agricultural </w:t>
      </w:r>
      <w:r w:rsidRPr="00A427BC">
        <w:rPr>
          <w:shd w:val="clear" w:color="auto" w:fill="FFFFFF"/>
          <w:lang w:val="en-US"/>
        </w:rPr>
        <w:t>research</w:t>
      </w:r>
      <w:r w:rsidR="00810A3C" w:rsidRPr="00A427BC">
        <w:rPr>
          <w:shd w:val="clear" w:color="auto" w:fill="FFFFFF"/>
          <w:lang w:val="en-US"/>
        </w:rPr>
        <w:t xml:space="preserve"> overall. </w:t>
      </w:r>
      <w:ins w:id="92" w:author="Virginia Anne Nichols" w:date="2025-05-12T12:58:00Z" w16du:dateUtc="2025-05-12T10:58:00Z">
        <w:r w:rsidR="003549DB">
          <w:rPr>
            <w:shd w:val="clear" w:color="auto" w:fill="FFFFFF"/>
            <w:lang w:val="en-US"/>
          </w:rPr>
          <w:t>I</w:t>
        </w:r>
      </w:ins>
      <w:ins w:id="93" w:author="Virginia Anne Nichols" w:date="2025-05-12T12:57:00Z" w16du:dateUtc="2025-05-12T10:57:00Z">
        <w:r w:rsidR="003549DB">
          <w:rPr>
            <w:lang w:val="en-US"/>
          </w:rPr>
          <w:t xml:space="preserve">n this Perspective we </w:t>
        </w:r>
      </w:ins>
      <w:ins w:id="94" w:author="Virginia Anne Nichols" w:date="2025-05-12T12:58:00Z" w16du:dateUtc="2025-05-12T10:58:00Z">
        <w:r w:rsidR="003549DB">
          <w:rPr>
            <w:lang w:val="en-US"/>
          </w:rPr>
          <w:t xml:space="preserve">support this thesis with examples including </w:t>
        </w:r>
      </w:ins>
      <w:ins w:id="95" w:author="Virginia Anne Nichols" w:date="2025-05-12T12:57:00Z" w16du:dateUtc="2025-05-12T10:57:00Z">
        <w:r w:rsidR="003549DB">
          <w:rPr>
            <w:lang w:val="en-US"/>
          </w:rPr>
          <w:t xml:space="preserve">(1) how the Iowa Nitrogen Initiative is dissolving the traditional extension model of scientist as creator of information and farmer as passive consumer and as a result is providing better fertilizer recommendations, reaching more farmers, and producing novel scientific insights; (2) how by valuing reciprocity researchers have engaged new participants in conservation activities; and (3) that by explicitly recognizing, valuing and prioritizing diversity in framings Practical Farmers of Iowa provides its members with information that is viewed as more valuable and trustworthy compared to other sources of information, has a growing membership that is currently larger than the major commodity farming groups, and is contributing to unique on-farm research-derived insights. </w:t>
        </w:r>
      </w:ins>
      <w:moveToRangeStart w:id="96" w:author="Virginia Anne Nichols" w:date="2025-05-12T13:00:00Z" w:name="move197947245"/>
      <w:moveTo w:id="97" w:author="Virginia Anne Nichols" w:date="2025-05-12T13:00:00Z" w16du:dateUtc="2025-05-12T11:00:00Z">
        <w:r w:rsidR="00A851BD" w:rsidRPr="00A427BC">
          <w:rPr>
            <w:shd w:val="clear" w:color="auto" w:fill="FFFFFF"/>
            <w:lang w:val="en-US"/>
          </w:rPr>
          <w:t xml:space="preserve">For agricultural researchers, engaging with </w:t>
        </w:r>
        <w:r w:rsidR="00A851BD" w:rsidRPr="00A427BC">
          <w:rPr>
            <w:lang w:val="en-US"/>
          </w:rPr>
          <w:t xml:space="preserve">Data Feminism need not be overwhelming nor demand world changing activities; it simply asks that one reflect on power disparities and values embedded in their research. </w:t>
        </w:r>
      </w:moveTo>
      <w:moveToRangeEnd w:id="96"/>
      <w:r w:rsidR="00810A3C" w:rsidRPr="00A427BC">
        <w:rPr>
          <w:lang w:val="en-US"/>
        </w:rPr>
        <w:t xml:space="preserve">We hope this </w:t>
      </w:r>
      <w:ins w:id="98" w:author="Virginia Anne Nichols" w:date="2025-05-12T13:00:00Z" w16du:dateUtc="2025-05-12T11:00:00Z">
        <w:r w:rsidR="003549DB">
          <w:rPr>
            <w:lang w:val="en-US"/>
          </w:rPr>
          <w:t>P</w:t>
        </w:r>
      </w:ins>
      <w:del w:id="99" w:author="Virginia Anne Nichols" w:date="2025-05-12T13:00:00Z" w16du:dateUtc="2025-05-12T11:00:00Z">
        <w:r w:rsidR="001357A2" w:rsidRPr="00A427BC" w:rsidDel="003549DB">
          <w:rPr>
            <w:lang w:val="en-US"/>
          </w:rPr>
          <w:delText>p</w:delText>
        </w:r>
      </w:del>
      <w:r w:rsidR="00810A3C" w:rsidRPr="00A427BC">
        <w:rPr>
          <w:lang w:val="en-US"/>
        </w:rPr>
        <w:t>erspective demonstrates both the worthiness and feasibility of such pursuits.</w:t>
      </w:r>
    </w:p>
    <w:p w14:paraId="08FF27DF" w14:textId="77777777" w:rsidR="006D6832" w:rsidRDefault="006D6832" w:rsidP="00832084">
      <w:pPr>
        <w:rPr>
          <w:ins w:id="100" w:author="Virginia Anne Nichols" w:date="2025-05-12T12:43:00Z" w16du:dateUtc="2025-05-12T10:43:00Z"/>
          <w:lang w:val="en-US"/>
        </w:rPr>
      </w:pPr>
    </w:p>
    <w:p w14:paraId="618F3879" w14:textId="488CCF06" w:rsidR="006D6832" w:rsidRPr="00A427BC" w:rsidRDefault="006D6832" w:rsidP="00832084">
      <w:pPr>
        <w:rPr>
          <w:lang w:val="en-US"/>
        </w:rPr>
      </w:pPr>
    </w:p>
    <w:p w14:paraId="60CFB675" w14:textId="77777777" w:rsidR="00E5368A" w:rsidRPr="00A427BC" w:rsidRDefault="00E5368A" w:rsidP="00E5368A">
      <w:pPr>
        <w:pStyle w:val="Heading1"/>
        <w:rPr>
          <w:color w:val="auto"/>
          <w:lang w:val="en-US"/>
        </w:rPr>
      </w:pPr>
      <w:r w:rsidRPr="00A427BC">
        <w:rPr>
          <w:color w:val="auto"/>
          <w:lang w:val="en-US"/>
        </w:rPr>
        <w:t>Author contributions statement</w:t>
      </w:r>
    </w:p>
    <w:p w14:paraId="1B9798D9" w14:textId="4556FE1B" w:rsidR="00E5368A" w:rsidRPr="00A427BC" w:rsidRDefault="00E5368A" w:rsidP="00E5368A">
      <w:pPr>
        <w:rPr>
          <w:lang w:val="en-US"/>
        </w:rPr>
      </w:pPr>
      <w:bookmarkStart w:id="101" w:name="_Hlk181618527"/>
      <w:r w:rsidRPr="00A427BC">
        <w:rPr>
          <w:lang w:val="en-US"/>
        </w:rPr>
        <w:t xml:space="preserve">VN </w:t>
      </w:r>
      <w:r w:rsidR="006B2D13" w:rsidRPr="00A427BC">
        <w:rPr>
          <w:lang w:val="en-US"/>
        </w:rPr>
        <w:t>conceived</w:t>
      </w:r>
      <w:r w:rsidRPr="00A427BC">
        <w:rPr>
          <w:lang w:val="en-US"/>
        </w:rPr>
        <w:t xml:space="preserve"> and wrote the first draft of the manuscript</w:t>
      </w:r>
      <w:r w:rsidR="002C5AFA">
        <w:rPr>
          <w:lang w:val="en-US"/>
        </w:rPr>
        <w:t>;</w:t>
      </w:r>
      <w:r w:rsidRPr="00A427BC">
        <w:rPr>
          <w:lang w:val="en-US"/>
        </w:rPr>
        <w:t xml:space="preserve"> AC and SG were major contributors in writing the manuscript</w:t>
      </w:r>
      <w:r w:rsidR="002C5AFA">
        <w:rPr>
          <w:lang w:val="en-US"/>
        </w:rPr>
        <w:t>;</w:t>
      </w:r>
      <w:r w:rsidRPr="00A427BC">
        <w:rPr>
          <w:lang w:val="en-US"/>
        </w:rPr>
        <w:t xml:space="preserve"> </w:t>
      </w:r>
      <w:r w:rsidR="002C5AFA" w:rsidRPr="002C5AFA">
        <w:rPr>
          <w:lang w:val="en-US"/>
        </w:rPr>
        <w:t>VN, AC, SG, AB, and DW</w:t>
      </w:r>
      <w:r w:rsidRPr="00A427BC">
        <w:rPr>
          <w:lang w:val="en-US"/>
        </w:rPr>
        <w:t xml:space="preserve"> contributed to editing and approved the final manuscript. </w:t>
      </w:r>
    </w:p>
    <w:bookmarkEnd w:id="101"/>
    <w:p w14:paraId="21CF85BD" w14:textId="77777777" w:rsidR="00E5368A" w:rsidRPr="00A427BC" w:rsidRDefault="00E5368A" w:rsidP="00E5368A">
      <w:pPr>
        <w:pStyle w:val="Heading1"/>
        <w:rPr>
          <w:color w:val="auto"/>
          <w:lang w:val="en-US"/>
        </w:rPr>
      </w:pPr>
      <w:r w:rsidRPr="00A427BC">
        <w:rPr>
          <w:color w:val="auto"/>
          <w:lang w:val="en-US"/>
        </w:rPr>
        <w:t>Acknowledgements</w:t>
      </w:r>
    </w:p>
    <w:p w14:paraId="1CF02FDC" w14:textId="2A038C7A" w:rsidR="009726FD" w:rsidRPr="00A427BC" w:rsidRDefault="00E5368A" w:rsidP="009726FD">
      <w:pPr>
        <w:rPr>
          <w:lang w:val="en-US"/>
        </w:rPr>
      </w:pPr>
      <w:r w:rsidRPr="00A427BC">
        <w:rPr>
          <w:lang w:val="en-US"/>
        </w:rPr>
        <w:t>This study received no funding.</w:t>
      </w:r>
      <w:r w:rsidR="009726FD">
        <w:rPr>
          <w:lang w:val="en-US"/>
        </w:rPr>
        <w:t xml:space="preserve"> Figure 1 was created using the Academic plan of BioRender.com</w:t>
      </w:r>
      <w:r w:rsidRPr="00A427BC">
        <w:rPr>
          <w:lang w:val="en-US"/>
        </w:rPr>
        <w:t xml:space="preserve"> </w:t>
      </w:r>
      <w:bookmarkStart w:id="102" w:name="_Hlk181618138"/>
      <w:r w:rsidR="009726FD" w:rsidRPr="00CC647C">
        <w:rPr>
          <w:i/>
          <w:iCs/>
          <w:lang w:val="en-US"/>
        </w:rPr>
        <w:t>Nichols, V. (2024) https://BioRender.com/m69i249</w:t>
      </w:r>
      <w:bookmarkEnd w:id="102"/>
    </w:p>
    <w:p w14:paraId="314A7363" w14:textId="4568CBA9" w:rsidR="00E5368A" w:rsidRPr="00A427BC" w:rsidRDefault="00E5368A" w:rsidP="00E5368A">
      <w:pPr>
        <w:rPr>
          <w:lang w:val="en-US"/>
        </w:rPr>
      </w:pPr>
    </w:p>
    <w:p w14:paraId="10395AA2" w14:textId="77777777" w:rsidR="00E5368A" w:rsidRPr="00A427BC" w:rsidRDefault="00E5368A" w:rsidP="00E5368A">
      <w:pPr>
        <w:pStyle w:val="Heading1"/>
        <w:rPr>
          <w:color w:val="auto"/>
          <w:lang w:val="en-US"/>
        </w:rPr>
      </w:pPr>
      <w:r w:rsidRPr="00A427BC">
        <w:rPr>
          <w:color w:val="auto"/>
          <w:lang w:val="en-US"/>
        </w:rPr>
        <w:t>Competing Interests</w:t>
      </w:r>
    </w:p>
    <w:p w14:paraId="0356BF23" w14:textId="77777777" w:rsidR="00E5368A" w:rsidRPr="00A427BC" w:rsidRDefault="00E5368A" w:rsidP="00E5368A">
      <w:pPr>
        <w:rPr>
          <w:lang w:val="en-US"/>
        </w:rPr>
      </w:pPr>
      <w:r w:rsidRPr="00A427BC">
        <w:rPr>
          <w:lang w:val="en-US"/>
        </w:rPr>
        <w:t>All authors declare no financial or non-financial competing interests</w:t>
      </w:r>
    </w:p>
    <w:p w14:paraId="31EF63BA" w14:textId="77777777" w:rsidR="00E5368A" w:rsidRPr="00A427BC" w:rsidRDefault="00E5368A" w:rsidP="00E5368A">
      <w:pPr>
        <w:pStyle w:val="Heading1"/>
        <w:rPr>
          <w:color w:val="auto"/>
          <w:lang w:val="en-US"/>
        </w:rPr>
      </w:pPr>
      <w:r w:rsidRPr="00A427BC">
        <w:rPr>
          <w:color w:val="auto"/>
          <w:lang w:val="en-US"/>
        </w:rPr>
        <w:t>Data Availability</w:t>
      </w:r>
    </w:p>
    <w:p w14:paraId="47D1B162" w14:textId="77777777" w:rsidR="00E5368A" w:rsidRPr="00A427BC" w:rsidRDefault="00E5368A" w:rsidP="00E5368A">
      <w:pPr>
        <w:rPr>
          <w:lang w:val="en-US"/>
        </w:rPr>
      </w:pPr>
      <w:r w:rsidRPr="00A427BC">
        <w:rPr>
          <w:lang w:val="en-US"/>
        </w:rPr>
        <w:t xml:space="preserve">Data sharing is not applicable to this article as no datasets were generated or </w:t>
      </w:r>
      <w:proofErr w:type="spellStart"/>
      <w:r w:rsidRPr="00A427BC">
        <w:rPr>
          <w:lang w:val="en-US"/>
        </w:rPr>
        <w:t>analysed</w:t>
      </w:r>
      <w:proofErr w:type="spellEnd"/>
      <w:r w:rsidRPr="00A427BC">
        <w:rPr>
          <w:lang w:val="en-US"/>
        </w:rPr>
        <w:t xml:space="preserve"> during the current study. </w:t>
      </w:r>
    </w:p>
    <w:p w14:paraId="32E7FFCA" w14:textId="77777777" w:rsidR="00E5368A" w:rsidRPr="00A427BC" w:rsidRDefault="00E5368A" w:rsidP="006735A7">
      <w:pPr>
        <w:rPr>
          <w:lang w:val="en-US"/>
        </w:rPr>
      </w:pPr>
    </w:p>
    <w:p w14:paraId="578C88D7" w14:textId="456A8FF9" w:rsidR="00B46472" w:rsidRPr="00A427BC" w:rsidRDefault="0030076E" w:rsidP="00B46472">
      <w:pPr>
        <w:pStyle w:val="Heading1"/>
        <w:rPr>
          <w:color w:val="auto"/>
          <w:lang w:val="en-US"/>
        </w:rPr>
      </w:pPr>
      <w:r w:rsidRPr="00A427BC">
        <w:rPr>
          <w:color w:val="auto"/>
          <w:lang w:val="en-US"/>
        </w:rPr>
        <w:t>Bibliography</w:t>
      </w:r>
    </w:p>
    <w:p w14:paraId="724D833F" w14:textId="77777777" w:rsidR="00270BED" w:rsidRPr="00A427BC" w:rsidRDefault="00270BED" w:rsidP="008A169F">
      <w:pPr>
        <w:rPr>
          <w:lang w:val="en-US"/>
        </w:rPr>
      </w:pPr>
    </w:p>
    <w:p w14:paraId="3F439567" w14:textId="77777777" w:rsidR="002C42F2" w:rsidRPr="002C42F2" w:rsidRDefault="0030076E" w:rsidP="002C42F2">
      <w:pPr>
        <w:pStyle w:val="Bibliography"/>
        <w:rPr>
          <w:lang w:val="en-US"/>
          <w:rPrChange w:id="103" w:author="Virginia Anne Nichols" w:date="2025-05-12T13:05:00Z" w16du:dateUtc="2025-05-12T11:05:00Z">
            <w:rPr/>
          </w:rPrChange>
        </w:rPr>
      </w:pPr>
      <w:r w:rsidRPr="00A427BC">
        <w:rPr>
          <w:lang w:val="en-US"/>
        </w:rPr>
        <w:fldChar w:fldCharType="begin"/>
      </w:r>
      <w:r w:rsidR="007257A3" w:rsidRPr="00A427BC">
        <w:rPr>
          <w:lang w:val="en-US"/>
        </w:rPr>
        <w:instrText xml:space="preserve"> ADDIN ZOTERO_BIBL {"uncited":[],"omitted":[],"custom":[]} CSL_BIBLIOGRAPHY </w:instrText>
      </w:r>
      <w:r w:rsidRPr="00A427BC">
        <w:rPr>
          <w:lang w:val="en-US"/>
        </w:rPr>
        <w:fldChar w:fldCharType="separate"/>
      </w:r>
      <w:r w:rsidR="002C42F2" w:rsidRPr="002C42F2">
        <w:rPr>
          <w:lang w:val="en-US"/>
          <w:rPrChange w:id="104" w:author="Virginia Anne Nichols" w:date="2025-05-12T13:05:00Z" w16du:dateUtc="2025-05-12T11:05:00Z">
            <w:rPr/>
          </w:rPrChange>
        </w:rPr>
        <w:t>1.</w:t>
      </w:r>
      <w:r w:rsidR="002C42F2" w:rsidRPr="002C42F2">
        <w:rPr>
          <w:lang w:val="en-US"/>
          <w:rPrChange w:id="105" w:author="Virginia Anne Nichols" w:date="2025-05-12T13:05:00Z" w16du:dateUtc="2025-05-12T11:05:00Z">
            <w:rPr/>
          </w:rPrChange>
        </w:rPr>
        <w:tab/>
        <w:t xml:space="preserve">Isett, C. &amp; Miller, S. </w:t>
      </w:r>
      <w:r w:rsidR="002C42F2" w:rsidRPr="002C42F2">
        <w:rPr>
          <w:i/>
          <w:iCs/>
          <w:lang w:val="en-US"/>
          <w:rPrChange w:id="106" w:author="Virginia Anne Nichols" w:date="2025-05-12T13:05:00Z" w16du:dateUtc="2025-05-12T11:05:00Z">
            <w:rPr>
              <w:i/>
              <w:iCs/>
            </w:rPr>
          </w:rPrChange>
        </w:rPr>
        <w:t>The Social History of Agriculture: From the Origins to the Current Crisis</w:t>
      </w:r>
      <w:r w:rsidR="002C42F2" w:rsidRPr="002C42F2">
        <w:rPr>
          <w:lang w:val="en-US"/>
          <w:rPrChange w:id="107" w:author="Virginia Anne Nichols" w:date="2025-05-12T13:05:00Z" w16du:dateUtc="2025-05-12T11:05:00Z">
            <w:rPr/>
          </w:rPrChange>
        </w:rPr>
        <w:t>. (Rowman &amp; Littlefield, 2016).</w:t>
      </w:r>
    </w:p>
    <w:p w14:paraId="1EC769CF" w14:textId="77777777" w:rsidR="002C42F2" w:rsidRPr="002C42F2" w:rsidRDefault="002C42F2" w:rsidP="002C42F2">
      <w:pPr>
        <w:pStyle w:val="Bibliography"/>
        <w:rPr>
          <w:lang w:val="en-US"/>
          <w:rPrChange w:id="108" w:author="Virginia Anne Nichols" w:date="2025-05-12T13:05:00Z" w16du:dateUtc="2025-05-12T11:05:00Z">
            <w:rPr/>
          </w:rPrChange>
        </w:rPr>
      </w:pPr>
      <w:r w:rsidRPr="002C42F2">
        <w:rPr>
          <w:lang w:val="en-US"/>
          <w:rPrChange w:id="109" w:author="Virginia Anne Nichols" w:date="2025-05-12T13:05:00Z" w16du:dateUtc="2025-05-12T11:05:00Z">
            <w:rPr/>
          </w:rPrChange>
        </w:rPr>
        <w:lastRenderedPageBreak/>
        <w:t>2.</w:t>
      </w:r>
      <w:r w:rsidRPr="002C42F2">
        <w:rPr>
          <w:lang w:val="en-US"/>
          <w:rPrChange w:id="110" w:author="Virginia Anne Nichols" w:date="2025-05-12T13:05:00Z" w16du:dateUtc="2025-05-12T11:05:00Z">
            <w:rPr/>
          </w:rPrChange>
        </w:rPr>
        <w:tab/>
        <w:t xml:space="preserve">Scott, J. C. </w:t>
      </w:r>
      <w:r w:rsidRPr="002C42F2">
        <w:rPr>
          <w:i/>
          <w:iCs/>
          <w:lang w:val="en-US"/>
          <w:rPrChange w:id="111" w:author="Virginia Anne Nichols" w:date="2025-05-12T13:05:00Z" w16du:dateUtc="2025-05-12T11:05:00Z">
            <w:rPr>
              <w:i/>
              <w:iCs/>
            </w:rPr>
          </w:rPrChange>
        </w:rPr>
        <w:t>Against the Grain: A Deep History of the Earliest States</w:t>
      </w:r>
      <w:r w:rsidRPr="002C42F2">
        <w:rPr>
          <w:lang w:val="en-US"/>
          <w:rPrChange w:id="112" w:author="Virginia Anne Nichols" w:date="2025-05-12T13:05:00Z" w16du:dateUtc="2025-05-12T11:05:00Z">
            <w:rPr/>
          </w:rPrChange>
        </w:rPr>
        <w:t>. (Yale University Press, 2017).</w:t>
      </w:r>
    </w:p>
    <w:p w14:paraId="6332F86C" w14:textId="77777777" w:rsidR="002C42F2" w:rsidRPr="002C42F2" w:rsidRDefault="002C42F2" w:rsidP="002C42F2">
      <w:pPr>
        <w:pStyle w:val="Bibliography"/>
        <w:rPr>
          <w:lang w:val="en-US"/>
          <w:rPrChange w:id="113" w:author="Virginia Anne Nichols" w:date="2025-05-12T13:05:00Z" w16du:dateUtc="2025-05-12T11:05:00Z">
            <w:rPr/>
          </w:rPrChange>
        </w:rPr>
      </w:pPr>
      <w:r w:rsidRPr="002C42F2">
        <w:rPr>
          <w:lang w:val="en-US"/>
          <w:rPrChange w:id="114" w:author="Virginia Anne Nichols" w:date="2025-05-12T13:05:00Z" w16du:dateUtc="2025-05-12T11:05:00Z">
            <w:rPr/>
          </w:rPrChange>
        </w:rPr>
        <w:t>3.</w:t>
      </w:r>
      <w:r w:rsidRPr="002C42F2">
        <w:rPr>
          <w:lang w:val="en-US"/>
          <w:rPrChange w:id="115" w:author="Virginia Anne Nichols" w:date="2025-05-12T13:05:00Z" w16du:dateUtc="2025-05-12T11:05:00Z">
            <w:rPr/>
          </w:rPrChange>
        </w:rPr>
        <w:tab/>
        <w:t xml:space="preserve">Dencik, L., Hintz, A., Redden, J. &amp; Treré, E. Exploring Data Justice: Conceptions, Applications and Directions. </w:t>
      </w:r>
      <w:r w:rsidRPr="002C42F2">
        <w:rPr>
          <w:i/>
          <w:iCs/>
          <w:lang w:val="en-US"/>
          <w:rPrChange w:id="116" w:author="Virginia Anne Nichols" w:date="2025-05-12T13:05:00Z" w16du:dateUtc="2025-05-12T11:05:00Z">
            <w:rPr>
              <w:i/>
              <w:iCs/>
            </w:rPr>
          </w:rPrChange>
        </w:rPr>
        <w:t>Inf. Commun. Soc.</w:t>
      </w:r>
      <w:r w:rsidRPr="002C42F2">
        <w:rPr>
          <w:lang w:val="en-US"/>
          <w:rPrChange w:id="117" w:author="Virginia Anne Nichols" w:date="2025-05-12T13:05:00Z" w16du:dateUtc="2025-05-12T11:05:00Z">
            <w:rPr/>
          </w:rPrChange>
        </w:rPr>
        <w:t xml:space="preserve"> </w:t>
      </w:r>
      <w:r w:rsidRPr="002C42F2">
        <w:rPr>
          <w:b/>
          <w:bCs/>
          <w:lang w:val="en-US"/>
          <w:rPrChange w:id="118" w:author="Virginia Anne Nichols" w:date="2025-05-12T13:05:00Z" w16du:dateUtc="2025-05-12T11:05:00Z">
            <w:rPr>
              <w:b/>
              <w:bCs/>
            </w:rPr>
          </w:rPrChange>
        </w:rPr>
        <w:t>22</w:t>
      </w:r>
      <w:r w:rsidRPr="002C42F2">
        <w:rPr>
          <w:lang w:val="en-US"/>
          <w:rPrChange w:id="119" w:author="Virginia Anne Nichols" w:date="2025-05-12T13:05:00Z" w16du:dateUtc="2025-05-12T11:05:00Z">
            <w:rPr/>
          </w:rPrChange>
        </w:rPr>
        <w:t>, 873–881 (2019).</w:t>
      </w:r>
    </w:p>
    <w:p w14:paraId="3571395A" w14:textId="77777777" w:rsidR="002C42F2" w:rsidRPr="002C42F2" w:rsidRDefault="002C42F2" w:rsidP="002C42F2">
      <w:pPr>
        <w:pStyle w:val="Bibliography"/>
        <w:rPr>
          <w:lang w:val="en-US"/>
          <w:rPrChange w:id="120" w:author="Virginia Anne Nichols" w:date="2025-05-12T13:05:00Z" w16du:dateUtc="2025-05-12T11:05:00Z">
            <w:rPr/>
          </w:rPrChange>
        </w:rPr>
      </w:pPr>
      <w:r w:rsidRPr="002C42F2">
        <w:rPr>
          <w:lang w:val="en-US"/>
          <w:rPrChange w:id="121" w:author="Virginia Anne Nichols" w:date="2025-05-12T13:05:00Z" w16du:dateUtc="2025-05-12T11:05:00Z">
            <w:rPr/>
          </w:rPrChange>
        </w:rPr>
        <w:t>4.</w:t>
      </w:r>
      <w:r w:rsidRPr="002C42F2">
        <w:rPr>
          <w:lang w:val="en-US"/>
          <w:rPrChange w:id="122" w:author="Virginia Anne Nichols" w:date="2025-05-12T13:05:00Z" w16du:dateUtc="2025-05-12T11:05:00Z">
            <w:rPr/>
          </w:rPrChange>
        </w:rPr>
        <w:tab/>
        <w:t xml:space="preserve">Iliadis, A. &amp; Russo, F. Critical data studies: An introduction. </w:t>
      </w:r>
      <w:r w:rsidRPr="002C42F2">
        <w:rPr>
          <w:i/>
          <w:iCs/>
          <w:lang w:val="en-US"/>
          <w:rPrChange w:id="123" w:author="Virginia Anne Nichols" w:date="2025-05-12T13:05:00Z" w16du:dateUtc="2025-05-12T11:05:00Z">
            <w:rPr>
              <w:i/>
              <w:iCs/>
            </w:rPr>
          </w:rPrChange>
        </w:rPr>
        <w:t>Big Data Soc.</w:t>
      </w:r>
      <w:r w:rsidRPr="002C42F2">
        <w:rPr>
          <w:lang w:val="en-US"/>
          <w:rPrChange w:id="124" w:author="Virginia Anne Nichols" w:date="2025-05-12T13:05:00Z" w16du:dateUtc="2025-05-12T11:05:00Z">
            <w:rPr/>
          </w:rPrChange>
        </w:rPr>
        <w:t xml:space="preserve"> </w:t>
      </w:r>
      <w:r w:rsidRPr="002C42F2">
        <w:rPr>
          <w:b/>
          <w:bCs/>
          <w:lang w:val="en-US"/>
          <w:rPrChange w:id="125" w:author="Virginia Anne Nichols" w:date="2025-05-12T13:05:00Z" w16du:dateUtc="2025-05-12T11:05:00Z">
            <w:rPr>
              <w:b/>
              <w:bCs/>
            </w:rPr>
          </w:rPrChange>
        </w:rPr>
        <w:t>3</w:t>
      </w:r>
      <w:r w:rsidRPr="002C42F2">
        <w:rPr>
          <w:lang w:val="en-US"/>
          <w:rPrChange w:id="126" w:author="Virginia Anne Nichols" w:date="2025-05-12T13:05:00Z" w16du:dateUtc="2025-05-12T11:05:00Z">
            <w:rPr/>
          </w:rPrChange>
        </w:rPr>
        <w:t>, 2053951716674238 (2016).</w:t>
      </w:r>
    </w:p>
    <w:p w14:paraId="53B1FDAC" w14:textId="77777777" w:rsidR="002C42F2" w:rsidRPr="002C42F2" w:rsidRDefault="002C42F2" w:rsidP="002C42F2">
      <w:pPr>
        <w:pStyle w:val="Bibliography"/>
        <w:rPr>
          <w:lang w:val="en-US"/>
          <w:rPrChange w:id="127" w:author="Virginia Anne Nichols" w:date="2025-05-12T13:05:00Z" w16du:dateUtc="2025-05-12T11:05:00Z">
            <w:rPr/>
          </w:rPrChange>
        </w:rPr>
      </w:pPr>
      <w:r w:rsidRPr="002C42F2">
        <w:rPr>
          <w:lang w:val="en-US"/>
          <w:rPrChange w:id="128" w:author="Virginia Anne Nichols" w:date="2025-05-12T13:05:00Z" w16du:dateUtc="2025-05-12T11:05:00Z">
            <w:rPr/>
          </w:rPrChange>
        </w:rPr>
        <w:t>5.</w:t>
      </w:r>
      <w:r w:rsidRPr="002C42F2">
        <w:rPr>
          <w:lang w:val="en-US"/>
          <w:rPrChange w:id="129" w:author="Virginia Anne Nichols" w:date="2025-05-12T13:05:00Z" w16du:dateUtc="2025-05-12T11:05:00Z">
            <w:rPr/>
          </w:rPrChange>
        </w:rPr>
        <w:tab/>
        <w:t xml:space="preserve">Diakopoulos, N. Algorithmic Accountability: Journalistic investigation of computational power structures. </w:t>
      </w:r>
      <w:r w:rsidRPr="002C42F2">
        <w:rPr>
          <w:i/>
          <w:iCs/>
          <w:lang w:val="en-US"/>
          <w:rPrChange w:id="130" w:author="Virginia Anne Nichols" w:date="2025-05-12T13:05:00Z" w16du:dateUtc="2025-05-12T11:05:00Z">
            <w:rPr>
              <w:i/>
              <w:iCs/>
            </w:rPr>
          </w:rPrChange>
        </w:rPr>
        <w:t>Digit. Journal.</w:t>
      </w:r>
      <w:r w:rsidRPr="002C42F2">
        <w:rPr>
          <w:lang w:val="en-US"/>
          <w:rPrChange w:id="131" w:author="Virginia Anne Nichols" w:date="2025-05-12T13:05:00Z" w16du:dateUtc="2025-05-12T11:05:00Z">
            <w:rPr/>
          </w:rPrChange>
        </w:rPr>
        <w:t xml:space="preserve"> </w:t>
      </w:r>
      <w:r w:rsidRPr="002C42F2">
        <w:rPr>
          <w:b/>
          <w:bCs/>
          <w:lang w:val="en-US"/>
          <w:rPrChange w:id="132" w:author="Virginia Anne Nichols" w:date="2025-05-12T13:05:00Z" w16du:dateUtc="2025-05-12T11:05:00Z">
            <w:rPr>
              <w:b/>
              <w:bCs/>
            </w:rPr>
          </w:rPrChange>
        </w:rPr>
        <w:t>3</w:t>
      </w:r>
      <w:r w:rsidRPr="002C42F2">
        <w:rPr>
          <w:lang w:val="en-US"/>
          <w:rPrChange w:id="133" w:author="Virginia Anne Nichols" w:date="2025-05-12T13:05:00Z" w16du:dateUtc="2025-05-12T11:05:00Z">
            <w:rPr/>
          </w:rPrChange>
        </w:rPr>
        <w:t>, 398–415 (2015).</w:t>
      </w:r>
    </w:p>
    <w:p w14:paraId="6E5D905D" w14:textId="77777777" w:rsidR="002C42F2" w:rsidRPr="002C42F2" w:rsidRDefault="002C42F2" w:rsidP="002C42F2">
      <w:pPr>
        <w:pStyle w:val="Bibliography"/>
        <w:rPr>
          <w:lang w:val="en-US"/>
          <w:rPrChange w:id="134" w:author="Virginia Anne Nichols" w:date="2025-05-12T13:05:00Z" w16du:dateUtc="2025-05-12T11:05:00Z">
            <w:rPr/>
          </w:rPrChange>
        </w:rPr>
      </w:pPr>
      <w:r w:rsidRPr="002C42F2">
        <w:rPr>
          <w:lang w:val="en-US"/>
          <w:rPrChange w:id="135" w:author="Virginia Anne Nichols" w:date="2025-05-12T13:05:00Z" w16du:dateUtc="2025-05-12T11:05:00Z">
            <w:rPr/>
          </w:rPrChange>
        </w:rPr>
        <w:t>6.</w:t>
      </w:r>
      <w:r w:rsidRPr="002C42F2">
        <w:rPr>
          <w:lang w:val="en-US"/>
          <w:rPrChange w:id="136" w:author="Virginia Anne Nichols" w:date="2025-05-12T13:05:00Z" w16du:dateUtc="2025-05-12T11:05:00Z">
            <w:rPr/>
          </w:rPrChange>
        </w:rPr>
        <w:tab/>
        <w:t xml:space="preserve">Couldry, N. &amp; Mejias, U. A. The decolonial turn in data and technology research: what is at stake and where is it heading? </w:t>
      </w:r>
      <w:r w:rsidRPr="002C42F2">
        <w:rPr>
          <w:i/>
          <w:iCs/>
          <w:lang w:val="en-US"/>
          <w:rPrChange w:id="137" w:author="Virginia Anne Nichols" w:date="2025-05-12T13:05:00Z" w16du:dateUtc="2025-05-12T11:05:00Z">
            <w:rPr>
              <w:i/>
              <w:iCs/>
            </w:rPr>
          </w:rPrChange>
        </w:rPr>
        <w:t>Inf. Commun. Soc.</w:t>
      </w:r>
      <w:r w:rsidRPr="002C42F2">
        <w:rPr>
          <w:lang w:val="en-US"/>
          <w:rPrChange w:id="138" w:author="Virginia Anne Nichols" w:date="2025-05-12T13:05:00Z" w16du:dateUtc="2025-05-12T11:05:00Z">
            <w:rPr/>
          </w:rPrChange>
        </w:rPr>
        <w:t xml:space="preserve"> </w:t>
      </w:r>
      <w:r w:rsidRPr="002C42F2">
        <w:rPr>
          <w:b/>
          <w:bCs/>
          <w:lang w:val="en-US"/>
          <w:rPrChange w:id="139" w:author="Virginia Anne Nichols" w:date="2025-05-12T13:05:00Z" w16du:dateUtc="2025-05-12T11:05:00Z">
            <w:rPr>
              <w:b/>
              <w:bCs/>
            </w:rPr>
          </w:rPrChange>
        </w:rPr>
        <w:t>26</w:t>
      </w:r>
      <w:r w:rsidRPr="002C42F2">
        <w:rPr>
          <w:lang w:val="en-US"/>
          <w:rPrChange w:id="140" w:author="Virginia Anne Nichols" w:date="2025-05-12T13:05:00Z" w16du:dateUtc="2025-05-12T11:05:00Z">
            <w:rPr/>
          </w:rPrChange>
        </w:rPr>
        <w:t>, 786–802 (2023).</w:t>
      </w:r>
    </w:p>
    <w:p w14:paraId="16783AAC" w14:textId="77777777" w:rsidR="002C42F2" w:rsidRPr="002C42F2" w:rsidRDefault="002C42F2" w:rsidP="002C42F2">
      <w:pPr>
        <w:pStyle w:val="Bibliography"/>
        <w:rPr>
          <w:lang w:val="en-US"/>
          <w:rPrChange w:id="141" w:author="Virginia Anne Nichols" w:date="2025-05-12T13:05:00Z" w16du:dateUtc="2025-05-12T11:05:00Z">
            <w:rPr/>
          </w:rPrChange>
        </w:rPr>
      </w:pPr>
      <w:r w:rsidRPr="002C42F2">
        <w:rPr>
          <w:lang w:val="en-US"/>
          <w:rPrChange w:id="142" w:author="Virginia Anne Nichols" w:date="2025-05-12T13:05:00Z" w16du:dateUtc="2025-05-12T11:05:00Z">
            <w:rPr/>
          </w:rPrChange>
        </w:rPr>
        <w:t>7.</w:t>
      </w:r>
      <w:r w:rsidRPr="002C42F2">
        <w:rPr>
          <w:lang w:val="en-US"/>
          <w:rPrChange w:id="143" w:author="Virginia Anne Nichols" w:date="2025-05-12T13:05:00Z" w16du:dateUtc="2025-05-12T11:05:00Z">
            <w:rPr/>
          </w:rPrChange>
        </w:rPr>
        <w:tab/>
        <w:t xml:space="preserve">Ryan, A. B. Post-Positivist Approaches to Research. in </w:t>
      </w:r>
      <w:r w:rsidRPr="002C42F2">
        <w:rPr>
          <w:i/>
          <w:iCs/>
          <w:lang w:val="en-US"/>
          <w:rPrChange w:id="144" w:author="Virginia Anne Nichols" w:date="2025-05-12T13:05:00Z" w16du:dateUtc="2025-05-12T11:05:00Z">
            <w:rPr>
              <w:i/>
              <w:iCs/>
            </w:rPr>
          </w:rPrChange>
        </w:rPr>
        <w:t>Researching and Writing your Thesis: a guide for postgraduate students</w:t>
      </w:r>
      <w:r w:rsidRPr="002C42F2">
        <w:rPr>
          <w:lang w:val="en-US"/>
          <w:rPrChange w:id="145" w:author="Virginia Anne Nichols" w:date="2025-05-12T13:05:00Z" w16du:dateUtc="2025-05-12T11:05:00Z">
            <w:rPr/>
          </w:rPrChange>
        </w:rPr>
        <w:t xml:space="preserve"> (eds. Antonesa, M. et al.) 12–26 (MACE: Maynooth Adult and Community Education, 2006).</w:t>
      </w:r>
    </w:p>
    <w:p w14:paraId="1D6F87C4" w14:textId="77777777" w:rsidR="002C42F2" w:rsidRPr="002C42F2" w:rsidRDefault="002C42F2" w:rsidP="002C42F2">
      <w:pPr>
        <w:pStyle w:val="Bibliography"/>
        <w:rPr>
          <w:lang w:val="en-US"/>
          <w:rPrChange w:id="146" w:author="Virginia Anne Nichols" w:date="2025-05-12T13:05:00Z" w16du:dateUtc="2025-05-12T11:05:00Z">
            <w:rPr/>
          </w:rPrChange>
        </w:rPr>
      </w:pPr>
      <w:r>
        <w:t>8.</w:t>
      </w:r>
      <w:r>
        <w:tab/>
        <w:t xml:space="preserve">Wit, M. M. de </w:t>
      </w:r>
      <w:r>
        <w:rPr>
          <w:i/>
          <w:iCs/>
        </w:rPr>
        <w:t>et al.</w:t>
      </w:r>
      <w:r>
        <w:t xml:space="preserve"> </w:t>
      </w:r>
      <w:r w:rsidRPr="002C42F2">
        <w:rPr>
          <w:lang w:val="en-US"/>
          <w:rPrChange w:id="147" w:author="Virginia Anne Nichols" w:date="2025-05-12T13:05:00Z" w16du:dateUtc="2025-05-12T11:05:00Z">
            <w:rPr/>
          </w:rPrChange>
        </w:rPr>
        <w:t xml:space="preserve">Operating principles for collective scholar-activism: Early insights from the Agroecology Research-Action Collective. </w:t>
      </w:r>
      <w:r w:rsidRPr="002C42F2">
        <w:rPr>
          <w:i/>
          <w:iCs/>
          <w:lang w:val="en-US"/>
          <w:rPrChange w:id="148" w:author="Virginia Anne Nichols" w:date="2025-05-12T13:05:00Z" w16du:dateUtc="2025-05-12T11:05:00Z">
            <w:rPr>
              <w:i/>
              <w:iCs/>
            </w:rPr>
          </w:rPrChange>
        </w:rPr>
        <w:t>J. Agric. Food Syst. Community Dev.</w:t>
      </w:r>
      <w:r w:rsidRPr="002C42F2">
        <w:rPr>
          <w:lang w:val="en-US"/>
          <w:rPrChange w:id="149" w:author="Virginia Anne Nichols" w:date="2025-05-12T13:05:00Z" w16du:dateUtc="2025-05-12T11:05:00Z">
            <w:rPr/>
          </w:rPrChange>
        </w:rPr>
        <w:t xml:space="preserve"> </w:t>
      </w:r>
      <w:r w:rsidRPr="002C42F2">
        <w:rPr>
          <w:b/>
          <w:bCs/>
          <w:lang w:val="en-US"/>
          <w:rPrChange w:id="150" w:author="Virginia Anne Nichols" w:date="2025-05-12T13:05:00Z" w16du:dateUtc="2025-05-12T11:05:00Z">
            <w:rPr>
              <w:b/>
              <w:bCs/>
            </w:rPr>
          </w:rPrChange>
        </w:rPr>
        <w:t>10</w:t>
      </w:r>
      <w:r w:rsidRPr="002C42F2">
        <w:rPr>
          <w:lang w:val="en-US"/>
          <w:rPrChange w:id="151" w:author="Virginia Anne Nichols" w:date="2025-05-12T13:05:00Z" w16du:dateUtc="2025-05-12T11:05:00Z">
            <w:rPr/>
          </w:rPrChange>
        </w:rPr>
        <w:t>, 319–337 (2021).</w:t>
      </w:r>
    </w:p>
    <w:p w14:paraId="5AB83548" w14:textId="77777777" w:rsidR="002C42F2" w:rsidRPr="002C42F2" w:rsidRDefault="002C42F2" w:rsidP="002C42F2">
      <w:pPr>
        <w:pStyle w:val="Bibliography"/>
        <w:rPr>
          <w:lang w:val="en-US"/>
          <w:rPrChange w:id="152" w:author="Virginia Anne Nichols" w:date="2025-05-12T13:05:00Z" w16du:dateUtc="2025-05-12T11:05:00Z">
            <w:rPr/>
          </w:rPrChange>
        </w:rPr>
      </w:pPr>
      <w:r w:rsidRPr="002C42F2">
        <w:rPr>
          <w:lang w:val="en-US"/>
          <w:rPrChange w:id="153" w:author="Virginia Anne Nichols" w:date="2025-05-12T13:05:00Z" w16du:dateUtc="2025-05-12T11:05:00Z">
            <w:rPr/>
          </w:rPrChange>
        </w:rPr>
        <w:t>9.</w:t>
      </w:r>
      <w:r w:rsidRPr="002C42F2">
        <w:rPr>
          <w:lang w:val="en-US"/>
          <w:rPrChange w:id="154" w:author="Virginia Anne Nichols" w:date="2025-05-12T13:05:00Z" w16du:dateUtc="2025-05-12T11:05:00Z">
            <w:rPr/>
          </w:rPrChange>
        </w:rPr>
        <w:tab/>
        <w:t xml:space="preserve">Allen, P. L. &amp; Sachs, C. E. The social side of sustainability: Class, gender and race. </w:t>
      </w:r>
      <w:r w:rsidRPr="002C42F2">
        <w:rPr>
          <w:i/>
          <w:iCs/>
          <w:lang w:val="en-US"/>
          <w:rPrChange w:id="155" w:author="Virginia Anne Nichols" w:date="2025-05-12T13:05:00Z" w16du:dateUtc="2025-05-12T11:05:00Z">
            <w:rPr>
              <w:i/>
              <w:iCs/>
            </w:rPr>
          </w:rPrChange>
        </w:rPr>
        <w:t>Sci. Cult.</w:t>
      </w:r>
      <w:r w:rsidRPr="002C42F2">
        <w:rPr>
          <w:lang w:val="en-US"/>
          <w:rPrChange w:id="156" w:author="Virginia Anne Nichols" w:date="2025-05-12T13:05:00Z" w16du:dateUtc="2025-05-12T11:05:00Z">
            <w:rPr/>
          </w:rPrChange>
        </w:rPr>
        <w:t xml:space="preserve"> (1991) doi:10.1080/09505439109526328.</w:t>
      </w:r>
    </w:p>
    <w:p w14:paraId="67E0E525" w14:textId="77777777" w:rsidR="002C42F2" w:rsidRPr="002C42F2" w:rsidRDefault="002C42F2" w:rsidP="002C42F2">
      <w:pPr>
        <w:pStyle w:val="Bibliography"/>
        <w:rPr>
          <w:lang w:val="en-US"/>
          <w:rPrChange w:id="157" w:author="Virginia Anne Nichols" w:date="2025-05-12T13:06:00Z" w16du:dateUtc="2025-05-12T11:06:00Z">
            <w:rPr/>
          </w:rPrChange>
        </w:rPr>
      </w:pPr>
      <w:r w:rsidRPr="002C42F2">
        <w:rPr>
          <w:lang w:val="en-US"/>
          <w:rPrChange w:id="158" w:author="Virginia Anne Nichols" w:date="2025-05-12T13:05:00Z" w16du:dateUtc="2025-05-12T11:05:00Z">
            <w:rPr/>
          </w:rPrChange>
        </w:rPr>
        <w:t>10.</w:t>
      </w:r>
      <w:r w:rsidRPr="002C42F2">
        <w:rPr>
          <w:lang w:val="en-US"/>
          <w:rPrChange w:id="159" w:author="Virginia Anne Nichols" w:date="2025-05-12T13:05:00Z" w16du:dateUtc="2025-05-12T11:05:00Z">
            <w:rPr/>
          </w:rPrChange>
        </w:rPr>
        <w:tab/>
        <w:t xml:space="preserve">Nicklay, J. A., Perrone, S. V. &amp; Wauters, V. M. Becoming agroecologists: A pedagogical model to support graduate student learning and practice. </w:t>
      </w:r>
      <w:r w:rsidRPr="002C42F2">
        <w:rPr>
          <w:i/>
          <w:iCs/>
          <w:lang w:val="en-US"/>
          <w:rPrChange w:id="160" w:author="Virginia Anne Nichols" w:date="2025-05-12T13:06:00Z" w16du:dateUtc="2025-05-12T11:06:00Z">
            <w:rPr>
              <w:i/>
              <w:iCs/>
            </w:rPr>
          </w:rPrChange>
        </w:rPr>
        <w:t>Front. Sustain. Food Syst.</w:t>
      </w:r>
      <w:r w:rsidRPr="002C42F2">
        <w:rPr>
          <w:lang w:val="en-US"/>
          <w:rPrChange w:id="161" w:author="Virginia Anne Nichols" w:date="2025-05-12T13:06:00Z" w16du:dateUtc="2025-05-12T11:06:00Z">
            <w:rPr/>
          </w:rPrChange>
        </w:rPr>
        <w:t xml:space="preserve"> </w:t>
      </w:r>
      <w:r w:rsidRPr="002C42F2">
        <w:rPr>
          <w:b/>
          <w:bCs/>
          <w:lang w:val="en-US"/>
          <w:rPrChange w:id="162" w:author="Virginia Anne Nichols" w:date="2025-05-12T13:06:00Z" w16du:dateUtc="2025-05-12T11:06:00Z">
            <w:rPr>
              <w:b/>
              <w:bCs/>
            </w:rPr>
          </w:rPrChange>
        </w:rPr>
        <w:t>7</w:t>
      </w:r>
      <w:r w:rsidRPr="002C42F2">
        <w:rPr>
          <w:lang w:val="en-US"/>
          <w:rPrChange w:id="163" w:author="Virginia Anne Nichols" w:date="2025-05-12T13:06:00Z" w16du:dateUtc="2025-05-12T11:06:00Z">
            <w:rPr/>
          </w:rPrChange>
        </w:rPr>
        <w:t>, (2023).</w:t>
      </w:r>
    </w:p>
    <w:p w14:paraId="39C39C0D" w14:textId="77777777" w:rsidR="002C42F2" w:rsidRPr="002C42F2" w:rsidRDefault="002C42F2" w:rsidP="002C42F2">
      <w:pPr>
        <w:pStyle w:val="Bibliography"/>
        <w:rPr>
          <w:lang w:val="en-US"/>
          <w:rPrChange w:id="164" w:author="Virginia Anne Nichols" w:date="2025-05-12T13:06:00Z" w16du:dateUtc="2025-05-12T11:06:00Z">
            <w:rPr/>
          </w:rPrChange>
        </w:rPr>
      </w:pPr>
      <w:r w:rsidRPr="002C42F2">
        <w:rPr>
          <w:lang w:val="en-US"/>
          <w:rPrChange w:id="165" w:author="Virginia Anne Nichols" w:date="2025-05-12T13:06:00Z" w16du:dateUtc="2025-05-12T11:06:00Z">
            <w:rPr/>
          </w:rPrChange>
        </w:rPr>
        <w:t>11.</w:t>
      </w:r>
      <w:r w:rsidRPr="002C42F2">
        <w:rPr>
          <w:lang w:val="en-US"/>
          <w:rPrChange w:id="166" w:author="Virginia Anne Nichols" w:date="2025-05-12T13:06:00Z" w16du:dateUtc="2025-05-12T11:06:00Z">
            <w:rPr/>
          </w:rPrChange>
        </w:rPr>
        <w:tab/>
        <w:t xml:space="preserve">Wezel, A. </w:t>
      </w:r>
      <w:r w:rsidRPr="002C42F2">
        <w:rPr>
          <w:i/>
          <w:iCs/>
          <w:lang w:val="en-US"/>
          <w:rPrChange w:id="167" w:author="Virginia Anne Nichols" w:date="2025-05-12T13:06:00Z" w16du:dateUtc="2025-05-12T11:06:00Z">
            <w:rPr>
              <w:i/>
              <w:iCs/>
            </w:rPr>
          </w:rPrChange>
        </w:rPr>
        <w:t>et al.</w:t>
      </w:r>
      <w:r w:rsidRPr="002C42F2">
        <w:rPr>
          <w:lang w:val="en-US"/>
          <w:rPrChange w:id="168" w:author="Virginia Anne Nichols" w:date="2025-05-12T13:06:00Z" w16du:dateUtc="2025-05-12T11:06:00Z">
            <w:rPr/>
          </w:rPrChange>
        </w:rPr>
        <w:t xml:space="preserve"> Agroecology as a science, a movement and a practice. A review. </w:t>
      </w:r>
      <w:r w:rsidRPr="002C42F2">
        <w:rPr>
          <w:i/>
          <w:iCs/>
          <w:lang w:val="en-US"/>
          <w:rPrChange w:id="169" w:author="Virginia Anne Nichols" w:date="2025-05-12T13:06:00Z" w16du:dateUtc="2025-05-12T11:06:00Z">
            <w:rPr>
              <w:i/>
              <w:iCs/>
            </w:rPr>
          </w:rPrChange>
        </w:rPr>
        <w:t>Agron. Sustain. Dev.</w:t>
      </w:r>
      <w:r w:rsidRPr="002C42F2">
        <w:rPr>
          <w:lang w:val="en-US"/>
          <w:rPrChange w:id="170" w:author="Virginia Anne Nichols" w:date="2025-05-12T13:06:00Z" w16du:dateUtc="2025-05-12T11:06:00Z">
            <w:rPr/>
          </w:rPrChange>
        </w:rPr>
        <w:t xml:space="preserve"> </w:t>
      </w:r>
      <w:r w:rsidRPr="002C42F2">
        <w:rPr>
          <w:b/>
          <w:bCs/>
          <w:lang w:val="en-US"/>
          <w:rPrChange w:id="171" w:author="Virginia Anne Nichols" w:date="2025-05-12T13:06:00Z" w16du:dateUtc="2025-05-12T11:06:00Z">
            <w:rPr>
              <w:b/>
              <w:bCs/>
            </w:rPr>
          </w:rPrChange>
        </w:rPr>
        <w:t>29</w:t>
      </w:r>
      <w:r w:rsidRPr="002C42F2">
        <w:rPr>
          <w:lang w:val="en-US"/>
          <w:rPrChange w:id="172" w:author="Virginia Anne Nichols" w:date="2025-05-12T13:06:00Z" w16du:dateUtc="2025-05-12T11:06:00Z">
            <w:rPr/>
          </w:rPrChange>
        </w:rPr>
        <w:t>, 503–515 (2009).</w:t>
      </w:r>
    </w:p>
    <w:p w14:paraId="20466FDF" w14:textId="77777777" w:rsidR="002C42F2" w:rsidRPr="002C42F2" w:rsidRDefault="002C42F2" w:rsidP="002C42F2">
      <w:pPr>
        <w:pStyle w:val="Bibliography"/>
        <w:rPr>
          <w:lang w:val="en-US"/>
          <w:rPrChange w:id="173" w:author="Virginia Anne Nichols" w:date="2025-05-12T13:06:00Z" w16du:dateUtc="2025-05-12T11:06:00Z">
            <w:rPr/>
          </w:rPrChange>
        </w:rPr>
      </w:pPr>
      <w:r w:rsidRPr="002C42F2">
        <w:rPr>
          <w:lang w:val="en-US"/>
          <w:rPrChange w:id="174" w:author="Virginia Anne Nichols" w:date="2025-05-12T13:06:00Z" w16du:dateUtc="2025-05-12T11:06:00Z">
            <w:rPr/>
          </w:rPrChange>
        </w:rPr>
        <w:t>12.</w:t>
      </w:r>
      <w:r w:rsidRPr="002C42F2">
        <w:rPr>
          <w:lang w:val="en-US"/>
          <w:rPrChange w:id="175" w:author="Virginia Anne Nichols" w:date="2025-05-12T13:06:00Z" w16du:dateUtc="2025-05-12T11:06:00Z">
            <w:rPr/>
          </w:rPrChange>
        </w:rPr>
        <w:tab/>
        <w:t xml:space="preserve">Almerico, G. M. Food and identity: Food studies, cultural, and personal identity. </w:t>
      </w:r>
      <w:r w:rsidRPr="002C42F2">
        <w:rPr>
          <w:i/>
          <w:iCs/>
          <w:lang w:val="en-US"/>
          <w:rPrChange w:id="176" w:author="Virginia Anne Nichols" w:date="2025-05-12T13:06:00Z" w16du:dateUtc="2025-05-12T11:06:00Z">
            <w:rPr>
              <w:i/>
              <w:iCs/>
            </w:rPr>
          </w:rPrChange>
        </w:rPr>
        <w:t>J. Int. Bus. Cult. Stud.</w:t>
      </w:r>
      <w:r w:rsidRPr="002C42F2">
        <w:rPr>
          <w:lang w:val="en-US"/>
          <w:rPrChange w:id="177" w:author="Virginia Anne Nichols" w:date="2025-05-12T13:06:00Z" w16du:dateUtc="2025-05-12T11:06:00Z">
            <w:rPr/>
          </w:rPrChange>
        </w:rPr>
        <w:t xml:space="preserve"> </w:t>
      </w:r>
      <w:r w:rsidRPr="002C42F2">
        <w:rPr>
          <w:b/>
          <w:bCs/>
          <w:lang w:val="en-US"/>
          <w:rPrChange w:id="178" w:author="Virginia Anne Nichols" w:date="2025-05-12T13:06:00Z" w16du:dateUtc="2025-05-12T11:06:00Z">
            <w:rPr>
              <w:b/>
              <w:bCs/>
            </w:rPr>
          </w:rPrChange>
        </w:rPr>
        <w:t>8</w:t>
      </w:r>
      <w:r w:rsidRPr="002C42F2">
        <w:rPr>
          <w:lang w:val="en-US"/>
          <w:rPrChange w:id="179" w:author="Virginia Anne Nichols" w:date="2025-05-12T13:06:00Z" w16du:dateUtc="2025-05-12T11:06:00Z">
            <w:rPr/>
          </w:rPrChange>
        </w:rPr>
        <w:t>, (2014).</w:t>
      </w:r>
    </w:p>
    <w:p w14:paraId="493E8CFC" w14:textId="77777777" w:rsidR="002C42F2" w:rsidRPr="002C42F2" w:rsidRDefault="002C42F2" w:rsidP="002C42F2">
      <w:pPr>
        <w:pStyle w:val="Bibliography"/>
        <w:rPr>
          <w:lang w:val="en-US"/>
          <w:rPrChange w:id="180" w:author="Virginia Anne Nichols" w:date="2025-05-12T13:06:00Z" w16du:dateUtc="2025-05-12T11:06:00Z">
            <w:rPr/>
          </w:rPrChange>
        </w:rPr>
      </w:pPr>
      <w:r w:rsidRPr="002C42F2">
        <w:rPr>
          <w:lang w:val="en-US"/>
          <w:rPrChange w:id="181" w:author="Virginia Anne Nichols" w:date="2025-05-12T13:06:00Z" w16du:dateUtc="2025-05-12T11:06:00Z">
            <w:rPr/>
          </w:rPrChange>
        </w:rPr>
        <w:t>13.</w:t>
      </w:r>
      <w:r w:rsidRPr="002C42F2">
        <w:rPr>
          <w:lang w:val="en-US"/>
          <w:rPrChange w:id="182" w:author="Virginia Anne Nichols" w:date="2025-05-12T13:06:00Z" w16du:dateUtc="2025-05-12T11:06:00Z">
            <w:rPr/>
          </w:rPrChange>
        </w:rPr>
        <w:tab/>
        <w:t xml:space="preserve">D’Ignazio, C. &amp; Klein, L. F. </w:t>
      </w:r>
      <w:r w:rsidRPr="002C42F2">
        <w:rPr>
          <w:i/>
          <w:iCs/>
          <w:lang w:val="en-US"/>
          <w:rPrChange w:id="183" w:author="Virginia Anne Nichols" w:date="2025-05-12T13:06:00Z" w16du:dateUtc="2025-05-12T11:06:00Z">
            <w:rPr>
              <w:i/>
              <w:iCs/>
            </w:rPr>
          </w:rPrChange>
        </w:rPr>
        <w:t>Data Feminism</w:t>
      </w:r>
      <w:r w:rsidRPr="002C42F2">
        <w:rPr>
          <w:lang w:val="en-US"/>
          <w:rPrChange w:id="184" w:author="Virginia Anne Nichols" w:date="2025-05-12T13:06:00Z" w16du:dateUtc="2025-05-12T11:06:00Z">
            <w:rPr/>
          </w:rPrChange>
        </w:rPr>
        <w:t>. (The MIT Press, 2020).</w:t>
      </w:r>
    </w:p>
    <w:p w14:paraId="7FB38A9E" w14:textId="77777777" w:rsidR="002C42F2" w:rsidRPr="002C42F2" w:rsidRDefault="002C42F2" w:rsidP="002C42F2">
      <w:pPr>
        <w:pStyle w:val="Bibliography"/>
        <w:rPr>
          <w:lang w:val="en-US"/>
          <w:rPrChange w:id="185" w:author="Virginia Anne Nichols" w:date="2025-05-12T13:06:00Z" w16du:dateUtc="2025-05-12T11:06:00Z">
            <w:rPr/>
          </w:rPrChange>
        </w:rPr>
      </w:pPr>
      <w:r w:rsidRPr="002C42F2">
        <w:rPr>
          <w:lang w:val="en-US"/>
          <w:rPrChange w:id="186" w:author="Virginia Anne Nichols" w:date="2025-05-12T13:06:00Z" w16du:dateUtc="2025-05-12T11:06:00Z">
            <w:rPr/>
          </w:rPrChange>
        </w:rPr>
        <w:t>14.</w:t>
      </w:r>
      <w:r w:rsidRPr="002C42F2">
        <w:rPr>
          <w:lang w:val="en-US"/>
          <w:rPrChange w:id="187" w:author="Virginia Anne Nichols" w:date="2025-05-12T13:06:00Z" w16du:dateUtc="2025-05-12T11:06:00Z">
            <w:rPr/>
          </w:rPrChange>
        </w:rPr>
        <w:tab/>
        <w:t xml:space="preserve">Crenshaw, K. Mapping the Margins: Intersectionality, Identity Politics, and Violence against Women of Color. </w:t>
      </w:r>
      <w:r w:rsidRPr="002C42F2">
        <w:rPr>
          <w:i/>
          <w:iCs/>
          <w:lang w:val="en-US"/>
          <w:rPrChange w:id="188" w:author="Virginia Anne Nichols" w:date="2025-05-12T13:06:00Z" w16du:dateUtc="2025-05-12T11:06:00Z">
            <w:rPr>
              <w:i/>
              <w:iCs/>
            </w:rPr>
          </w:rPrChange>
        </w:rPr>
        <w:t>Stanford Law Rev.</w:t>
      </w:r>
      <w:r w:rsidRPr="002C42F2">
        <w:rPr>
          <w:lang w:val="en-US"/>
          <w:rPrChange w:id="189" w:author="Virginia Anne Nichols" w:date="2025-05-12T13:06:00Z" w16du:dateUtc="2025-05-12T11:06:00Z">
            <w:rPr/>
          </w:rPrChange>
        </w:rPr>
        <w:t xml:space="preserve"> </w:t>
      </w:r>
      <w:r w:rsidRPr="002C42F2">
        <w:rPr>
          <w:b/>
          <w:bCs/>
          <w:lang w:val="en-US"/>
          <w:rPrChange w:id="190" w:author="Virginia Anne Nichols" w:date="2025-05-12T13:06:00Z" w16du:dateUtc="2025-05-12T11:06:00Z">
            <w:rPr>
              <w:b/>
              <w:bCs/>
            </w:rPr>
          </w:rPrChange>
        </w:rPr>
        <w:t>43</w:t>
      </w:r>
      <w:r w:rsidRPr="002C42F2">
        <w:rPr>
          <w:lang w:val="en-US"/>
          <w:rPrChange w:id="191" w:author="Virginia Anne Nichols" w:date="2025-05-12T13:06:00Z" w16du:dateUtc="2025-05-12T11:06:00Z">
            <w:rPr/>
          </w:rPrChange>
        </w:rPr>
        <w:t>, 1241–1299 (1991).</w:t>
      </w:r>
    </w:p>
    <w:p w14:paraId="25D9BEE5" w14:textId="77777777" w:rsidR="002C42F2" w:rsidRPr="002C42F2" w:rsidRDefault="002C42F2" w:rsidP="002C42F2">
      <w:pPr>
        <w:pStyle w:val="Bibliography"/>
        <w:rPr>
          <w:lang w:val="en-US"/>
          <w:rPrChange w:id="192" w:author="Virginia Anne Nichols" w:date="2025-05-12T13:06:00Z" w16du:dateUtc="2025-05-12T11:06:00Z">
            <w:rPr/>
          </w:rPrChange>
        </w:rPr>
      </w:pPr>
      <w:r w:rsidRPr="002C42F2">
        <w:rPr>
          <w:lang w:val="en-US"/>
          <w:rPrChange w:id="193" w:author="Virginia Anne Nichols" w:date="2025-05-12T13:06:00Z" w16du:dateUtc="2025-05-12T11:06:00Z">
            <w:rPr/>
          </w:rPrChange>
        </w:rPr>
        <w:t>15.</w:t>
      </w:r>
      <w:r w:rsidRPr="002C42F2">
        <w:rPr>
          <w:lang w:val="en-US"/>
          <w:rPrChange w:id="194" w:author="Virginia Anne Nichols" w:date="2025-05-12T13:06:00Z" w16du:dateUtc="2025-05-12T11:06:00Z">
            <w:rPr/>
          </w:rPrChange>
        </w:rPr>
        <w:tab/>
        <w:t xml:space="preserve">Rissing, A., Burchfield, E. K., Spangler, K. A. &amp; Schumacher, B. L. Implications of US agricultural data practices for sustainable food systems research. </w:t>
      </w:r>
      <w:r w:rsidRPr="002C42F2">
        <w:rPr>
          <w:i/>
          <w:iCs/>
          <w:lang w:val="en-US"/>
          <w:rPrChange w:id="195" w:author="Virginia Anne Nichols" w:date="2025-05-12T13:06:00Z" w16du:dateUtc="2025-05-12T11:06:00Z">
            <w:rPr>
              <w:i/>
              <w:iCs/>
            </w:rPr>
          </w:rPrChange>
        </w:rPr>
        <w:t>Nat. Food</w:t>
      </w:r>
      <w:r w:rsidRPr="002C42F2">
        <w:rPr>
          <w:lang w:val="en-US"/>
          <w:rPrChange w:id="196" w:author="Virginia Anne Nichols" w:date="2025-05-12T13:06:00Z" w16du:dateUtc="2025-05-12T11:06:00Z">
            <w:rPr/>
          </w:rPrChange>
        </w:rPr>
        <w:t xml:space="preserve"> 1–5 (2023) doi:10.1038/s43016-023-00711-2.</w:t>
      </w:r>
    </w:p>
    <w:p w14:paraId="2D7D1575" w14:textId="77777777" w:rsidR="002C42F2" w:rsidRPr="002C42F2" w:rsidRDefault="002C42F2" w:rsidP="002C42F2">
      <w:pPr>
        <w:pStyle w:val="Bibliography"/>
        <w:rPr>
          <w:lang w:val="en-US"/>
          <w:rPrChange w:id="197" w:author="Virginia Anne Nichols" w:date="2025-05-12T13:06:00Z" w16du:dateUtc="2025-05-12T11:06:00Z">
            <w:rPr/>
          </w:rPrChange>
        </w:rPr>
      </w:pPr>
      <w:r w:rsidRPr="002C42F2">
        <w:rPr>
          <w:lang w:val="en-US"/>
          <w:rPrChange w:id="198" w:author="Virginia Anne Nichols" w:date="2025-05-12T13:06:00Z" w16du:dateUtc="2025-05-12T11:06:00Z">
            <w:rPr/>
          </w:rPrChange>
        </w:rPr>
        <w:t>16.</w:t>
      </w:r>
      <w:r w:rsidRPr="002C42F2">
        <w:rPr>
          <w:lang w:val="en-US"/>
          <w:rPrChange w:id="199" w:author="Virginia Anne Nichols" w:date="2025-05-12T13:06:00Z" w16du:dateUtc="2025-05-12T11:06:00Z">
            <w:rPr/>
          </w:rPrChange>
        </w:rPr>
        <w:tab/>
        <w:t xml:space="preserve">Weber, M. </w:t>
      </w:r>
      <w:r w:rsidRPr="002C42F2">
        <w:rPr>
          <w:i/>
          <w:iCs/>
          <w:lang w:val="en-US"/>
          <w:rPrChange w:id="200" w:author="Virginia Anne Nichols" w:date="2025-05-12T13:06:00Z" w16du:dateUtc="2025-05-12T11:06:00Z">
            <w:rPr>
              <w:i/>
              <w:iCs/>
            </w:rPr>
          </w:rPrChange>
        </w:rPr>
        <w:t>Economy and Society: An Outline of Interpretive Sociology</w:t>
      </w:r>
      <w:r w:rsidRPr="002C42F2">
        <w:rPr>
          <w:lang w:val="en-US"/>
          <w:rPrChange w:id="201" w:author="Virginia Anne Nichols" w:date="2025-05-12T13:06:00Z" w16du:dateUtc="2025-05-12T11:06:00Z">
            <w:rPr/>
          </w:rPrChange>
        </w:rPr>
        <w:t>. (Bedminster Press, 1968).</w:t>
      </w:r>
    </w:p>
    <w:p w14:paraId="32AD012C" w14:textId="77777777" w:rsidR="002C42F2" w:rsidRPr="002C42F2" w:rsidRDefault="002C42F2" w:rsidP="002C42F2">
      <w:pPr>
        <w:pStyle w:val="Bibliography"/>
        <w:rPr>
          <w:lang w:val="en-US"/>
          <w:rPrChange w:id="202" w:author="Virginia Anne Nichols" w:date="2025-05-12T13:06:00Z" w16du:dateUtc="2025-05-12T11:06:00Z">
            <w:rPr/>
          </w:rPrChange>
        </w:rPr>
      </w:pPr>
      <w:r w:rsidRPr="002C42F2">
        <w:rPr>
          <w:lang w:val="en-US"/>
          <w:rPrChange w:id="203" w:author="Virginia Anne Nichols" w:date="2025-05-12T13:06:00Z" w16du:dateUtc="2025-05-12T11:06:00Z">
            <w:rPr/>
          </w:rPrChange>
        </w:rPr>
        <w:t>17.</w:t>
      </w:r>
      <w:r w:rsidRPr="002C42F2">
        <w:rPr>
          <w:lang w:val="en-US"/>
          <w:rPrChange w:id="204" w:author="Virginia Anne Nichols" w:date="2025-05-12T13:06:00Z" w16du:dateUtc="2025-05-12T11:06:00Z">
            <w:rPr/>
          </w:rPrChange>
        </w:rPr>
        <w:tab/>
        <w:t xml:space="preserve">Kelly, C. Exploited: The Unexpected Victims of Animal Agriculture. </w:t>
      </w:r>
      <w:r w:rsidRPr="002C42F2">
        <w:rPr>
          <w:i/>
          <w:iCs/>
          <w:lang w:val="en-US"/>
          <w:rPrChange w:id="205" w:author="Virginia Anne Nichols" w:date="2025-05-12T13:06:00Z" w16du:dateUtc="2025-05-12T11:06:00Z">
            <w:rPr>
              <w:i/>
              <w:iCs/>
            </w:rPr>
          </w:rPrChange>
        </w:rPr>
        <w:t>Anim. Law</w:t>
      </w:r>
      <w:r w:rsidRPr="002C42F2">
        <w:rPr>
          <w:lang w:val="en-US"/>
          <w:rPrChange w:id="206" w:author="Virginia Anne Nichols" w:date="2025-05-12T13:06:00Z" w16du:dateUtc="2025-05-12T11:06:00Z">
            <w:rPr/>
          </w:rPrChange>
        </w:rPr>
        <w:t xml:space="preserve"> </w:t>
      </w:r>
      <w:r w:rsidRPr="002C42F2">
        <w:rPr>
          <w:b/>
          <w:bCs/>
          <w:lang w:val="en-US"/>
          <w:rPrChange w:id="207" w:author="Virginia Anne Nichols" w:date="2025-05-12T13:06:00Z" w16du:dateUtc="2025-05-12T11:06:00Z">
            <w:rPr>
              <w:b/>
              <w:bCs/>
            </w:rPr>
          </w:rPrChange>
        </w:rPr>
        <w:t>30</w:t>
      </w:r>
      <w:r w:rsidRPr="002C42F2">
        <w:rPr>
          <w:lang w:val="en-US"/>
          <w:rPrChange w:id="208" w:author="Virginia Anne Nichols" w:date="2025-05-12T13:06:00Z" w16du:dateUtc="2025-05-12T11:06:00Z">
            <w:rPr/>
          </w:rPrChange>
        </w:rPr>
        <w:t>, 103–138 (2024).</w:t>
      </w:r>
    </w:p>
    <w:p w14:paraId="3212BC64" w14:textId="77777777" w:rsidR="002C42F2" w:rsidRPr="002C42F2" w:rsidRDefault="002C42F2" w:rsidP="002C42F2">
      <w:pPr>
        <w:pStyle w:val="Bibliography"/>
        <w:rPr>
          <w:lang w:val="en-US"/>
          <w:rPrChange w:id="209" w:author="Virginia Anne Nichols" w:date="2025-05-12T13:06:00Z" w16du:dateUtc="2025-05-12T11:06:00Z">
            <w:rPr/>
          </w:rPrChange>
        </w:rPr>
      </w:pPr>
      <w:r w:rsidRPr="002C42F2">
        <w:rPr>
          <w:lang w:val="en-US"/>
          <w:rPrChange w:id="210" w:author="Virginia Anne Nichols" w:date="2025-05-12T13:06:00Z" w16du:dateUtc="2025-05-12T11:06:00Z">
            <w:rPr/>
          </w:rPrChange>
        </w:rPr>
        <w:t>18.</w:t>
      </w:r>
      <w:r w:rsidRPr="002C42F2">
        <w:rPr>
          <w:lang w:val="en-US"/>
          <w:rPrChange w:id="211" w:author="Virginia Anne Nichols" w:date="2025-05-12T13:06:00Z" w16du:dateUtc="2025-05-12T11:06:00Z">
            <w:rPr/>
          </w:rPrChange>
        </w:rPr>
        <w:tab/>
        <w:t xml:space="preserve">Brayboy, B. M. J. &amp; Tachine, A. R. Myths, Erasure, and Violence: The Immoral Triad of the Morrill Act. </w:t>
      </w:r>
      <w:r w:rsidRPr="002C42F2">
        <w:rPr>
          <w:i/>
          <w:iCs/>
          <w:lang w:val="en-US"/>
          <w:rPrChange w:id="212" w:author="Virginia Anne Nichols" w:date="2025-05-12T13:06:00Z" w16du:dateUtc="2025-05-12T11:06:00Z">
            <w:rPr>
              <w:i/>
              <w:iCs/>
            </w:rPr>
          </w:rPrChange>
        </w:rPr>
        <w:t>Native Am. Indig. Stud.</w:t>
      </w:r>
      <w:r w:rsidRPr="002C42F2">
        <w:rPr>
          <w:lang w:val="en-US"/>
          <w:rPrChange w:id="213" w:author="Virginia Anne Nichols" w:date="2025-05-12T13:06:00Z" w16du:dateUtc="2025-05-12T11:06:00Z">
            <w:rPr/>
          </w:rPrChange>
        </w:rPr>
        <w:t xml:space="preserve"> </w:t>
      </w:r>
      <w:r w:rsidRPr="002C42F2">
        <w:rPr>
          <w:b/>
          <w:bCs/>
          <w:lang w:val="en-US"/>
          <w:rPrChange w:id="214" w:author="Virginia Anne Nichols" w:date="2025-05-12T13:06:00Z" w16du:dateUtc="2025-05-12T11:06:00Z">
            <w:rPr>
              <w:b/>
              <w:bCs/>
            </w:rPr>
          </w:rPrChange>
        </w:rPr>
        <w:t>8</w:t>
      </w:r>
      <w:r w:rsidRPr="002C42F2">
        <w:rPr>
          <w:lang w:val="en-US"/>
          <w:rPrChange w:id="215" w:author="Virginia Anne Nichols" w:date="2025-05-12T13:06:00Z" w16du:dateUtc="2025-05-12T11:06:00Z">
            <w:rPr/>
          </w:rPrChange>
        </w:rPr>
        <w:t>, 139–144 (2021).</w:t>
      </w:r>
    </w:p>
    <w:p w14:paraId="13D22624" w14:textId="77777777" w:rsidR="002C42F2" w:rsidRPr="002C42F2" w:rsidRDefault="002C42F2" w:rsidP="002C42F2">
      <w:pPr>
        <w:pStyle w:val="Bibliography"/>
        <w:rPr>
          <w:lang w:val="en-US"/>
          <w:rPrChange w:id="216" w:author="Virginia Anne Nichols" w:date="2025-05-12T13:06:00Z" w16du:dateUtc="2025-05-12T11:06:00Z">
            <w:rPr/>
          </w:rPrChange>
        </w:rPr>
      </w:pPr>
      <w:r w:rsidRPr="002C42F2">
        <w:rPr>
          <w:lang w:val="en-US"/>
          <w:rPrChange w:id="217" w:author="Virginia Anne Nichols" w:date="2025-05-12T13:06:00Z" w16du:dateUtc="2025-05-12T11:06:00Z">
            <w:rPr/>
          </w:rPrChange>
        </w:rPr>
        <w:t>19.</w:t>
      </w:r>
      <w:r w:rsidRPr="002C42F2">
        <w:rPr>
          <w:lang w:val="en-US"/>
          <w:rPrChange w:id="218" w:author="Virginia Anne Nichols" w:date="2025-05-12T13:06:00Z" w16du:dateUtc="2025-05-12T11:06:00Z">
            <w:rPr/>
          </w:rPrChange>
        </w:rPr>
        <w:tab/>
        <w:t xml:space="preserve">Nash, M. A. Entangled Pasts: Land-Grant Colleges and American Indian Dispossession. </w:t>
      </w:r>
      <w:r w:rsidRPr="002C42F2">
        <w:rPr>
          <w:i/>
          <w:iCs/>
          <w:lang w:val="en-US"/>
          <w:rPrChange w:id="219" w:author="Virginia Anne Nichols" w:date="2025-05-12T13:06:00Z" w16du:dateUtc="2025-05-12T11:06:00Z">
            <w:rPr>
              <w:i/>
              <w:iCs/>
            </w:rPr>
          </w:rPrChange>
        </w:rPr>
        <w:t>Hist. Educ. Q.</w:t>
      </w:r>
      <w:r w:rsidRPr="002C42F2">
        <w:rPr>
          <w:lang w:val="en-US"/>
          <w:rPrChange w:id="220" w:author="Virginia Anne Nichols" w:date="2025-05-12T13:06:00Z" w16du:dateUtc="2025-05-12T11:06:00Z">
            <w:rPr/>
          </w:rPrChange>
        </w:rPr>
        <w:t xml:space="preserve"> </w:t>
      </w:r>
      <w:r w:rsidRPr="002C42F2">
        <w:rPr>
          <w:b/>
          <w:bCs/>
          <w:lang w:val="en-US"/>
          <w:rPrChange w:id="221" w:author="Virginia Anne Nichols" w:date="2025-05-12T13:06:00Z" w16du:dateUtc="2025-05-12T11:06:00Z">
            <w:rPr>
              <w:b/>
              <w:bCs/>
            </w:rPr>
          </w:rPrChange>
        </w:rPr>
        <w:t>59</w:t>
      </w:r>
      <w:r w:rsidRPr="002C42F2">
        <w:rPr>
          <w:lang w:val="en-US"/>
          <w:rPrChange w:id="222" w:author="Virginia Anne Nichols" w:date="2025-05-12T13:06:00Z" w16du:dateUtc="2025-05-12T11:06:00Z">
            <w:rPr/>
          </w:rPrChange>
        </w:rPr>
        <w:t>, 437–467 (2019).</w:t>
      </w:r>
    </w:p>
    <w:p w14:paraId="000DF671" w14:textId="77777777" w:rsidR="002C42F2" w:rsidRPr="002C42F2" w:rsidRDefault="002C42F2" w:rsidP="002C42F2">
      <w:pPr>
        <w:pStyle w:val="Bibliography"/>
        <w:rPr>
          <w:lang w:val="en-US"/>
          <w:rPrChange w:id="223" w:author="Virginia Anne Nichols" w:date="2025-05-12T13:06:00Z" w16du:dateUtc="2025-05-12T11:06:00Z">
            <w:rPr/>
          </w:rPrChange>
        </w:rPr>
      </w:pPr>
      <w:r w:rsidRPr="002C42F2">
        <w:rPr>
          <w:lang w:val="en-US"/>
          <w:rPrChange w:id="224" w:author="Virginia Anne Nichols" w:date="2025-05-12T13:06:00Z" w16du:dateUtc="2025-05-12T11:06:00Z">
            <w:rPr/>
          </w:rPrChange>
        </w:rPr>
        <w:t>20.</w:t>
      </w:r>
      <w:r w:rsidRPr="002C42F2">
        <w:rPr>
          <w:lang w:val="en-US"/>
          <w:rPrChange w:id="225" w:author="Virginia Anne Nichols" w:date="2025-05-12T13:06:00Z" w16du:dateUtc="2025-05-12T11:06:00Z">
            <w:rPr/>
          </w:rPrChange>
        </w:rPr>
        <w:tab/>
        <w:t xml:space="preserve">Who Owns the Land? Agricultural Land Ownership by Race/Ethnicity. </w:t>
      </w:r>
      <w:r w:rsidRPr="002C42F2">
        <w:rPr>
          <w:i/>
          <w:iCs/>
          <w:lang w:val="en-US"/>
          <w:rPrChange w:id="226" w:author="Virginia Anne Nichols" w:date="2025-05-12T13:06:00Z" w16du:dateUtc="2025-05-12T11:06:00Z">
            <w:rPr>
              <w:i/>
              <w:iCs/>
            </w:rPr>
          </w:rPrChange>
        </w:rPr>
        <w:t>Rural Am. Rural Dev. Perspect.</w:t>
      </w:r>
      <w:r w:rsidRPr="002C42F2">
        <w:rPr>
          <w:lang w:val="en-US"/>
          <w:rPrChange w:id="227" w:author="Virginia Anne Nichols" w:date="2025-05-12T13:06:00Z" w16du:dateUtc="2025-05-12T11:06:00Z">
            <w:rPr/>
          </w:rPrChange>
        </w:rPr>
        <w:t xml:space="preserve"> (2002) doi:10.22004/ag.econ.289693.</w:t>
      </w:r>
    </w:p>
    <w:p w14:paraId="32B40BD8" w14:textId="77777777" w:rsidR="002C42F2" w:rsidRPr="002C42F2" w:rsidRDefault="002C42F2" w:rsidP="002C42F2">
      <w:pPr>
        <w:pStyle w:val="Bibliography"/>
        <w:rPr>
          <w:lang w:val="en-US"/>
          <w:rPrChange w:id="228" w:author="Virginia Anne Nichols" w:date="2025-05-12T13:06:00Z" w16du:dateUtc="2025-05-12T11:06:00Z">
            <w:rPr/>
          </w:rPrChange>
        </w:rPr>
      </w:pPr>
      <w:r w:rsidRPr="002C42F2">
        <w:rPr>
          <w:lang w:val="en-US"/>
          <w:rPrChange w:id="229" w:author="Virginia Anne Nichols" w:date="2025-05-12T13:06:00Z" w16du:dateUtc="2025-05-12T11:06:00Z">
            <w:rPr/>
          </w:rPrChange>
        </w:rPr>
        <w:t>21.</w:t>
      </w:r>
      <w:r w:rsidRPr="002C42F2">
        <w:rPr>
          <w:lang w:val="en-US"/>
          <w:rPrChange w:id="230" w:author="Virginia Anne Nichols" w:date="2025-05-12T13:06:00Z" w16du:dateUtc="2025-05-12T11:06:00Z">
            <w:rPr/>
          </w:rPrChange>
        </w:rPr>
        <w:tab/>
        <w:t xml:space="preserve">Copeland, R. W. In the Beginning: Origins of African American Real Property Ownership in the United States. </w:t>
      </w:r>
      <w:r w:rsidRPr="002C42F2">
        <w:rPr>
          <w:i/>
          <w:iCs/>
          <w:lang w:val="en-US"/>
          <w:rPrChange w:id="231" w:author="Virginia Anne Nichols" w:date="2025-05-12T13:06:00Z" w16du:dateUtc="2025-05-12T11:06:00Z">
            <w:rPr>
              <w:i/>
              <w:iCs/>
            </w:rPr>
          </w:rPrChange>
        </w:rPr>
        <w:t>J. Black Stud.</w:t>
      </w:r>
      <w:r w:rsidRPr="002C42F2">
        <w:rPr>
          <w:lang w:val="en-US"/>
          <w:rPrChange w:id="232" w:author="Virginia Anne Nichols" w:date="2025-05-12T13:06:00Z" w16du:dateUtc="2025-05-12T11:06:00Z">
            <w:rPr/>
          </w:rPrChange>
        </w:rPr>
        <w:t xml:space="preserve"> </w:t>
      </w:r>
      <w:r w:rsidRPr="002C42F2">
        <w:rPr>
          <w:b/>
          <w:bCs/>
          <w:lang w:val="en-US"/>
          <w:rPrChange w:id="233" w:author="Virginia Anne Nichols" w:date="2025-05-12T13:06:00Z" w16du:dateUtc="2025-05-12T11:06:00Z">
            <w:rPr>
              <w:b/>
              <w:bCs/>
            </w:rPr>
          </w:rPrChange>
        </w:rPr>
        <w:t>44</w:t>
      </w:r>
      <w:r w:rsidRPr="002C42F2">
        <w:rPr>
          <w:lang w:val="en-US"/>
          <w:rPrChange w:id="234" w:author="Virginia Anne Nichols" w:date="2025-05-12T13:06:00Z" w16du:dateUtc="2025-05-12T11:06:00Z">
            <w:rPr/>
          </w:rPrChange>
        </w:rPr>
        <w:t>, 646–664 (2013).</w:t>
      </w:r>
    </w:p>
    <w:p w14:paraId="40371930" w14:textId="77777777" w:rsidR="002C42F2" w:rsidRPr="002C42F2" w:rsidRDefault="002C42F2" w:rsidP="002C42F2">
      <w:pPr>
        <w:pStyle w:val="Bibliography"/>
        <w:rPr>
          <w:lang w:val="en-US"/>
          <w:rPrChange w:id="235" w:author="Virginia Anne Nichols" w:date="2025-05-12T13:06:00Z" w16du:dateUtc="2025-05-12T11:06:00Z">
            <w:rPr/>
          </w:rPrChange>
        </w:rPr>
      </w:pPr>
      <w:r w:rsidRPr="002C42F2">
        <w:rPr>
          <w:lang w:val="en-US"/>
          <w:rPrChange w:id="236" w:author="Virginia Anne Nichols" w:date="2025-05-12T13:06:00Z" w16du:dateUtc="2025-05-12T11:06:00Z">
            <w:rPr/>
          </w:rPrChange>
        </w:rPr>
        <w:t>22.</w:t>
      </w:r>
      <w:r w:rsidRPr="002C42F2">
        <w:rPr>
          <w:lang w:val="en-US"/>
          <w:rPrChange w:id="237" w:author="Virginia Anne Nichols" w:date="2025-05-12T13:06:00Z" w16du:dateUtc="2025-05-12T11:06:00Z">
            <w:rPr/>
          </w:rPrChange>
        </w:rPr>
        <w:tab/>
        <w:t xml:space="preserve">Aoki, K. No Right to Own: The Early Twentieth-Century Alien Land Laws as a Prelude to Internment Symposium: The Long Shadow of Korematsu. </w:t>
      </w:r>
      <w:r w:rsidRPr="002C42F2">
        <w:rPr>
          <w:i/>
          <w:iCs/>
          <w:lang w:val="en-US"/>
          <w:rPrChange w:id="238" w:author="Virginia Anne Nichols" w:date="2025-05-12T13:06:00Z" w16du:dateUtc="2025-05-12T11:06:00Z">
            <w:rPr>
              <w:i/>
              <w:iCs/>
            </w:rPr>
          </w:rPrChange>
        </w:rPr>
        <w:t>Boston Coll. Third World Law J.</w:t>
      </w:r>
      <w:r w:rsidRPr="002C42F2">
        <w:rPr>
          <w:lang w:val="en-US"/>
          <w:rPrChange w:id="239" w:author="Virginia Anne Nichols" w:date="2025-05-12T13:06:00Z" w16du:dateUtc="2025-05-12T11:06:00Z">
            <w:rPr/>
          </w:rPrChange>
        </w:rPr>
        <w:t xml:space="preserve"> </w:t>
      </w:r>
      <w:r w:rsidRPr="002C42F2">
        <w:rPr>
          <w:b/>
          <w:bCs/>
          <w:lang w:val="en-US"/>
          <w:rPrChange w:id="240" w:author="Virginia Anne Nichols" w:date="2025-05-12T13:06:00Z" w16du:dateUtc="2025-05-12T11:06:00Z">
            <w:rPr>
              <w:b/>
              <w:bCs/>
            </w:rPr>
          </w:rPrChange>
        </w:rPr>
        <w:t>19</w:t>
      </w:r>
      <w:r w:rsidRPr="002C42F2">
        <w:rPr>
          <w:lang w:val="en-US"/>
          <w:rPrChange w:id="241" w:author="Virginia Anne Nichols" w:date="2025-05-12T13:06:00Z" w16du:dateUtc="2025-05-12T11:06:00Z">
            <w:rPr/>
          </w:rPrChange>
        </w:rPr>
        <w:t>, 37–72 (1998).</w:t>
      </w:r>
    </w:p>
    <w:p w14:paraId="1CCE2500" w14:textId="77777777" w:rsidR="002C42F2" w:rsidRPr="002C42F2" w:rsidRDefault="002C42F2" w:rsidP="002C42F2">
      <w:pPr>
        <w:pStyle w:val="Bibliography"/>
        <w:rPr>
          <w:lang w:val="en-US"/>
          <w:rPrChange w:id="242" w:author="Virginia Anne Nichols" w:date="2025-05-12T13:06:00Z" w16du:dateUtc="2025-05-12T11:06:00Z">
            <w:rPr/>
          </w:rPrChange>
        </w:rPr>
      </w:pPr>
      <w:r w:rsidRPr="002C42F2">
        <w:rPr>
          <w:lang w:val="en-US"/>
          <w:rPrChange w:id="243" w:author="Virginia Anne Nichols" w:date="2025-05-12T13:06:00Z" w16du:dateUtc="2025-05-12T11:06:00Z">
            <w:rPr/>
          </w:rPrChange>
        </w:rPr>
        <w:t>23.</w:t>
      </w:r>
      <w:r w:rsidRPr="002C42F2">
        <w:rPr>
          <w:lang w:val="en-US"/>
          <w:rPrChange w:id="244" w:author="Virginia Anne Nichols" w:date="2025-05-12T13:06:00Z" w16du:dateUtc="2025-05-12T11:06:00Z">
            <w:rPr/>
          </w:rPrChange>
        </w:rPr>
        <w:tab/>
        <w:t xml:space="preserve">Collins, P. H. Black Feminist Thought in the Matrix of Domination. in </w:t>
      </w:r>
      <w:r w:rsidRPr="002C42F2">
        <w:rPr>
          <w:i/>
          <w:iCs/>
          <w:lang w:val="en-US"/>
          <w:rPrChange w:id="245" w:author="Virginia Anne Nichols" w:date="2025-05-12T13:06:00Z" w16du:dateUtc="2025-05-12T11:06:00Z">
            <w:rPr>
              <w:i/>
              <w:iCs/>
            </w:rPr>
          </w:rPrChange>
        </w:rPr>
        <w:t>Black feminist thought: Knowledge, consciousness, and the politics of empowerment</w:t>
      </w:r>
      <w:r w:rsidRPr="002C42F2">
        <w:rPr>
          <w:lang w:val="en-US"/>
          <w:rPrChange w:id="246" w:author="Virginia Anne Nichols" w:date="2025-05-12T13:06:00Z" w16du:dateUtc="2025-05-12T11:06:00Z">
            <w:rPr/>
          </w:rPrChange>
        </w:rPr>
        <w:t xml:space="preserve"> vol. 138 221–238 (1990).</w:t>
      </w:r>
    </w:p>
    <w:p w14:paraId="2B6E2D52" w14:textId="77777777" w:rsidR="002C42F2" w:rsidRPr="002C42F2" w:rsidRDefault="002C42F2" w:rsidP="002C42F2">
      <w:pPr>
        <w:pStyle w:val="Bibliography"/>
        <w:rPr>
          <w:lang w:val="en-US"/>
          <w:rPrChange w:id="247" w:author="Virginia Anne Nichols" w:date="2025-05-12T13:06:00Z" w16du:dateUtc="2025-05-12T11:06:00Z">
            <w:rPr/>
          </w:rPrChange>
        </w:rPr>
      </w:pPr>
      <w:r w:rsidRPr="002C42F2">
        <w:rPr>
          <w:lang w:val="en-US"/>
          <w:rPrChange w:id="248" w:author="Virginia Anne Nichols" w:date="2025-05-12T13:06:00Z" w16du:dateUtc="2025-05-12T11:06:00Z">
            <w:rPr/>
          </w:rPrChange>
        </w:rPr>
        <w:t>24.</w:t>
      </w:r>
      <w:r w:rsidRPr="002C42F2">
        <w:rPr>
          <w:lang w:val="en-US"/>
          <w:rPrChange w:id="249" w:author="Virginia Anne Nichols" w:date="2025-05-12T13:06:00Z" w16du:dateUtc="2025-05-12T11:06:00Z">
            <w:rPr/>
          </w:rPrChange>
        </w:rPr>
        <w:tab/>
        <w:t xml:space="preserve">Sachs, C. E. </w:t>
      </w:r>
      <w:r w:rsidRPr="002C42F2">
        <w:rPr>
          <w:i/>
          <w:iCs/>
          <w:lang w:val="en-US"/>
          <w:rPrChange w:id="250" w:author="Virginia Anne Nichols" w:date="2025-05-12T13:06:00Z" w16du:dateUtc="2025-05-12T11:06:00Z">
            <w:rPr>
              <w:i/>
              <w:iCs/>
            </w:rPr>
          </w:rPrChange>
        </w:rPr>
        <w:t>The Invisible Farmers : Women in Agricultural Production</w:t>
      </w:r>
      <w:r w:rsidRPr="002C42F2">
        <w:rPr>
          <w:lang w:val="en-US"/>
          <w:rPrChange w:id="251" w:author="Virginia Anne Nichols" w:date="2025-05-12T13:06:00Z" w16du:dateUtc="2025-05-12T11:06:00Z">
            <w:rPr/>
          </w:rPrChange>
        </w:rPr>
        <w:t>. (Totowa, N.J. : Rowman &amp; Allanheld, 1983).</w:t>
      </w:r>
    </w:p>
    <w:p w14:paraId="3CCD5EBB" w14:textId="77777777" w:rsidR="002C42F2" w:rsidRPr="002C42F2" w:rsidRDefault="002C42F2" w:rsidP="002C42F2">
      <w:pPr>
        <w:pStyle w:val="Bibliography"/>
        <w:rPr>
          <w:lang w:val="en-US"/>
          <w:rPrChange w:id="252" w:author="Virginia Anne Nichols" w:date="2025-05-12T13:06:00Z" w16du:dateUtc="2025-05-12T11:06:00Z">
            <w:rPr/>
          </w:rPrChange>
        </w:rPr>
      </w:pPr>
      <w:r w:rsidRPr="002C42F2">
        <w:rPr>
          <w:lang w:val="en-US"/>
          <w:rPrChange w:id="253" w:author="Virginia Anne Nichols" w:date="2025-05-12T13:06:00Z" w16du:dateUtc="2025-05-12T11:06:00Z">
            <w:rPr/>
          </w:rPrChange>
        </w:rPr>
        <w:t>25.</w:t>
      </w:r>
      <w:r w:rsidRPr="002C42F2">
        <w:rPr>
          <w:lang w:val="en-US"/>
          <w:rPrChange w:id="254" w:author="Virginia Anne Nichols" w:date="2025-05-12T13:06:00Z" w16du:dateUtc="2025-05-12T11:06:00Z">
            <w:rPr/>
          </w:rPrChange>
        </w:rPr>
        <w:tab/>
        <w:t xml:space="preserve">Braunstein, E. &amp; Folbre, N. To Honor and Obey: Efficiency, Inequality, and Patriarchal Property Rights. </w:t>
      </w:r>
      <w:r w:rsidRPr="002C42F2">
        <w:rPr>
          <w:i/>
          <w:iCs/>
          <w:lang w:val="en-US"/>
          <w:rPrChange w:id="255" w:author="Virginia Anne Nichols" w:date="2025-05-12T13:06:00Z" w16du:dateUtc="2025-05-12T11:06:00Z">
            <w:rPr>
              <w:i/>
              <w:iCs/>
            </w:rPr>
          </w:rPrChange>
        </w:rPr>
        <w:t>Fem. Econ.</w:t>
      </w:r>
      <w:r w:rsidRPr="002C42F2">
        <w:rPr>
          <w:lang w:val="en-US"/>
          <w:rPrChange w:id="256" w:author="Virginia Anne Nichols" w:date="2025-05-12T13:06:00Z" w16du:dateUtc="2025-05-12T11:06:00Z">
            <w:rPr/>
          </w:rPrChange>
        </w:rPr>
        <w:t xml:space="preserve"> </w:t>
      </w:r>
      <w:r w:rsidRPr="002C42F2">
        <w:rPr>
          <w:b/>
          <w:bCs/>
          <w:lang w:val="en-US"/>
          <w:rPrChange w:id="257" w:author="Virginia Anne Nichols" w:date="2025-05-12T13:06:00Z" w16du:dateUtc="2025-05-12T11:06:00Z">
            <w:rPr>
              <w:b/>
              <w:bCs/>
            </w:rPr>
          </w:rPrChange>
        </w:rPr>
        <w:t>7</w:t>
      </w:r>
      <w:r w:rsidRPr="002C42F2">
        <w:rPr>
          <w:lang w:val="en-US"/>
          <w:rPrChange w:id="258" w:author="Virginia Anne Nichols" w:date="2025-05-12T13:06:00Z" w16du:dateUtc="2025-05-12T11:06:00Z">
            <w:rPr/>
          </w:rPrChange>
        </w:rPr>
        <w:t>, 25–44 (2001).</w:t>
      </w:r>
    </w:p>
    <w:p w14:paraId="2DB811C3" w14:textId="77777777" w:rsidR="002C42F2" w:rsidRPr="002C42F2" w:rsidRDefault="002C42F2" w:rsidP="002C42F2">
      <w:pPr>
        <w:pStyle w:val="Bibliography"/>
        <w:rPr>
          <w:lang w:val="en-US"/>
          <w:rPrChange w:id="259" w:author="Virginia Anne Nichols" w:date="2025-05-12T13:06:00Z" w16du:dateUtc="2025-05-12T11:06:00Z">
            <w:rPr/>
          </w:rPrChange>
        </w:rPr>
      </w:pPr>
      <w:r w:rsidRPr="002C42F2">
        <w:rPr>
          <w:lang w:val="en-US"/>
          <w:rPrChange w:id="260" w:author="Virginia Anne Nichols" w:date="2025-05-12T13:06:00Z" w16du:dateUtc="2025-05-12T11:06:00Z">
            <w:rPr/>
          </w:rPrChange>
        </w:rPr>
        <w:lastRenderedPageBreak/>
        <w:t>26.</w:t>
      </w:r>
      <w:r w:rsidRPr="002C42F2">
        <w:rPr>
          <w:lang w:val="en-US"/>
          <w:rPrChange w:id="261" w:author="Virginia Anne Nichols" w:date="2025-05-12T13:06:00Z" w16du:dateUtc="2025-05-12T11:06:00Z">
            <w:rPr/>
          </w:rPrChange>
        </w:rPr>
        <w:tab/>
      </w:r>
      <w:r w:rsidRPr="002C42F2">
        <w:rPr>
          <w:i/>
          <w:iCs/>
          <w:lang w:val="en-US"/>
          <w:rPrChange w:id="262" w:author="Virginia Anne Nichols" w:date="2025-05-12T13:06:00Z" w16du:dateUtc="2025-05-12T11:06:00Z">
            <w:rPr>
              <w:i/>
              <w:iCs/>
            </w:rPr>
          </w:rPrChange>
        </w:rPr>
        <w:t>Equal Credit Opportunity Act</w:t>
      </w:r>
      <w:r w:rsidRPr="002C42F2">
        <w:rPr>
          <w:lang w:val="en-US"/>
          <w:rPrChange w:id="263" w:author="Virginia Anne Nichols" w:date="2025-05-12T13:06:00Z" w16du:dateUtc="2025-05-12T11:06:00Z">
            <w:rPr/>
          </w:rPrChange>
        </w:rPr>
        <w:t xml:space="preserve">. </w:t>
      </w:r>
      <w:r w:rsidRPr="002C42F2">
        <w:rPr>
          <w:i/>
          <w:iCs/>
          <w:lang w:val="en-US"/>
          <w:rPrChange w:id="264" w:author="Virginia Anne Nichols" w:date="2025-05-12T13:06:00Z" w16du:dateUtc="2025-05-12T11:06:00Z">
            <w:rPr>
              <w:i/>
              <w:iCs/>
            </w:rPr>
          </w:rPrChange>
        </w:rPr>
        <w:t>15 U.S.C. § 1691</w:t>
      </w:r>
      <w:r w:rsidRPr="002C42F2">
        <w:rPr>
          <w:lang w:val="en-US"/>
          <w:rPrChange w:id="265" w:author="Virginia Anne Nichols" w:date="2025-05-12T13:06:00Z" w16du:dateUtc="2025-05-12T11:06:00Z">
            <w:rPr/>
          </w:rPrChange>
        </w:rPr>
        <w:t>.</w:t>
      </w:r>
    </w:p>
    <w:p w14:paraId="098E39EA" w14:textId="77777777" w:rsidR="002C42F2" w:rsidRPr="002C42F2" w:rsidRDefault="002C42F2" w:rsidP="002C42F2">
      <w:pPr>
        <w:pStyle w:val="Bibliography"/>
        <w:rPr>
          <w:lang w:val="en-US"/>
          <w:rPrChange w:id="266" w:author="Virginia Anne Nichols" w:date="2025-05-12T13:06:00Z" w16du:dateUtc="2025-05-12T11:06:00Z">
            <w:rPr/>
          </w:rPrChange>
        </w:rPr>
      </w:pPr>
      <w:r w:rsidRPr="002C42F2">
        <w:rPr>
          <w:lang w:val="en-US"/>
          <w:rPrChange w:id="267" w:author="Virginia Anne Nichols" w:date="2025-05-12T13:06:00Z" w16du:dateUtc="2025-05-12T11:06:00Z">
            <w:rPr/>
          </w:rPrChange>
        </w:rPr>
        <w:t>27.</w:t>
      </w:r>
      <w:r w:rsidRPr="002C42F2">
        <w:rPr>
          <w:lang w:val="en-US"/>
          <w:rPrChange w:id="268" w:author="Virginia Anne Nichols" w:date="2025-05-12T13:06:00Z" w16du:dateUtc="2025-05-12T11:06:00Z">
            <w:rPr/>
          </w:rPrChange>
        </w:rPr>
        <w:tab/>
        <w:t xml:space="preserve">Leslie, I. S., Wypler, J. &amp; Bell, M. M. Relational Agriculture: Gender, Sexuality, and Sustainability in U.S. Farming. </w:t>
      </w:r>
      <w:r w:rsidRPr="002C42F2">
        <w:rPr>
          <w:i/>
          <w:iCs/>
          <w:lang w:val="en-US"/>
          <w:rPrChange w:id="269" w:author="Virginia Anne Nichols" w:date="2025-05-12T13:06:00Z" w16du:dateUtc="2025-05-12T11:06:00Z">
            <w:rPr>
              <w:i/>
              <w:iCs/>
            </w:rPr>
          </w:rPrChange>
        </w:rPr>
        <w:t>Soc. Nat. Resour.</w:t>
      </w:r>
      <w:r w:rsidRPr="002C42F2">
        <w:rPr>
          <w:lang w:val="en-US"/>
          <w:rPrChange w:id="270" w:author="Virginia Anne Nichols" w:date="2025-05-12T13:06:00Z" w16du:dateUtc="2025-05-12T11:06:00Z">
            <w:rPr/>
          </w:rPrChange>
        </w:rPr>
        <w:t xml:space="preserve"> </w:t>
      </w:r>
      <w:r w:rsidRPr="002C42F2">
        <w:rPr>
          <w:b/>
          <w:bCs/>
          <w:lang w:val="en-US"/>
          <w:rPrChange w:id="271" w:author="Virginia Anne Nichols" w:date="2025-05-12T13:06:00Z" w16du:dateUtc="2025-05-12T11:06:00Z">
            <w:rPr>
              <w:b/>
              <w:bCs/>
            </w:rPr>
          </w:rPrChange>
        </w:rPr>
        <w:t>32</w:t>
      </w:r>
      <w:r w:rsidRPr="002C42F2">
        <w:rPr>
          <w:lang w:val="en-US"/>
          <w:rPrChange w:id="272" w:author="Virginia Anne Nichols" w:date="2025-05-12T13:06:00Z" w16du:dateUtc="2025-05-12T11:06:00Z">
            <w:rPr/>
          </w:rPrChange>
        </w:rPr>
        <w:t>, 853–874 (2019).</w:t>
      </w:r>
    </w:p>
    <w:p w14:paraId="305071D8" w14:textId="77777777" w:rsidR="002C42F2" w:rsidRPr="002C42F2" w:rsidRDefault="002C42F2" w:rsidP="002C42F2">
      <w:pPr>
        <w:pStyle w:val="Bibliography"/>
        <w:rPr>
          <w:lang w:val="en-US"/>
          <w:rPrChange w:id="273" w:author="Virginia Anne Nichols" w:date="2025-05-12T13:06:00Z" w16du:dateUtc="2025-05-12T11:06:00Z">
            <w:rPr/>
          </w:rPrChange>
        </w:rPr>
      </w:pPr>
      <w:r w:rsidRPr="002C42F2">
        <w:rPr>
          <w:lang w:val="en-US"/>
          <w:rPrChange w:id="274" w:author="Virginia Anne Nichols" w:date="2025-05-12T13:06:00Z" w16du:dateUtc="2025-05-12T11:06:00Z">
            <w:rPr/>
          </w:rPrChange>
        </w:rPr>
        <w:t>28.</w:t>
      </w:r>
      <w:r w:rsidRPr="002C42F2">
        <w:rPr>
          <w:lang w:val="en-US"/>
          <w:rPrChange w:id="275" w:author="Virginia Anne Nichols" w:date="2025-05-12T13:06:00Z" w16du:dateUtc="2025-05-12T11:06:00Z">
            <w:rPr/>
          </w:rPrChange>
        </w:rPr>
        <w:tab/>
        <w:t xml:space="preserve">Carpenter, S. The USDA discrimination cases: Pigford, in re Black farmers, Keepseagle, Garcia, and Love. </w:t>
      </w:r>
      <w:r w:rsidRPr="002C42F2">
        <w:rPr>
          <w:i/>
          <w:iCs/>
          <w:lang w:val="en-US"/>
          <w:rPrChange w:id="276" w:author="Virginia Anne Nichols" w:date="2025-05-12T13:06:00Z" w16du:dateUtc="2025-05-12T11:06:00Z">
            <w:rPr>
              <w:i/>
              <w:iCs/>
            </w:rPr>
          </w:rPrChange>
        </w:rPr>
        <w:t>Drake J. Agric. Law</w:t>
      </w:r>
      <w:r w:rsidRPr="002C42F2">
        <w:rPr>
          <w:lang w:val="en-US"/>
          <w:rPrChange w:id="277" w:author="Virginia Anne Nichols" w:date="2025-05-12T13:06:00Z" w16du:dateUtc="2025-05-12T11:06:00Z">
            <w:rPr/>
          </w:rPrChange>
        </w:rPr>
        <w:t xml:space="preserve"> </w:t>
      </w:r>
      <w:r w:rsidRPr="002C42F2">
        <w:rPr>
          <w:b/>
          <w:bCs/>
          <w:lang w:val="en-US"/>
          <w:rPrChange w:id="278" w:author="Virginia Anne Nichols" w:date="2025-05-12T13:06:00Z" w16du:dateUtc="2025-05-12T11:06:00Z">
            <w:rPr>
              <w:b/>
              <w:bCs/>
            </w:rPr>
          </w:rPrChange>
        </w:rPr>
        <w:t>17</w:t>
      </w:r>
      <w:r w:rsidRPr="002C42F2">
        <w:rPr>
          <w:lang w:val="en-US"/>
          <w:rPrChange w:id="279" w:author="Virginia Anne Nichols" w:date="2025-05-12T13:06:00Z" w16du:dateUtc="2025-05-12T11:06:00Z">
            <w:rPr/>
          </w:rPrChange>
        </w:rPr>
        <w:t>, 1 (2012).</w:t>
      </w:r>
    </w:p>
    <w:p w14:paraId="192C28EA" w14:textId="77777777" w:rsidR="002C42F2" w:rsidRPr="002C42F2" w:rsidRDefault="002C42F2" w:rsidP="002C42F2">
      <w:pPr>
        <w:pStyle w:val="Bibliography"/>
        <w:rPr>
          <w:lang w:val="en-US"/>
          <w:rPrChange w:id="280" w:author="Virginia Anne Nichols" w:date="2025-05-12T13:06:00Z" w16du:dateUtc="2025-05-12T11:06:00Z">
            <w:rPr/>
          </w:rPrChange>
        </w:rPr>
      </w:pPr>
      <w:r w:rsidRPr="002C42F2">
        <w:rPr>
          <w:lang w:val="en-US"/>
          <w:rPrChange w:id="281" w:author="Virginia Anne Nichols" w:date="2025-05-12T13:06:00Z" w16du:dateUtc="2025-05-12T11:06:00Z">
            <w:rPr/>
          </w:rPrChange>
        </w:rPr>
        <w:t>29.</w:t>
      </w:r>
      <w:r w:rsidRPr="002C42F2">
        <w:rPr>
          <w:lang w:val="en-US"/>
          <w:rPrChange w:id="282" w:author="Virginia Anne Nichols" w:date="2025-05-12T13:06:00Z" w16du:dateUtc="2025-05-12T11:06:00Z">
            <w:rPr/>
          </w:rPrChange>
        </w:rPr>
        <w:tab/>
        <w:t xml:space="preserve">Fremstad, A. &amp; Paul, M. Opening the Farm Gate to Women? The Gender Gap in U.S. Agriculture. </w:t>
      </w:r>
      <w:r w:rsidRPr="002C42F2">
        <w:rPr>
          <w:i/>
          <w:iCs/>
          <w:lang w:val="en-US"/>
          <w:rPrChange w:id="283" w:author="Virginia Anne Nichols" w:date="2025-05-12T13:06:00Z" w16du:dateUtc="2025-05-12T11:06:00Z">
            <w:rPr>
              <w:i/>
              <w:iCs/>
            </w:rPr>
          </w:rPrChange>
        </w:rPr>
        <w:t>J. Econ. Issues</w:t>
      </w:r>
      <w:r w:rsidRPr="002C42F2">
        <w:rPr>
          <w:lang w:val="en-US"/>
          <w:rPrChange w:id="284" w:author="Virginia Anne Nichols" w:date="2025-05-12T13:06:00Z" w16du:dateUtc="2025-05-12T11:06:00Z">
            <w:rPr/>
          </w:rPrChange>
        </w:rPr>
        <w:t xml:space="preserve"> </w:t>
      </w:r>
      <w:r w:rsidRPr="002C42F2">
        <w:rPr>
          <w:b/>
          <w:bCs/>
          <w:lang w:val="en-US"/>
          <w:rPrChange w:id="285" w:author="Virginia Anne Nichols" w:date="2025-05-12T13:06:00Z" w16du:dateUtc="2025-05-12T11:06:00Z">
            <w:rPr>
              <w:b/>
              <w:bCs/>
            </w:rPr>
          </w:rPrChange>
        </w:rPr>
        <w:t>54</w:t>
      </w:r>
      <w:r w:rsidRPr="002C42F2">
        <w:rPr>
          <w:lang w:val="en-US"/>
          <w:rPrChange w:id="286" w:author="Virginia Anne Nichols" w:date="2025-05-12T13:06:00Z" w16du:dateUtc="2025-05-12T11:06:00Z">
            <w:rPr/>
          </w:rPrChange>
        </w:rPr>
        <w:t>, 124–141 (2020).</w:t>
      </w:r>
    </w:p>
    <w:p w14:paraId="4E2A4A63" w14:textId="77777777" w:rsidR="002C42F2" w:rsidRPr="002C42F2" w:rsidRDefault="002C42F2" w:rsidP="002C42F2">
      <w:pPr>
        <w:pStyle w:val="Bibliography"/>
        <w:rPr>
          <w:lang w:val="en-US"/>
          <w:rPrChange w:id="287" w:author="Virginia Anne Nichols" w:date="2025-05-12T13:06:00Z" w16du:dateUtc="2025-05-12T11:06:00Z">
            <w:rPr/>
          </w:rPrChange>
        </w:rPr>
      </w:pPr>
      <w:r w:rsidRPr="002C42F2">
        <w:rPr>
          <w:lang w:val="en-US"/>
          <w:rPrChange w:id="288" w:author="Virginia Anne Nichols" w:date="2025-05-12T13:06:00Z" w16du:dateUtc="2025-05-12T11:06:00Z">
            <w:rPr/>
          </w:rPrChange>
        </w:rPr>
        <w:t>30.</w:t>
      </w:r>
      <w:r w:rsidRPr="002C42F2">
        <w:rPr>
          <w:lang w:val="en-US"/>
          <w:rPrChange w:id="289" w:author="Virginia Anne Nichols" w:date="2025-05-12T13:06:00Z" w16du:dateUtc="2025-05-12T11:06:00Z">
            <w:rPr/>
          </w:rPrChange>
        </w:rPr>
        <w:tab/>
        <w:t xml:space="preserve">Pilgeram, R., Dentzman, K., Lewin, P. &amp; Conley, K. How the USDA Changed the Way Women Farmers are Counted in the Census of Agriculture. </w:t>
      </w:r>
      <w:r w:rsidRPr="002C42F2">
        <w:rPr>
          <w:i/>
          <w:iCs/>
          <w:lang w:val="en-US"/>
          <w:rPrChange w:id="290" w:author="Virginia Anne Nichols" w:date="2025-05-12T13:06:00Z" w16du:dateUtc="2025-05-12T11:06:00Z">
            <w:rPr>
              <w:i/>
              <w:iCs/>
            </w:rPr>
          </w:rPrChange>
        </w:rPr>
        <w:t>Choices</w:t>
      </w:r>
      <w:r w:rsidRPr="002C42F2">
        <w:rPr>
          <w:lang w:val="en-US"/>
          <w:rPrChange w:id="291" w:author="Virginia Anne Nichols" w:date="2025-05-12T13:06:00Z" w16du:dateUtc="2025-05-12T11:06:00Z">
            <w:rPr/>
          </w:rPrChange>
        </w:rPr>
        <w:t xml:space="preserve"> </w:t>
      </w:r>
      <w:r w:rsidRPr="002C42F2">
        <w:rPr>
          <w:b/>
          <w:bCs/>
          <w:lang w:val="en-US"/>
          <w:rPrChange w:id="292" w:author="Virginia Anne Nichols" w:date="2025-05-12T13:06:00Z" w16du:dateUtc="2025-05-12T11:06:00Z">
            <w:rPr>
              <w:b/>
              <w:bCs/>
            </w:rPr>
          </w:rPrChange>
        </w:rPr>
        <w:t>35</w:t>
      </w:r>
      <w:r w:rsidRPr="002C42F2">
        <w:rPr>
          <w:lang w:val="en-US"/>
          <w:rPrChange w:id="293" w:author="Virginia Anne Nichols" w:date="2025-05-12T13:06:00Z" w16du:dateUtc="2025-05-12T11:06:00Z">
            <w:rPr/>
          </w:rPrChange>
        </w:rPr>
        <w:t>, 1–10 (2020).</w:t>
      </w:r>
    </w:p>
    <w:p w14:paraId="47748657" w14:textId="77777777" w:rsidR="002C42F2" w:rsidRPr="002C42F2" w:rsidRDefault="002C42F2" w:rsidP="002C42F2">
      <w:pPr>
        <w:pStyle w:val="Bibliography"/>
        <w:rPr>
          <w:lang w:val="en-US"/>
          <w:rPrChange w:id="294" w:author="Virginia Anne Nichols" w:date="2025-05-12T13:06:00Z" w16du:dateUtc="2025-05-12T11:06:00Z">
            <w:rPr/>
          </w:rPrChange>
        </w:rPr>
      </w:pPr>
      <w:r w:rsidRPr="002C42F2">
        <w:rPr>
          <w:lang w:val="en-US"/>
          <w:rPrChange w:id="295" w:author="Virginia Anne Nichols" w:date="2025-05-12T13:06:00Z" w16du:dateUtc="2025-05-12T11:06:00Z">
            <w:rPr/>
          </w:rPrChange>
        </w:rPr>
        <w:t>31.</w:t>
      </w:r>
      <w:r w:rsidRPr="002C42F2">
        <w:rPr>
          <w:lang w:val="en-US"/>
          <w:rPrChange w:id="296" w:author="Virginia Anne Nichols" w:date="2025-05-12T13:06:00Z" w16du:dateUtc="2025-05-12T11:06:00Z">
            <w:rPr/>
          </w:rPrChange>
        </w:rPr>
        <w:tab/>
        <w:t xml:space="preserve">Acosta, M. </w:t>
      </w:r>
      <w:r w:rsidRPr="002C42F2">
        <w:rPr>
          <w:i/>
          <w:iCs/>
          <w:lang w:val="en-US"/>
          <w:rPrChange w:id="297" w:author="Virginia Anne Nichols" w:date="2025-05-12T13:06:00Z" w16du:dateUtc="2025-05-12T11:06:00Z">
            <w:rPr>
              <w:i/>
              <w:iCs/>
            </w:rPr>
          </w:rPrChange>
        </w:rPr>
        <w:t>et al.</w:t>
      </w:r>
      <w:r w:rsidRPr="002C42F2">
        <w:rPr>
          <w:lang w:val="en-US"/>
          <w:rPrChange w:id="298" w:author="Virginia Anne Nichols" w:date="2025-05-12T13:06:00Z" w16du:dateUtc="2025-05-12T11:06:00Z">
            <w:rPr/>
          </w:rPrChange>
        </w:rPr>
        <w:t xml:space="preserve"> What does it Mean to Make a ‘Joint’ Decision? Unpacking Intra-household Decision Making in Agriculture: Implications for Policy and Practice. </w:t>
      </w:r>
      <w:r w:rsidRPr="002C42F2">
        <w:rPr>
          <w:i/>
          <w:iCs/>
          <w:lang w:val="en-US"/>
          <w:rPrChange w:id="299" w:author="Virginia Anne Nichols" w:date="2025-05-12T13:06:00Z" w16du:dateUtc="2025-05-12T11:06:00Z">
            <w:rPr>
              <w:i/>
              <w:iCs/>
            </w:rPr>
          </w:rPrChange>
        </w:rPr>
        <w:t>J. Dev. Stud.</w:t>
      </w:r>
      <w:r w:rsidRPr="002C42F2">
        <w:rPr>
          <w:lang w:val="en-US"/>
          <w:rPrChange w:id="300" w:author="Virginia Anne Nichols" w:date="2025-05-12T13:06:00Z" w16du:dateUtc="2025-05-12T11:06:00Z">
            <w:rPr/>
          </w:rPrChange>
        </w:rPr>
        <w:t xml:space="preserve"> </w:t>
      </w:r>
      <w:r w:rsidRPr="002C42F2">
        <w:rPr>
          <w:b/>
          <w:bCs/>
          <w:lang w:val="en-US"/>
          <w:rPrChange w:id="301" w:author="Virginia Anne Nichols" w:date="2025-05-12T13:06:00Z" w16du:dateUtc="2025-05-12T11:06:00Z">
            <w:rPr>
              <w:b/>
              <w:bCs/>
            </w:rPr>
          </w:rPrChange>
        </w:rPr>
        <w:t>56</w:t>
      </w:r>
      <w:r w:rsidRPr="002C42F2">
        <w:rPr>
          <w:lang w:val="en-US"/>
          <w:rPrChange w:id="302" w:author="Virginia Anne Nichols" w:date="2025-05-12T13:06:00Z" w16du:dateUtc="2025-05-12T11:06:00Z">
            <w:rPr/>
          </w:rPrChange>
        </w:rPr>
        <w:t>, 1210–1229 (2020).</w:t>
      </w:r>
    </w:p>
    <w:p w14:paraId="5C52914B" w14:textId="77777777" w:rsidR="002C42F2" w:rsidRPr="002C42F2" w:rsidRDefault="002C42F2" w:rsidP="002C42F2">
      <w:pPr>
        <w:pStyle w:val="Bibliography"/>
        <w:rPr>
          <w:lang w:val="en-US"/>
          <w:rPrChange w:id="303" w:author="Virginia Anne Nichols" w:date="2025-05-12T13:06:00Z" w16du:dateUtc="2025-05-12T11:06:00Z">
            <w:rPr/>
          </w:rPrChange>
        </w:rPr>
      </w:pPr>
      <w:r w:rsidRPr="002C42F2">
        <w:rPr>
          <w:lang w:val="en-US"/>
          <w:rPrChange w:id="304" w:author="Virginia Anne Nichols" w:date="2025-05-12T13:06:00Z" w16du:dateUtc="2025-05-12T11:06:00Z">
            <w:rPr/>
          </w:rPrChange>
        </w:rPr>
        <w:t>32.</w:t>
      </w:r>
      <w:r w:rsidRPr="002C42F2">
        <w:rPr>
          <w:lang w:val="en-US"/>
          <w:rPrChange w:id="305" w:author="Virginia Anne Nichols" w:date="2025-05-12T13:06:00Z" w16du:dateUtc="2025-05-12T11:06:00Z">
            <w:rPr/>
          </w:rPrChange>
        </w:rPr>
        <w:tab/>
        <w:t xml:space="preserve">Guilbeault, D. </w:t>
      </w:r>
      <w:r w:rsidRPr="002C42F2">
        <w:rPr>
          <w:i/>
          <w:iCs/>
          <w:lang w:val="en-US"/>
          <w:rPrChange w:id="306" w:author="Virginia Anne Nichols" w:date="2025-05-12T13:06:00Z" w16du:dateUtc="2025-05-12T11:06:00Z">
            <w:rPr>
              <w:i/>
              <w:iCs/>
            </w:rPr>
          </w:rPrChange>
        </w:rPr>
        <w:t>et al.</w:t>
      </w:r>
      <w:r w:rsidRPr="002C42F2">
        <w:rPr>
          <w:lang w:val="en-US"/>
          <w:rPrChange w:id="307" w:author="Virginia Anne Nichols" w:date="2025-05-12T13:06:00Z" w16du:dateUtc="2025-05-12T11:06:00Z">
            <w:rPr/>
          </w:rPrChange>
        </w:rPr>
        <w:t xml:space="preserve"> Online images amplify gender bias. </w:t>
      </w:r>
      <w:r w:rsidRPr="002C42F2">
        <w:rPr>
          <w:i/>
          <w:iCs/>
          <w:lang w:val="en-US"/>
          <w:rPrChange w:id="308" w:author="Virginia Anne Nichols" w:date="2025-05-12T13:06:00Z" w16du:dateUtc="2025-05-12T11:06:00Z">
            <w:rPr>
              <w:i/>
              <w:iCs/>
            </w:rPr>
          </w:rPrChange>
        </w:rPr>
        <w:t>Nature</w:t>
      </w:r>
      <w:r w:rsidRPr="002C42F2">
        <w:rPr>
          <w:lang w:val="en-US"/>
          <w:rPrChange w:id="309" w:author="Virginia Anne Nichols" w:date="2025-05-12T13:06:00Z" w16du:dateUtc="2025-05-12T11:06:00Z">
            <w:rPr/>
          </w:rPrChange>
        </w:rPr>
        <w:t xml:space="preserve"> </w:t>
      </w:r>
      <w:r w:rsidRPr="002C42F2">
        <w:rPr>
          <w:b/>
          <w:bCs/>
          <w:lang w:val="en-US"/>
          <w:rPrChange w:id="310" w:author="Virginia Anne Nichols" w:date="2025-05-12T13:06:00Z" w16du:dateUtc="2025-05-12T11:06:00Z">
            <w:rPr>
              <w:b/>
              <w:bCs/>
            </w:rPr>
          </w:rPrChange>
        </w:rPr>
        <w:t>626</w:t>
      </w:r>
      <w:r w:rsidRPr="002C42F2">
        <w:rPr>
          <w:lang w:val="en-US"/>
          <w:rPrChange w:id="311" w:author="Virginia Anne Nichols" w:date="2025-05-12T13:06:00Z" w16du:dateUtc="2025-05-12T11:06:00Z">
            <w:rPr/>
          </w:rPrChange>
        </w:rPr>
        <w:t>, 1049–1055 (2024).</w:t>
      </w:r>
    </w:p>
    <w:p w14:paraId="669CD458" w14:textId="77777777" w:rsidR="002C42F2" w:rsidRPr="002C42F2" w:rsidRDefault="002C42F2" w:rsidP="002C42F2">
      <w:pPr>
        <w:pStyle w:val="Bibliography"/>
        <w:rPr>
          <w:lang w:val="en-US"/>
          <w:rPrChange w:id="312" w:author="Virginia Anne Nichols" w:date="2025-05-12T13:06:00Z" w16du:dateUtc="2025-05-12T11:06:00Z">
            <w:rPr/>
          </w:rPrChange>
        </w:rPr>
      </w:pPr>
      <w:r w:rsidRPr="002C42F2">
        <w:rPr>
          <w:lang w:val="en-US"/>
          <w:rPrChange w:id="313" w:author="Virginia Anne Nichols" w:date="2025-05-12T13:06:00Z" w16du:dateUtc="2025-05-12T11:06:00Z">
            <w:rPr/>
          </w:rPrChange>
        </w:rPr>
        <w:t>33.</w:t>
      </w:r>
      <w:r w:rsidRPr="002C42F2">
        <w:rPr>
          <w:lang w:val="en-US"/>
          <w:rPrChange w:id="314" w:author="Virginia Anne Nichols" w:date="2025-05-12T13:06:00Z" w16du:dateUtc="2025-05-12T11:06:00Z">
            <w:rPr/>
          </w:rPrChange>
        </w:rPr>
        <w:tab/>
        <w:t xml:space="preserve">Petrzelka, P., Sorensen, A. &amp; Filipiak, J. Women Agricultural Landowners—Past Time to Put Them “On the Radar”. </w:t>
      </w:r>
      <w:r w:rsidRPr="002C42F2">
        <w:rPr>
          <w:i/>
          <w:iCs/>
          <w:lang w:val="en-US"/>
          <w:rPrChange w:id="315" w:author="Virginia Anne Nichols" w:date="2025-05-12T13:06:00Z" w16du:dateUtc="2025-05-12T11:06:00Z">
            <w:rPr>
              <w:i/>
              <w:iCs/>
            </w:rPr>
          </w:rPrChange>
        </w:rPr>
        <w:t>Soc. Nat. Resour.</w:t>
      </w:r>
      <w:r w:rsidRPr="002C42F2">
        <w:rPr>
          <w:lang w:val="en-US"/>
          <w:rPrChange w:id="316" w:author="Virginia Anne Nichols" w:date="2025-05-12T13:06:00Z" w16du:dateUtc="2025-05-12T11:06:00Z">
            <w:rPr/>
          </w:rPrChange>
        </w:rPr>
        <w:t xml:space="preserve"> </w:t>
      </w:r>
      <w:r w:rsidRPr="002C42F2">
        <w:rPr>
          <w:b/>
          <w:bCs/>
          <w:lang w:val="en-US"/>
          <w:rPrChange w:id="317" w:author="Virginia Anne Nichols" w:date="2025-05-12T13:06:00Z" w16du:dateUtc="2025-05-12T11:06:00Z">
            <w:rPr>
              <w:b/>
              <w:bCs/>
            </w:rPr>
          </w:rPrChange>
        </w:rPr>
        <w:t>31</w:t>
      </w:r>
      <w:r w:rsidRPr="002C42F2">
        <w:rPr>
          <w:lang w:val="en-US"/>
          <w:rPrChange w:id="318" w:author="Virginia Anne Nichols" w:date="2025-05-12T13:06:00Z" w16du:dateUtc="2025-05-12T11:06:00Z">
            <w:rPr/>
          </w:rPrChange>
        </w:rPr>
        <w:t>, 853–864 (2018).</w:t>
      </w:r>
    </w:p>
    <w:p w14:paraId="298B159A" w14:textId="77777777" w:rsidR="002C42F2" w:rsidRPr="002C42F2" w:rsidRDefault="002C42F2" w:rsidP="002C42F2">
      <w:pPr>
        <w:pStyle w:val="Bibliography"/>
        <w:rPr>
          <w:lang w:val="en-US"/>
          <w:rPrChange w:id="319" w:author="Virginia Anne Nichols" w:date="2025-05-12T13:06:00Z" w16du:dateUtc="2025-05-12T11:06:00Z">
            <w:rPr/>
          </w:rPrChange>
        </w:rPr>
      </w:pPr>
      <w:r w:rsidRPr="002C42F2">
        <w:rPr>
          <w:lang w:val="en-US"/>
          <w:rPrChange w:id="320" w:author="Virginia Anne Nichols" w:date="2025-05-12T13:06:00Z" w16du:dateUtc="2025-05-12T11:06:00Z">
            <w:rPr/>
          </w:rPrChange>
        </w:rPr>
        <w:t>34.</w:t>
      </w:r>
      <w:r w:rsidRPr="002C42F2">
        <w:rPr>
          <w:lang w:val="en-US"/>
          <w:rPrChange w:id="321" w:author="Virginia Anne Nichols" w:date="2025-05-12T13:06:00Z" w16du:dateUtc="2025-05-12T11:06:00Z">
            <w:rPr/>
          </w:rPrChange>
        </w:rPr>
        <w:tab/>
        <w:t xml:space="preserve">Trauger, A. </w:t>
      </w:r>
      <w:r w:rsidRPr="002C42F2">
        <w:rPr>
          <w:i/>
          <w:iCs/>
          <w:lang w:val="en-US"/>
          <w:rPrChange w:id="322" w:author="Virginia Anne Nichols" w:date="2025-05-12T13:06:00Z" w16du:dateUtc="2025-05-12T11:06:00Z">
            <w:rPr>
              <w:i/>
              <w:iCs/>
            </w:rPr>
          </w:rPrChange>
        </w:rPr>
        <w:t>et al.</w:t>
      </w:r>
      <w:r w:rsidRPr="002C42F2">
        <w:rPr>
          <w:lang w:val="en-US"/>
          <w:rPrChange w:id="323" w:author="Virginia Anne Nichols" w:date="2025-05-12T13:06:00Z" w16du:dateUtc="2025-05-12T11:06:00Z">
            <w:rPr/>
          </w:rPrChange>
        </w:rPr>
        <w:t xml:space="preserve"> Agricultural education: Gender identity and knowledge exchange. </w:t>
      </w:r>
      <w:r w:rsidRPr="002C42F2">
        <w:rPr>
          <w:i/>
          <w:iCs/>
          <w:lang w:val="en-US"/>
          <w:rPrChange w:id="324" w:author="Virginia Anne Nichols" w:date="2025-05-12T13:06:00Z" w16du:dateUtc="2025-05-12T11:06:00Z">
            <w:rPr>
              <w:i/>
              <w:iCs/>
            </w:rPr>
          </w:rPrChange>
        </w:rPr>
        <w:t>J. Rural Stud.</w:t>
      </w:r>
      <w:r w:rsidRPr="002C42F2">
        <w:rPr>
          <w:lang w:val="en-US"/>
          <w:rPrChange w:id="325" w:author="Virginia Anne Nichols" w:date="2025-05-12T13:06:00Z" w16du:dateUtc="2025-05-12T11:06:00Z">
            <w:rPr/>
          </w:rPrChange>
        </w:rPr>
        <w:t xml:space="preserve"> </w:t>
      </w:r>
      <w:r w:rsidRPr="002C42F2">
        <w:rPr>
          <w:b/>
          <w:bCs/>
          <w:lang w:val="en-US"/>
          <w:rPrChange w:id="326" w:author="Virginia Anne Nichols" w:date="2025-05-12T13:06:00Z" w16du:dateUtc="2025-05-12T11:06:00Z">
            <w:rPr>
              <w:b/>
              <w:bCs/>
            </w:rPr>
          </w:rPrChange>
        </w:rPr>
        <w:t>24</w:t>
      </w:r>
      <w:r w:rsidRPr="002C42F2">
        <w:rPr>
          <w:lang w:val="en-US"/>
          <w:rPrChange w:id="327" w:author="Virginia Anne Nichols" w:date="2025-05-12T13:06:00Z" w16du:dateUtc="2025-05-12T11:06:00Z">
            <w:rPr/>
          </w:rPrChange>
        </w:rPr>
        <w:t>, 432–439 (2008).</w:t>
      </w:r>
    </w:p>
    <w:p w14:paraId="57C8826C" w14:textId="77777777" w:rsidR="002C42F2" w:rsidRPr="002C42F2" w:rsidRDefault="002C42F2" w:rsidP="002C42F2">
      <w:pPr>
        <w:pStyle w:val="Bibliography"/>
        <w:rPr>
          <w:lang w:val="en-US"/>
          <w:rPrChange w:id="328" w:author="Virginia Anne Nichols" w:date="2025-05-12T13:06:00Z" w16du:dateUtc="2025-05-12T11:06:00Z">
            <w:rPr/>
          </w:rPrChange>
        </w:rPr>
      </w:pPr>
      <w:r w:rsidRPr="002C42F2">
        <w:rPr>
          <w:lang w:val="en-US"/>
          <w:rPrChange w:id="329" w:author="Virginia Anne Nichols" w:date="2025-05-12T13:06:00Z" w16du:dateUtc="2025-05-12T11:06:00Z">
            <w:rPr/>
          </w:rPrChange>
        </w:rPr>
        <w:t>35.</w:t>
      </w:r>
      <w:r w:rsidRPr="002C42F2">
        <w:rPr>
          <w:lang w:val="en-US"/>
          <w:rPrChange w:id="330" w:author="Virginia Anne Nichols" w:date="2025-05-12T13:06:00Z" w16du:dateUtc="2025-05-12T11:06:00Z">
            <w:rPr/>
          </w:rPrChange>
        </w:rPr>
        <w:tab/>
        <w:t xml:space="preserve">Basche, A. &amp; Carter, A. Training future agriculture professionals in landowner–tenant conservation decision-making. </w:t>
      </w:r>
      <w:r w:rsidRPr="002C42F2">
        <w:rPr>
          <w:i/>
          <w:iCs/>
          <w:lang w:val="en-US"/>
          <w:rPrChange w:id="331" w:author="Virginia Anne Nichols" w:date="2025-05-12T13:06:00Z" w16du:dateUtc="2025-05-12T11:06:00Z">
            <w:rPr>
              <w:i/>
              <w:iCs/>
            </w:rPr>
          </w:rPrChange>
        </w:rPr>
        <w:t>Nat. Sci. Educ.</w:t>
      </w:r>
      <w:r w:rsidRPr="002C42F2">
        <w:rPr>
          <w:lang w:val="en-US"/>
          <w:rPrChange w:id="332" w:author="Virginia Anne Nichols" w:date="2025-05-12T13:06:00Z" w16du:dateUtc="2025-05-12T11:06:00Z">
            <w:rPr/>
          </w:rPrChange>
        </w:rPr>
        <w:t xml:space="preserve"> </w:t>
      </w:r>
      <w:r w:rsidRPr="002C42F2">
        <w:rPr>
          <w:b/>
          <w:bCs/>
          <w:lang w:val="en-US"/>
          <w:rPrChange w:id="333" w:author="Virginia Anne Nichols" w:date="2025-05-12T13:06:00Z" w16du:dateUtc="2025-05-12T11:06:00Z">
            <w:rPr>
              <w:b/>
              <w:bCs/>
            </w:rPr>
          </w:rPrChange>
        </w:rPr>
        <w:t>50</w:t>
      </w:r>
      <w:r w:rsidRPr="002C42F2">
        <w:rPr>
          <w:lang w:val="en-US"/>
          <w:rPrChange w:id="334" w:author="Virginia Anne Nichols" w:date="2025-05-12T13:06:00Z" w16du:dateUtc="2025-05-12T11:06:00Z">
            <w:rPr/>
          </w:rPrChange>
        </w:rPr>
        <w:t>, e20035 (2021).</w:t>
      </w:r>
    </w:p>
    <w:p w14:paraId="42403C08" w14:textId="77777777" w:rsidR="002C42F2" w:rsidRPr="002C42F2" w:rsidRDefault="002C42F2" w:rsidP="002C42F2">
      <w:pPr>
        <w:pStyle w:val="Bibliography"/>
        <w:rPr>
          <w:lang w:val="en-US"/>
          <w:rPrChange w:id="335" w:author="Virginia Anne Nichols" w:date="2025-05-12T13:06:00Z" w16du:dateUtc="2025-05-12T11:06:00Z">
            <w:rPr/>
          </w:rPrChange>
        </w:rPr>
      </w:pPr>
      <w:r w:rsidRPr="002C42F2">
        <w:rPr>
          <w:lang w:val="en-US"/>
          <w:rPrChange w:id="336" w:author="Virginia Anne Nichols" w:date="2025-05-12T13:06:00Z" w16du:dateUtc="2025-05-12T11:06:00Z">
            <w:rPr/>
          </w:rPrChange>
        </w:rPr>
        <w:t>36.</w:t>
      </w:r>
      <w:r w:rsidRPr="002C42F2">
        <w:rPr>
          <w:lang w:val="en-US"/>
          <w:rPrChange w:id="337" w:author="Virginia Anne Nichols" w:date="2025-05-12T13:06:00Z" w16du:dateUtc="2025-05-12T11:06:00Z">
            <w:rPr/>
          </w:rPrChange>
        </w:rPr>
        <w:tab/>
        <w:t xml:space="preserve">Carter, A. &amp; Lopez, A. L. Rebranding the Farmer: Formula Story Revision and Masculine Symbolic Boundaries in US Agriculture. </w:t>
      </w:r>
      <w:r w:rsidRPr="002C42F2">
        <w:rPr>
          <w:i/>
          <w:iCs/>
          <w:lang w:val="en-US"/>
          <w:rPrChange w:id="338" w:author="Virginia Anne Nichols" w:date="2025-05-12T13:06:00Z" w16du:dateUtc="2025-05-12T11:06:00Z">
            <w:rPr>
              <w:i/>
              <w:iCs/>
            </w:rPr>
          </w:rPrChange>
        </w:rPr>
        <w:t>Fem. Form.</w:t>
      </w:r>
      <w:r w:rsidRPr="002C42F2">
        <w:rPr>
          <w:lang w:val="en-US"/>
          <w:rPrChange w:id="339" w:author="Virginia Anne Nichols" w:date="2025-05-12T13:06:00Z" w16du:dateUtc="2025-05-12T11:06:00Z">
            <w:rPr/>
          </w:rPrChange>
        </w:rPr>
        <w:t xml:space="preserve"> </w:t>
      </w:r>
      <w:r w:rsidRPr="002C42F2">
        <w:rPr>
          <w:b/>
          <w:bCs/>
          <w:lang w:val="en-US"/>
          <w:rPrChange w:id="340" w:author="Virginia Anne Nichols" w:date="2025-05-12T13:06:00Z" w16du:dateUtc="2025-05-12T11:06:00Z">
            <w:rPr>
              <w:b/>
              <w:bCs/>
            </w:rPr>
          </w:rPrChange>
        </w:rPr>
        <w:t>31</w:t>
      </w:r>
      <w:r w:rsidRPr="002C42F2">
        <w:rPr>
          <w:lang w:val="en-US"/>
          <w:rPrChange w:id="341" w:author="Virginia Anne Nichols" w:date="2025-05-12T13:06:00Z" w16du:dateUtc="2025-05-12T11:06:00Z">
            <w:rPr/>
          </w:rPrChange>
        </w:rPr>
        <w:t>, 25–50 (2019).</w:t>
      </w:r>
    </w:p>
    <w:p w14:paraId="354BCDBB" w14:textId="77777777" w:rsidR="002C42F2" w:rsidRPr="002C42F2" w:rsidRDefault="002C42F2" w:rsidP="002C42F2">
      <w:pPr>
        <w:pStyle w:val="Bibliography"/>
        <w:rPr>
          <w:lang w:val="en-US"/>
          <w:rPrChange w:id="342" w:author="Virginia Anne Nichols" w:date="2025-05-12T13:06:00Z" w16du:dateUtc="2025-05-12T11:06:00Z">
            <w:rPr/>
          </w:rPrChange>
        </w:rPr>
      </w:pPr>
      <w:r w:rsidRPr="002C42F2">
        <w:rPr>
          <w:lang w:val="en-US"/>
          <w:rPrChange w:id="343" w:author="Virginia Anne Nichols" w:date="2025-05-12T13:06:00Z" w16du:dateUtc="2025-05-12T11:06:00Z">
            <w:rPr/>
          </w:rPrChange>
        </w:rPr>
        <w:t>37.</w:t>
      </w:r>
      <w:r w:rsidRPr="002C42F2">
        <w:rPr>
          <w:lang w:val="en-US"/>
          <w:rPrChange w:id="344" w:author="Virginia Anne Nichols" w:date="2025-05-12T13:06:00Z" w16du:dateUtc="2025-05-12T11:06:00Z">
            <w:rPr/>
          </w:rPrChange>
        </w:rPr>
        <w:tab/>
        <w:t xml:space="preserve">Garnica, B. Linguistic Sexism and Society: A Woman’s Representation Through Language. </w:t>
      </w:r>
      <w:r w:rsidRPr="002C42F2">
        <w:rPr>
          <w:i/>
          <w:iCs/>
          <w:lang w:val="en-US"/>
          <w:rPrChange w:id="345" w:author="Virginia Anne Nichols" w:date="2025-05-12T13:06:00Z" w16du:dateUtc="2025-05-12T11:06:00Z">
            <w:rPr>
              <w:i/>
              <w:iCs/>
            </w:rPr>
          </w:rPrChange>
        </w:rPr>
        <w:t>Language. Text. Society</w:t>
      </w:r>
      <w:r w:rsidRPr="002C42F2">
        <w:rPr>
          <w:lang w:val="en-US"/>
          <w:rPrChange w:id="346" w:author="Virginia Anne Nichols" w:date="2025-05-12T13:06:00Z" w16du:dateUtc="2025-05-12T11:06:00Z">
            <w:rPr/>
          </w:rPrChange>
        </w:rPr>
        <w:t xml:space="preserve"> https://ltsj.online/2020-07-2-garnica/ (2020).</w:t>
      </w:r>
    </w:p>
    <w:p w14:paraId="38205C12" w14:textId="77777777" w:rsidR="002C42F2" w:rsidRPr="002C42F2" w:rsidRDefault="002C42F2" w:rsidP="002C42F2">
      <w:pPr>
        <w:pStyle w:val="Bibliography"/>
        <w:rPr>
          <w:lang w:val="en-US"/>
          <w:rPrChange w:id="347" w:author="Virginia Anne Nichols" w:date="2025-05-12T13:06:00Z" w16du:dateUtc="2025-05-12T11:06:00Z">
            <w:rPr/>
          </w:rPrChange>
        </w:rPr>
      </w:pPr>
      <w:r w:rsidRPr="002C42F2">
        <w:rPr>
          <w:lang w:val="en-US"/>
          <w:rPrChange w:id="348" w:author="Virginia Anne Nichols" w:date="2025-05-12T13:06:00Z" w16du:dateUtc="2025-05-12T11:06:00Z">
            <w:rPr/>
          </w:rPrChange>
        </w:rPr>
        <w:t>38.</w:t>
      </w:r>
      <w:r w:rsidRPr="002C42F2">
        <w:rPr>
          <w:lang w:val="en-US"/>
          <w:rPrChange w:id="349" w:author="Virginia Anne Nichols" w:date="2025-05-12T13:06:00Z" w16du:dateUtc="2025-05-12T11:06:00Z">
            <w:rPr/>
          </w:rPrChange>
        </w:rPr>
        <w:tab/>
        <w:t xml:space="preserve">Carter, A. “We Don’t Equal Even Just One Man”: Gender and Social Control in Conservation Adoption. </w:t>
      </w:r>
      <w:r w:rsidRPr="002C42F2">
        <w:rPr>
          <w:i/>
          <w:iCs/>
          <w:lang w:val="en-US"/>
          <w:rPrChange w:id="350" w:author="Virginia Anne Nichols" w:date="2025-05-12T13:06:00Z" w16du:dateUtc="2025-05-12T11:06:00Z">
            <w:rPr>
              <w:i/>
              <w:iCs/>
            </w:rPr>
          </w:rPrChange>
        </w:rPr>
        <w:t>Soc. Nat. Resour.</w:t>
      </w:r>
      <w:r w:rsidRPr="002C42F2">
        <w:rPr>
          <w:lang w:val="en-US"/>
          <w:rPrChange w:id="351" w:author="Virginia Anne Nichols" w:date="2025-05-12T13:06:00Z" w16du:dateUtc="2025-05-12T11:06:00Z">
            <w:rPr/>
          </w:rPrChange>
        </w:rPr>
        <w:t xml:space="preserve"> </w:t>
      </w:r>
      <w:r w:rsidRPr="002C42F2">
        <w:rPr>
          <w:b/>
          <w:bCs/>
          <w:lang w:val="en-US"/>
          <w:rPrChange w:id="352" w:author="Virginia Anne Nichols" w:date="2025-05-12T13:06:00Z" w16du:dateUtc="2025-05-12T11:06:00Z">
            <w:rPr>
              <w:b/>
              <w:bCs/>
            </w:rPr>
          </w:rPrChange>
        </w:rPr>
        <w:t>32</w:t>
      </w:r>
      <w:r w:rsidRPr="002C42F2">
        <w:rPr>
          <w:lang w:val="en-US"/>
          <w:rPrChange w:id="353" w:author="Virginia Anne Nichols" w:date="2025-05-12T13:06:00Z" w16du:dateUtc="2025-05-12T11:06:00Z">
            <w:rPr/>
          </w:rPrChange>
        </w:rPr>
        <w:t>, 893–910 (2019).</w:t>
      </w:r>
    </w:p>
    <w:p w14:paraId="4C78EFE9" w14:textId="77777777" w:rsidR="002C42F2" w:rsidRPr="002C42F2" w:rsidRDefault="002C42F2" w:rsidP="002C42F2">
      <w:pPr>
        <w:pStyle w:val="Bibliography"/>
        <w:rPr>
          <w:lang w:val="en-US"/>
          <w:rPrChange w:id="354" w:author="Virginia Anne Nichols" w:date="2025-05-12T13:06:00Z" w16du:dateUtc="2025-05-12T11:06:00Z">
            <w:rPr/>
          </w:rPrChange>
        </w:rPr>
      </w:pPr>
      <w:r w:rsidRPr="002C42F2">
        <w:rPr>
          <w:lang w:val="en-US"/>
          <w:rPrChange w:id="355" w:author="Virginia Anne Nichols" w:date="2025-05-12T13:06:00Z" w16du:dateUtc="2025-05-12T11:06:00Z">
            <w:rPr/>
          </w:rPrChange>
        </w:rPr>
        <w:t>39.</w:t>
      </w:r>
      <w:r w:rsidRPr="002C42F2">
        <w:rPr>
          <w:lang w:val="en-US"/>
          <w:rPrChange w:id="356" w:author="Virginia Anne Nichols" w:date="2025-05-12T13:06:00Z" w16du:dateUtc="2025-05-12T11:06:00Z">
            <w:rPr/>
          </w:rPrChange>
        </w:rPr>
        <w:tab/>
        <w:t xml:space="preserve">Eells, J. C. &amp; Soulis, J. Do women farmland owners count in agricultural conservation? A review of research on women farmland owners in the United States. </w:t>
      </w:r>
      <w:r w:rsidRPr="002C42F2">
        <w:rPr>
          <w:i/>
          <w:iCs/>
          <w:lang w:val="en-US"/>
          <w:rPrChange w:id="357" w:author="Virginia Anne Nichols" w:date="2025-05-12T13:06:00Z" w16du:dateUtc="2025-05-12T11:06:00Z">
            <w:rPr>
              <w:i/>
              <w:iCs/>
            </w:rPr>
          </w:rPrChange>
        </w:rPr>
        <w:t>J. Soil Water Conserv.</w:t>
      </w:r>
      <w:r w:rsidRPr="002C42F2">
        <w:rPr>
          <w:lang w:val="en-US"/>
          <w:rPrChange w:id="358" w:author="Virginia Anne Nichols" w:date="2025-05-12T13:06:00Z" w16du:dateUtc="2025-05-12T11:06:00Z">
            <w:rPr/>
          </w:rPrChange>
        </w:rPr>
        <w:t xml:space="preserve"> </w:t>
      </w:r>
      <w:r w:rsidRPr="002C42F2">
        <w:rPr>
          <w:b/>
          <w:bCs/>
          <w:lang w:val="en-US"/>
          <w:rPrChange w:id="359" w:author="Virginia Anne Nichols" w:date="2025-05-12T13:06:00Z" w16du:dateUtc="2025-05-12T11:06:00Z">
            <w:rPr>
              <w:b/>
              <w:bCs/>
            </w:rPr>
          </w:rPrChange>
        </w:rPr>
        <w:t>68</w:t>
      </w:r>
      <w:r w:rsidRPr="002C42F2">
        <w:rPr>
          <w:lang w:val="en-US"/>
          <w:rPrChange w:id="360" w:author="Virginia Anne Nichols" w:date="2025-05-12T13:06:00Z" w16du:dateUtc="2025-05-12T11:06:00Z">
            <w:rPr/>
          </w:rPrChange>
        </w:rPr>
        <w:t>, 121A-123A (2013).</w:t>
      </w:r>
    </w:p>
    <w:p w14:paraId="5698A186" w14:textId="77777777" w:rsidR="002C42F2" w:rsidRPr="002C42F2" w:rsidRDefault="002C42F2" w:rsidP="002C42F2">
      <w:pPr>
        <w:pStyle w:val="Bibliography"/>
        <w:rPr>
          <w:lang w:val="en-US"/>
          <w:rPrChange w:id="361" w:author="Virginia Anne Nichols" w:date="2025-05-12T13:06:00Z" w16du:dateUtc="2025-05-12T11:06:00Z">
            <w:rPr/>
          </w:rPrChange>
        </w:rPr>
      </w:pPr>
      <w:r w:rsidRPr="002C42F2">
        <w:rPr>
          <w:lang w:val="en-US"/>
          <w:rPrChange w:id="362" w:author="Virginia Anne Nichols" w:date="2025-05-12T13:06:00Z" w16du:dateUtc="2025-05-12T11:06:00Z">
            <w:rPr/>
          </w:rPrChange>
        </w:rPr>
        <w:t>40.</w:t>
      </w:r>
      <w:r w:rsidRPr="002C42F2">
        <w:rPr>
          <w:lang w:val="en-US"/>
          <w:rPrChange w:id="363" w:author="Virginia Anne Nichols" w:date="2025-05-12T13:06:00Z" w16du:dateUtc="2025-05-12T11:06:00Z">
            <w:rPr/>
          </w:rPrChange>
        </w:rPr>
        <w:tab/>
        <w:t xml:space="preserve">Wheeler, S. A. What influences agricultural professionals’ views towards organic agriculture? </w:t>
      </w:r>
      <w:r w:rsidRPr="002C42F2">
        <w:rPr>
          <w:i/>
          <w:iCs/>
          <w:lang w:val="en-US"/>
          <w:rPrChange w:id="364" w:author="Virginia Anne Nichols" w:date="2025-05-12T13:06:00Z" w16du:dateUtc="2025-05-12T11:06:00Z">
            <w:rPr>
              <w:i/>
              <w:iCs/>
            </w:rPr>
          </w:rPrChange>
        </w:rPr>
        <w:t>Ecol. Econ.</w:t>
      </w:r>
      <w:r w:rsidRPr="002C42F2">
        <w:rPr>
          <w:lang w:val="en-US"/>
          <w:rPrChange w:id="365" w:author="Virginia Anne Nichols" w:date="2025-05-12T13:06:00Z" w16du:dateUtc="2025-05-12T11:06:00Z">
            <w:rPr/>
          </w:rPrChange>
        </w:rPr>
        <w:t xml:space="preserve"> </w:t>
      </w:r>
      <w:r w:rsidRPr="002C42F2">
        <w:rPr>
          <w:b/>
          <w:bCs/>
          <w:lang w:val="en-US"/>
          <w:rPrChange w:id="366" w:author="Virginia Anne Nichols" w:date="2025-05-12T13:06:00Z" w16du:dateUtc="2025-05-12T11:06:00Z">
            <w:rPr>
              <w:b/>
              <w:bCs/>
            </w:rPr>
          </w:rPrChange>
        </w:rPr>
        <w:t>65</w:t>
      </w:r>
      <w:r w:rsidRPr="002C42F2">
        <w:rPr>
          <w:lang w:val="en-US"/>
          <w:rPrChange w:id="367" w:author="Virginia Anne Nichols" w:date="2025-05-12T13:06:00Z" w16du:dateUtc="2025-05-12T11:06:00Z">
            <w:rPr/>
          </w:rPrChange>
        </w:rPr>
        <w:t>, 145–154 (2008).</w:t>
      </w:r>
    </w:p>
    <w:p w14:paraId="38797064" w14:textId="77777777" w:rsidR="002C42F2" w:rsidRPr="002C42F2" w:rsidRDefault="002C42F2" w:rsidP="002C42F2">
      <w:pPr>
        <w:pStyle w:val="Bibliography"/>
        <w:rPr>
          <w:lang w:val="en-US"/>
          <w:rPrChange w:id="368" w:author="Virginia Anne Nichols" w:date="2025-05-12T13:06:00Z" w16du:dateUtc="2025-05-12T11:06:00Z">
            <w:rPr/>
          </w:rPrChange>
        </w:rPr>
      </w:pPr>
      <w:r w:rsidRPr="002C42F2">
        <w:rPr>
          <w:lang w:val="en-US"/>
          <w:rPrChange w:id="369" w:author="Virginia Anne Nichols" w:date="2025-05-12T13:06:00Z" w16du:dateUtc="2025-05-12T11:06:00Z">
            <w:rPr/>
          </w:rPrChange>
        </w:rPr>
        <w:t>41.</w:t>
      </w:r>
      <w:r w:rsidRPr="002C42F2">
        <w:rPr>
          <w:lang w:val="en-US"/>
          <w:rPrChange w:id="370" w:author="Virginia Anne Nichols" w:date="2025-05-12T13:06:00Z" w16du:dateUtc="2025-05-12T11:06:00Z">
            <w:rPr/>
          </w:rPrChange>
        </w:rPr>
        <w:tab/>
        <w:t xml:space="preserve">Montenegro de Wit, M. &amp; Iles, A. Toward thick legitimacy: Creating a web of legitimacy for agroecology. </w:t>
      </w:r>
      <w:r w:rsidRPr="002C42F2">
        <w:rPr>
          <w:i/>
          <w:iCs/>
          <w:lang w:val="en-US"/>
          <w:rPrChange w:id="371" w:author="Virginia Anne Nichols" w:date="2025-05-12T13:06:00Z" w16du:dateUtc="2025-05-12T11:06:00Z">
            <w:rPr>
              <w:i/>
              <w:iCs/>
            </w:rPr>
          </w:rPrChange>
        </w:rPr>
        <w:t>Elem. Sci. Anthr.</w:t>
      </w:r>
      <w:r w:rsidRPr="002C42F2">
        <w:rPr>
          <w:lang w:val="en-US"/>
          <w:rPrChange w:id="372" w:author="Virginia Anne Nichols" w:date="2025-05-12T13:06:00Z" w16du:dateUtc="2025-05-12T11:06:00Z">
            <w:rPr/>
          </w:rPrChange>
        </w:rPr>
        <w:t xml:space="preserve"> </w:t>
      </w:r>
      <w:r w:rsidRPr="002C42F2">
        <w:rPr>
          <w:b/>
          <w:bCs/>
          <w:lang w:val="en-US"/>
          <w:rPrChange w:id="373" w:author="Virginia Anne Nichols" w:date="2025-05-12T13:06:00Z" w16du:dateUtc="2025-05-12T11:06:00Z">
            <w:rPr>
              <w:b/>
              <w:bCs/>
            </w:rPr>
          </w:rPrChange>
        </w:rPr>
        <w:t>4</w:t>
      </w:r>
      <w:r w:rsidRPr="002C42F2">
        <w:rPr>
          <w:lang w:val="en-US"/>
          <w:rPrChange w:id="374" w:author="Virginia Anne Nichols" w:date="2025-05-12T13:06:00Z" w16du:dateUtc="2025-05-12T11:06:00Z">
            <w:rPr/>
          </w:rPrChange>
        </w:rPr>
        <w:t>, 000115 (2016).</w:t>
      </w:r>
    </w:p>
    <w:p w14:paraId="25D97696" w14:textId="77777777" w:rsidR="002C42F2" w:rsidRPr="002C42F2" w:rsidRDefault="002C42F2" w:rsidP="002C42F2">
      <w:pPr>
        <w:pStyle w:val="Bibliography"/>
        <w:rPr>
          <w:lang w:val="en-US"/>
          <w:rPrChange w:id="375" w:author="Virginia Anne Nichols" w:date="2025-05-12T13:06:00Z" w16du:dateUtc="2025-05-12T11:06:00Z">
            <w:rPr/>
          </w:rPrChange>
        </w:rPr>
      </w:pPr>
      <w:r w:rsidRPr="002C42F2">
        <w:rPr>
          <w:lang w:val="en-US"/>
          <w:rPrChange w:id="376" w:author="Virginia Anne Nichols" w:date="2025-05-12T13:06:00Z" w16du:dateUtc="2025-05-12T11:06:00Z">
            <w:rPr/>
          </w:rPrChange>
        </w:rPr>
        <w:t>42.</w:t>
      </w:r>
      <w:r w:rsidRPr="002C42F2">
        <w:rPr>
          <w:lang w:val="en-US"/>
          <w:rPrChange w:id="377" w:author="Virginia Anne Nichols" w:date="2025-05-12T13:06:00Z" w16du:dateUtc="2025-05-12T11:06:00Z">
            <w:rPr/>
          </w:rPrChange>
        </w:rPr>
        <w:tab/>
        <w:t xml:space="preserve">Home page. </w:t>
      </w:r>
      <w:r w:rsidRPr="002C42F2">
        <w:rPr>
          <w:i/>
          <w:iCs/>
          <w:lang w:val="en-US"/>
          <w:rPrChange w:id="378" w:author="Virginia Anne Nichols" w:date="2025-05-12T13:06:00Z" w16du:dateUtc="2025-05-12T11:06:00Z">
            <w:rPr>
              <w:i/>
              <w:iCs/>
            </w:rPr>
          </w:rPrChange>
        </w:rPr>
        <w:t>Practical Farmers of Iowa</w:t>
      </w:r>
      <w:r w:rsidRPr="002C42F2">
        <w:rPr>
          <w:lang w:val="en-US"/>
          <w:rPrChange w:id="379" w:author="Virginia Anne Nichols" w:date="2025-05-12T13:06:00Z" w16du:dateUtc="2025-05-12T11:06:00Z">
            <w:rPr/>
          </w:rPrChange>
        </w:rPr>
        <w:t xml:space="preserve"> https://practicalfarmers.org/.</w:t>
      </w:r>
    </w:p>
    <w:p w14:paraId="22A70C32" w14:textId="77777777" w:rsidR="002C42F2" w:rsidRPr="002C42F2" w:rsidRDefault="002C42F2" w:rsidP="002C42F2">
      <w:pPr>
        <w:pStyle w:val="Bibliography"/>
        <w:rPr>
          <w:lang w:val="en-US"/>
          <w:rPrChange w:id="380" w:author="Virginia Anne Nichols" w:date="2025-05-12T13:06:00Z" w16du:dateUtc="2025-05-12T11:06:00Z">
            <w:rPr/>
          </w:rPrChange>
        </w:rPr>
      </w:pPr>
      <w:r w:rsidRPr="002C42F2">
        <w:rPr>
          <w:lang w:val="en-US"/>
          <w:rPrChange w:id="381" w:author="Virginia Anne Nichols" w:date="2025-05-12T13:06:00Z" w16du:dateUtc="2025-05-12T11:06:00Z">
            <w:rPr/>
          </w:rPrChange>
        </w:rPr>
        <w:t>43.</w:t>
      </w:r>
      <w:r w:rsidRPr="002C42F2">
        <w:rPr>
          <w:lang w:val="en-US"/>
          <w:rPrChange w:id="382" w:author="Virginia Anne Nichols" w:date="2025-05-12T13:06:00Z" w16du:dateUtc="2025-05-12T11:06:00Z">
            <w:rPr/>
          </w:rPrChange>
        </w:rPr>
        <w:tab/>
        <w:t xml:space="preserve">Asprooth, L., Norton, M. &amp; Galt, R. The adoption of conservation practices in the Corn Belt: the role of one formal farmer network, Practical Farmers of Iowa. </w:t>
      </w:r>
      <w:r w:rsidRPr="002C42F2">
        <w:rPr>
          <w:i/>
          <w:iCs/>
          <w:lang w:val="en-US"/>
          <w:rPrChange w:id="383" w:author="Virginia Anne Nichols" w:date="2025-05-12T13:06:00Z" w16du:dateUtc="2025-05-12T11:06:00Z">
            <w:rPr>
              <w:i/>
              <w:iCs/>
            </w:rPr>
          </w:rPrChange>
        </w:rPr>
        <w:t>Agric. Hum. Values</w:t>
      </w:r>
      <w:r w:rsidRPr="002C42F2">
        <w:rPr>
          <w:lang w:val="en-US"/>
          <w:rPrChange w:id="384" w:author="Virginia Anne Nichols" w:date="2025-05-12T13:06:00Z" w16du:dateUtc="2025-05-12T11:06:00Z">
            <w:rPr/>
          </w:rPrChange>
        </w:rPr>
        <w:t xml:space="preserve"> </w:t>
      </w:r>
      <w:r w:rsidRPr="002C42F2">
        <w:rPr>
          <w:b/>
          <w:bCs/>
          <w:lang w:val="en-US"/>
          <w:rPrChange w:id="385" w:author="Virginia Anne Nichols" w:date="2025-05-12T13:06:00Z" w16du:dateUtc="2025-05-12T11:06:00Z">
            <w:rPr>
              <w:b/>
              <w:bCs/>
            </w:rPr>
          </w:rPrChange>
        </w:rPr>
        <w:t>40</w:t>
      </w:r>
      <w:r w:rsidRPr="002C42F2">
        <w:rPr>
          <w:lang w:val="en-US"/>
          <w:rPrChange w:id="386" w:author="Virginia Anne Nichols" w:date="2025-05-12T13:06:00Z" w16du:dateUtc="2025-05-12T11:06:00Z">
            <w:rPr/>
          </w:rPrChange>
        </w:rPr>
        <w:t>, 1559–1580 (2023).</w:t>
      </w:r>
    </w:p>
    <w:p w14:paraId="7D8B9A60" w14:textId="77777777" w:rsidR="002C42F2" w:rsidRPr="002C42F2" w:rsidRDefault="002C42F2" w:rsidP="002C42F2">
      <w:pPr>
        <w:pStyle w:val="Bibliography"/>
        <w:rPr>
          <w:lang w:val="en-US"/>
          <w:rPrChange w:id="387" w:author="Virginia Anne Nichols" w:date="2025-05-12T13:06:00Z" w16du:dateUtc="2025-05-12T11:06:00Z">
            <w:rPr/>
          </w:rPrChange>
        </w:rPr>
      </w:pPr>
      <w:r w:rsidRPr="002C42F2">
        <w:rPr>
          <w:lang w:val="en-US"/>
          <w:rPrChange w:id="388" w:author="Virginia Anne Nichols" w:date="2025-05-12T13:06:00Z" w16du:dateUtc="2025-05-12T11:06:00Z">
            <w:rPr/>
          </w:rPrChange>
        </w:rPr>
        <w:t>44.</w:t>
      </w:r>
      <w:r w:rsidRPr="002C42F2">
        <w:rPr>
          <w:lang w:val="en-US"/>
          <w:rPrChange w:id="389" w:author="Virginia Anne Nichols" w:date="2025-05-12T13:06:00Z" w16du:dateUtc="2025-05-12T11:06:00Z">
            <w:rPr/>
          </w:rPrChange>
        </w:rPr>
        <w:tab/>
        <w:t xml:space="preserve">Richard &amp; Thompson, S. The on-farm research program of Practical Farmers of Iowa. </w:t>
      </w:r>
      <w:r w:rsidRPr="002C42F2">
        <w:rPr>
          <w:i/>
          <w:iCs/>
          <w:lang w:val="en-US"/>
          <w:rPrChange w:id="390" w:author="Virginia Anne Nichols" w:date="2025-05-12T13:06:00Z" w16du:dateUtc="2025-05-12T11:06:00Z">
            <w:rPr>
              <w:i/>
              <w:iCs/>
            </w:rPr>
          </w:rPrChange>
        </w:rPr>
        <w:t>Am. J. Altern. Agric.</w:t>
      </w:r>
      <w:r w:rsidRPr="002C42F2">
        <w:rPr>
          <w:lang w:val="en-US"/>
          <w:rPrChange w:id="391" w:author="Virginia Anne Nichols" w:date="2025-05-12T13:06:00Z" w16du:dateUtc="2025-05-12T11:06:00Z">
            <w:rPr/>
          </w:rPrChange>
        </w:rPr>
        <w:t xml:space="preserve"> </w:t>
      </w:r>
      <w:r w:rsidRPr="002C42F2">
        <w:rPr>
          <w:b/>
          <w:bCs/>
          <w:lang w:val="en-US"/>
          <w:rPrChange w:id="392" w:author="Virginia Anne Nichols" w:date="2025-05-12T13:06:00Z" w16du:dateUtc="2025-05-12T11:06:00Z">
            <w:rPr>
              <w:b/>
              <w:bCs/>
            </w:rPr>
          </w:rPrChange>
        </w:rPr>
        <w:t>5</w:t>
      </w:r>
      <w:r w:rsidRPr="002C42F2">
        <w:rPr>
          <w:lang w:val="en-US"/>
          <w:rPrChange w:id="393" w:author="Virginia Anne Nichols" w:date="2025-05-12T13:06:00Z" w16du:dateUtc="2025-05-12T11:06:00Z">
            <w:rPr/>
          </w:rPrChange>
        </w:rPr>
        <w:t>, 163–167 (1990).</w:t>
      </w:r>
    </w:p>
    <w:p w14:paraId="6FAE4843" w14:textId="77777777" w:rsidR="002C42F2" w:rsidRPr="002C42F2" w:rsidRDefault="002C42F2" w:rsidP="002C42F2">
      <w:pPr>
        <w:pStyle w:val="Bibliography"/>
        <w:rPr>
          <w:lang w:val="en-US"/>
          <w:rPrChange w:id="394" w:author="Virginia Anne Nichols" w:date="2025-05-12T13:06:00Z" w16du:dateUtc="2025-05-12T11:06:00Z">
            <w:rPr/>
          </w:rPrChange>
        </w:rPr>
      </w:pPr>
      <w:r w:rsidRPr="002C42F2">
        <w:rPr>
          <w:lang w:val="en-US"/>
          <w:rPrChange w:id="395" w:author="Virginia Anne Nichols" w:date="2025-05-12T13:06:00Z" w16du:dateUtc="2025-05-12T11:06:00Z">
            <w:rPr/>
          </w:rPrChange>
        </w:rPr>
        <w:t>45.</w:t>
      </w:r>
      <w:r w:rsidRPr="002C42F2">
        <w:rPr>
          <w:lang w:val="en-US"/>
          <w:rPrChange w:id="396" w:author="Virginia Anne Nichols" w:date="2025-05-12T13:06:00Z" w16du:dateUtc="2025-05-12T11:06:00Z">
            <w:rPr/>
          </w:rPrChange>
        </w:rPr>
        <w:tab/>
        <w:t xml:space="preserve">Davis, A. S., Hill, J. D., Chase, C. A., Johanns, A. M. &amp; Liebman, M. Increasing Cropping System Diversity Balances Productivity, Profitability and Environmental Health. </w:t>
      </w:r>
      <w:r w:rsidRPr="002C42F2">
        <w:rPr>
          <w:i/>
          <w:iCs/>
          <w:lang w:val="en-US"/>
          <w:rPrChange w:id="397" w:author="Virginia Anne Nichols" w:date="2025-05-12T13:06:00Z" w16du:dateUtc="2025-05-12T11:06:00Z">
            <w:rPr>
              <w:i/>
              <w:iCs/>
            </w:rPr>
          </w:rPrChange>
        </w:rPr>
        <w:t>PLOS ONE</w:t>
      </w:r>
      <w:r w:rsidRPr="002C42F2">
        <w:rPr>
          <w:lang w:val="en-US"/>
          <w:rPrChange w:id="398" w:author="Virginia Anne Nichols" w:date="2025-05-12T13:06:00Z" w16du:dateUtc="2025-05-12T11:06:00Z">
            <w:rPr/>
          </w:rPrChange>
        </w:rPr>
        <w:t xml:space="preserve"> </w:t>
      </w:r>
      <w:r w:rsidRPr="002C42F2">
        <w:rPr>
          <w:b/>
          <w:bCs/>
          <w:lang w:val="en-US"/>
          <w:rPrChange w:id="399" w:author="Virginia Anne Nichols" w:date="2025-05-12T13:06:00Z" w16du:dateUtc="2025-05-12T11:06:00Z">
            <w:rPr>
              <w:b/>
              <w:bCs/>
            </w:rPr>
          </w:rPrChange>
        </w:rPr>
        <w:t>7</w:t>
      </w:r>
      <w:r w:rsidRPr="002C42F2">
        <w:rPr>
          <w:lang w:val="en-US"/>
          <w:rPrChange w:id="400" w:author="Virginia Anne Nichols" w:date="2025-05-12T13:06:00Z" w16du:dateUtc="2025-05-12T11:06:00Z">
            <w:rPr/>
          </w:rPrChange>
        </w:rPr>
        <w:t>, e47149 (2012).</w:t>
      </w:r>
    </w:p>
    <w:p w14:paraId="0C17280E" w14:textId="77777777" w:rsidR="002C42F2" w:rsidRPr="002C42F2" w:rsidRDefault="002C42F2" w:rsidP="002C42F2">
      <w:pPr>
        <w:pStyle w:val="Bibliography"/>
        <w:rPr>
          <w:lang w:val="en-US"/>
          <w:rPrChange w:id="401" w:author="Virginia Anne Nichols" w:date="2025-05-12T13:06:00Z" w16du:dateUtc="2025-05-12T11:06:00Z">
            <w:rPr/>
          </w:rPrChange>
        </w:rPr>
      </w:pPr>
      <w:r w:rsidRPr="002C42F2">
        <w:rPr>
          <w:lang w:val="en-US"/>
          <w:rPrChange w:id="402" w:author="Virginia Anne Nichols" w:date="2025-05-12T13:06:00Z" w16du:dateUtc="2025-05-12T11:06:00Z">
            <w:rPr/>
          </w:rPrChange>
        </w:rPr>
        <w:t>46.</w:t>
      </w:r>
      <w:r w:rsidRPr="002C42F2">
        <w:rPr>
          <w:lang w:val="en-US"/>
          <w:rPrChange w:id="403" w:author="Virginia Anne Nichols" w:date="2025-05-12T13:06:00Z" w16du:dateUtc="2025-05-12T11:06:00Z">
            <w:rPr/>
          </w:rPrChange>
        </w:rPr>
        <w:tab/>
        <w:t xml:space="preserve">Women, Food and Agriculture Network. </w:t>
      </w:r>
      <w:r w:rsidRPr="002C42F2">
        <w:rPr>
          <w:i/>
          <w:iCs/>
          <w:lang w:val="en-US"/>
          <w:rPrChange w:id="404" w:author="Virginia Anne Nichols" w:date="2025-05-12T13:06:00Z" w16du:dateUtc="2025-05-12T11:06:00Z">
            <w:rPr>
              <w:i/>
              <w:iCs/>
            </w:rPr>
          </w:rPrChange>
        </w:rPr>
        <w:t>Women, Food and Agriculture Network</w:t>
      </w:r>
      <w:r w:rsidRPr="002C42F2">
        <w:rPr>
          <w:lang w:val="en-US"/>
          <w:rPrChange w:id="405" w:author="Virginia Anne Nichols" w:date="2025-05-12T13:06:00Z" w16du:dateUtc="2025-05-12T11:06:00Z">
            <w:rPr/>
          </w:rPrChange>
        </w:rPr>
        <w:t xml:space="preserve"> https://wfan.org.</w:t>
      </w:r>
    </w:p>
    <w:p w14:paraId="6F686259" w14:textId="77777777" w:rsidR="002C42F2" w:rsidRPr="002C42F2" w:rsidRDefault="002C42F2" w:rsidP="002C42F2">
      <w:pPr>
        <w:pStyle w:val="Bibliography"/>
        <w:rPr>
          <w:lang w:val="en-US"/>
          <w:rPrChange w:id="406" w:author="Virginia Anne Nichols" w:date="2025-05-12T13:06:00Z" w16du:dateUtc="2025-05-12T11:06:00Z">
            <w:rPr/>
          </w:rPrChange>
        </w:rPr>
      </w:pPr>
      <w:r w:rsidRPr="002C42F2">
        <w:rPr>
          <w:lang w:val="en-US"/>
          <w:rPrChange w:id="407" w:author="Virginia Anne Nichols" w:date="2025-05-12T13:06:00Z" w16du:dateUtc="2025-05-12T11:06:00Z">
            <w:rPr/>
          </w:rPrChange>
        </w:rPr>
        <w:t>47.</w:t>
      </w:r>
      <w:r w:rsidRPr="002C42F2">
        <w:rPr>
          <w:lang w:val="en-US"/>
          <w:rPrChange w:id="408" w:author="Virginia Anne Nichols" w:date="2025-05-12T13:06:00Z" w16du:dateUtc="2025-05-12T11:06:00Z">
            <w:rPr/>
          </w:rPrChange>
        </w:rPr>
        <w:tab/>
        <w:t xml:space="preserve">Brehm, T. &amp; Culman, S. Soil degradation and crop yield declines persist 5 years after pipeline installations. </w:t>
      </w:r>
      <w:r w:rsidRPr="002C42F2">
        <w:rPr>
          <w:i/>
          <w:iCs/>
          <w:lang w:val="en-US"/>
          <w:rPrChange w:id="409" w:author="Virginia Anne Nichols" w:date="2025-05-12T13:06:00Z" w16du:dateUtc="2025-05-12T11:06:00Z">
            <w:rPr>
              <w:i/>
              <w:iCs/>
            </w:rPr>
          </w:rPrChange>
        </w:rPr>
        <w:t>Soil Sci. Soc. Am. J.</w:t>
      </w:r>
      <w:r w:rsidRPr="002C42F2">
        <w:rPr>
          <w:lang w:val="en-US"/>
          <w:rPrChange w:id="410" w:author="Virginia Anne Nichols" w:date="2025-05-12T13:06:00Z" w16du:dateUtc="2025-05-12T11:06:00Z">
            <w:rPr/>
          </w:rPrChange>
        </w:rPr>
        <w:t xml:space="preserve"> </w:t>
      </w:r>
      <w:r w:rsidRPr="002C42F2">
        <w:rPr>
          <w:b/>
          <w:bCs/>
          <w:lang w:val="en-US"/>
          <w:rPrChange w:id="411" w:author="Virginia Anne Nichols" w:date="2025-05-12T13:06:00Z" w16du:dateUtc="2025-05-12T11:06:00Z">
            <w:rPr>
              <w:b/>
              <w:bCs/>
            </w:rPr>
          </w:rPrChange>
        </w:rPr>
        <w:t>87</w:t>
      </w:r>
      <w:r w:rsidRPr="002C42F2">
        <w:rPr>
          <w:lang w:val="en-US"/>
          <w:rPrChange w:id="412" w:author="Virginia Anne Nichols" w:date="2025-05-12T13:06:00Z" w16du:dateUtc="2025-05-12T11:06:00Z">
            <w:rPr/>
          </w:rPrChange>
        </w:rPr>
        <w:t>, 350–364 (2023).</w:t>
      </w:r>
    </w:p>
    <w:p w14:paraId="1291D231" w14:textId="77777777" w:rsidR="002C42F2" w:rsidRPr="002C42F2" w:rsidRDefault="002C42F2" w:rsidP="002C42F2">
      <w:pPr>
        <w:pStyle w:val="Bibliography"/>
        <w:rPr>
          <w:lang w:val="en-US"/>
          <w:rPrChange w:id="413" w:author="Virginia Anne Nichols" w:date="2025-05-12T13:06:00Z" w16du:dateUtc="2025-05-12T11:06:00Z">
            <w:rPr/>
          </w:rPrChange>
        </w:rPr>
      </w:pPr>
      <w:r w:rsidRPr="002C42F2">
        <w:rPr>
          <w:lang w:val="en-US"/>
          <w:rPrChange w:id="414" w:author="Virginia Anne Nichols" w:date="2025-05-12T13:06:00Z" w16du:dateUtc="2025-05-12T11:06:00Z">
            <w:rPr/>
          </w:rPrChange>
        </w:rPr>
        <w:t>48.</w:t>
      </w:r>
      <w:r w:rsidRPr="002C42F2">
        <w:rPr>
          <w:lang w:val="en-US"/>
          <w:rPrChange w:id="415" w:author="Virginia Anne Nichols" w:date="2025-05-12T13:06:00Z" w16du:dateUtc="2025-05-12T11:06:00Z">
            <w:rPr/>
          </w:rPrChange>
        </w:rPr>
        <w:tab/>
        <w:t xml:space="preserve">Tekeste, M. Z., Ebrahimi, E., Hanna, M. H., Neideigh, E. R. &amp; Horton, R. Effect of subsoil tillage during pipeline construction activities on near-term soil physical properties and crop yields in the right-of-way. </w:t>
      </w:r>
      <w:r w:rsidRPr="002C42F2">
        <w:rPr>
          <w:i/>
          <w:iCs/>
          <w:lang w:val="en-US"/>
          <w:rPrChange w:id="416" w:author="Virginia Anne Nichols" w:date="2025-05-12T13:06:00Z" w16du:dateUtc="2025-05-12T11:06:00Z">
            <w:rPr>
              <w:i/>
              <w:iCs/>
            </w:rPr>
          </w:rPrChange>
        </w:rPr>
        <w:t>Soil Use Manag.</w:t>
      </w:r>
      <w:r w:rsidRPr="002C42F2">
        <w:rPr>
          <w:lang w:val="en-US"/>
          <w:rPrChange w:id="417" w:author="Virginia Anne Nichols" w:date="2025-05-12T13:06:00Z" w16du:dateUtc="2025-05-12T11:06:00Z">
            <w:rPr/>
          </w:rPrChange>
        </w:rPr>
        <w:t xml:space="preserve"> </w:t>
      </w:r>
      <w:r w:rsidRPr="002C42F2">
        <w:rPr>
          <w:b/>
          <w:bCs/>
          <w:lang w:val="en-US"/>
          <w:rPrChange w:id="418" w:author="Virginia Anne Nichols" w:date="2025-05-12T13:06:00Z" w16du:dateUtc="2025-05-12T11:06:00Z">
            <w:rPr>
              <w:b/>
              <w:bCs/>
            </w:rPr>
          </w:rPrChange>
        </w:rPr>
        <w:t>37</w:t>
      </w:r>
      <w:r w:rsidRPr="002C42F2">
        <w:rPr>
          <w:lang w:val="en-US"/>
          <w:rPrChange w:id="419" w:author="Virginia Anne Nichols" w:date="2025-05-12T13:06:00Z" w16du:dateUtc="2025-05-12T11:06:00Z">
            <w:rPr/>
          </w:rPrChange>
        </w:rPr>
        <w:t>, 545–555 (2021).</w:t>
      </w:r>
    </w:p>
    <w:p w14:paraId="7F395DF7" w14:textId="77777777" w:rsidR="002C42F2" w:rsidRPr="002C42F2" w:rsidRDefault="002C42F2" w:rsidP="002C42F2">
      <w:pPr>
        <w:pStyle w:val="Bibliography"/>
        <w:rPr>
          <w:lang w:val="en-US"/>
          <w:rPrChange w:id="420" w:author="Virginia Anne Nichols" w:date="2025-05-12T13:06:00Z" w16du:dateUtc="2025-05-12T11:06:00Z">
            <w:rPr/>
          </w:rPrChange>
        </w:rPr>
      </w:pPr>
      <w:r w:rsidRPr="002C42F2">
        <w:rPr>
          <w:lang w:val="en-US"/>
          <w:rPrChange w:id="421" w:author="Virginia Anne Nichols" w:date="2025-05-12T13:06:00Z" w16du:dateUtc="2025-05-12T11:06:00Z">
            <w:rPr/>
          </w:rPrChange>
        </w:rPr>
        <w:t>49.</w:t>
      </w:r>
      <w:r w:rsidRPr="002C42F2">
        <w:rPr>
          <w:lang w:val="en-US"/>
          <w:rPrChange w:id="422" w:author="Virginia Anne Nichols" w:date="2025-05-12T13:06:00Z" w16du:dateUtc="2025-05-12T11:06:00Z">
            <w:rPr/>
          </w:rPrChange>
        </w:rPr>
        <w:tab/>
        <w:t xml:space="preserve">Brehm, T. &amp; Culman, S. Pipeline installation effects on soils and plants: A review and quantitative synthesis. </w:t>
      </w:r>
      <w:r w:rsidRPr="002C42F2">
        <w:rPr>
          <w:i/>
          <w:iCs/>
          <w:lang w:val="en-US"/>
          <w:rPrChange w:id="423" w:author="Virginia Anne Nichols" w:date="2025-05-12T13:06:00Z" w16du:dateUtc="2025-05-12T11:06:00Z">
            <w:rPr>
              <w:i/>
              <w:iCs/>
            </w:rPr>
          </w:rPrChange>
        </w:rPr>
        <w:t>Agrosystems Geosci. Environ.</w:t>
      </w:r>
      <w:r w:rsidRPr="002C42F2">
        <w:rPr>
          <w:lang w:val="en-US"/>
          <w:rPrChange w:id="424" w:author="Virginia Anne Nichols" w:date="2025-05-12T13:06:00Z" w16du:dateUtc="2025-05-12T11:06:00Z">
            <w:rPr/>
          </w:rPrChange>
        </w:rPr>
        <w:t xml:space="preserve"> </w:t>
      </w:r>
      <w:r w:rsidRPr="002C42F2">
        <w:rPr>
          <w:b/>
          <w:bCs/>
          <w:lang w:val="en-US"/>
          <w:rPrChange w:id="425" w:author="Virginia Anne Nichols" w:date="2025-05-12T13:06:00Z" w16du:dateUtc="2025-05-12T11:06:00Z">
            <w:rPr>
              <w:b/>
              <w:bCs/>
            </w:rPr>
          </w:rPrChange>
        </w:rPr>
        <w:t>5</w:t>
      </w:r>
      <w:r w:rsidRPr="002C42F2">
        <w:rPr>
          <w:lang w:val="en-US"/>
          <w:rPrChange w:id="426" w:author="Virginia Anne Nichols" w:date="2025-05-12T13:06:00Z" w16du:dateUtc="2025-05-12T11:06:00Z">
            <w:rPr/>
          </w:rPrChange>
        </w:rPr>
        <w:t>, e20312 (2022).</w:t>
      </w:r>
    </w:p>
    <w:p w14:paraId="56D6C776" w14:textId="77777777" w:rsidR="002C42F2" w:rsidRPr="002C42F2" w:rsidRDefault="002C42F2" w:rsidP="002C42F2">
      <w:pPr>
        <w:pStyle w:val="Bibliography"/>
        <w:rPr>
          <w:lang w:val="en-US"/>
          <w:rPrChange w:id="427" w:author="Virginia Anne Nichols" w:date="2025-05-12T13:06:00Z" w16du:dateUtc="2025-05-12T11:06:00Z">
            <w:rPr/>
          </w:rPrChange>
        </w:rPr>
      </w:pPr>
      <w:r w:rsidRPr="002C42F2">
        <w:rPr>
          <w:lang w:val="en-US"/>
          <w:rPrChange w:id="428" w:author="Virginia Anne Nichols" w:date="2025-05-12T13:06:00Z" w16du:dateUtc="2025-05-12T11:06:00Z">
            <w:rPr/>
          </w:rPrChange>
        </w:rPr>
        <w:lastRenderedPageBreak/>
        <w:t>50.</w:t>
      </w:r>
      <w:r w:rsidRPr="002C42F2">
        <w:rPr>
          <w:lang w:val="en-US"/>
          <w:rPrChange w:id="429" w:author="Virginia Anne Nichols" w:date="2025-05-12T13:06:00Z" w16du:dateUtc="2025-05-12T11:06:00Z">
            <w:rPr/>
          </w:rPrChange>
        </w:rPr>
        <w:tab/>
        <w:t xml:space="preserve">Miguez, F. E. &amp; Poffenbarger, H. How can we estimate optimum fertilizer rates with accuracy and precision? </w:t>
      </w:r>
      <w:r w:rsidRPr="002C42F2">
        <w:rPr>
          <w:i/>
          <w:iCs/>
          <w:lang w:val="en-US"/>
          <w:rPrChange w:id="430" w:author="Virginia Anne Nichols" w:date="2025-05-12T13:06:00Z" w16du:dateUtc="2025-05-12T11:06:00Z">
            <w:rPr>
              <w:i/>
              <w:iCs/>
            </w:rPr>
          </w:rPrChange>
        </w:rPr>
        <w:t>Agric. Environ. Lett.</w:t>
      </w:r>
      <w:r w:rsidRPr="002C42F2">
        <w:rPr>
          <w:lang w:val="en-US"/>
          <w:rPrChange w:id="431" w:author="Virginia Anne Nichols" w:date="2025-05-12T13:06:00Z" w16du:dateUtc="2025-05-12T11:06:00Z">
            <w:rPr/>
          </w:rPrChange>
        </w:rPr>
        <w:t xml:space="preserve"> </w:t>
      </w:r>
      <w:r w:rsidRPr="002C42F2">
        <w:rPr>
          <w:b/>
          <w:bCs/>
          <w:lang w:val="en-US"/>
          <w:rPrChange w:id="432" w:author="Virginia Anne Nichols" w:date="2025-05-12T13:06:00Z" w16du:dateUtc="2025-05-12T11:06:00Z">
            <w:rPr>
              <w:b/>
              <w:bCs/>
            </w:rPr>
          </w:rPrChange>
        </w:rPr>
        <w:t>7</w:t>
      </w:r>
      <w:r w:rsidRPr="002C42F2">
        <w:rPr>
          <w:lang w:val="en-US"/>
          <w:rPrChange w:id="433" w:author="Virginia Anne Nichols" w:date="2025-05-12T13:06:00Z" w16du:dateUtc="2025-05-12T11:06:00Z">
            <w:rPr/>
          </w:rPrChange>
        </w:rPr>
        <w:t>, e20075 (2022).</w:t>
      </w:r>
    </w:p>
    <w:p w14:paraId="08AEE817" w14:textId="77777777" w:rsidR="002C42F2" w:rsidRPr="002C42F2" w:rsidRDefault="002C42F2" w:rsidP="002C42F2">
      <w:pPr>
        <w:pStyle w:val="Bibliography"/>
        <w:rPr>
          <w:lang w:val="en-US"/>
          <w:rPrChange w:id="434" w:author="Virginia Anne Nichols" w:date="2025-05-12T13:06:00Z" w16du:dateUtc="2025-05-12T11:06:00Z">
            <w:rPr/>
          </w:rPrChange>
        </w:rPr>
      </w:pPr>
      <w:r w:rsidRPr="002C42F2">
        <w:rPr>
          <w:lang w:val="en-US"/>
          <w:rPrChange w:id="435" w:author="Virginia Anne Nichols" w:date="2025-05-12T13:06:00Z" w16du:dateUtc="2025-05-12T11:06:00Z">
            <w:rPr/>
          </w:rPrChange>
        </w:rPr>
        <w:t>51.</w:t>
      </w:r>
      <w:r w:rsidRPr="002C42F2">
        <w:rPr>
          <w:lang w:val="en-US"/>
          <w:rPrChange w:id="436" w:author="Virginia Anne Nichols" w:date="2025-05-12T13:06:00Z" w16du:dateUtc="2025-05-12T11:06:00Z">
            <w:rPr/>
          </w:rPrChange>
        </w:rPr>
        <w:tab/>
        <w:t xml:space="preserve">Puntel, L. A., Thompson, L. J. &amp; Mieno, T. Leveraging digital agriculture for on-farm testing of technologies. </w:t>
      </w:r>
      <w:r w:rsidRPr="002C42F2">
        <w:rPr>
          <w:i/>
          <w:iCs/>
          <w:lang w:val="en-US"/>
          <w:rPrChange w:id="437" w:author="Virginia Anne Nichols" w:date="2025-05-12T13:06:00Z" w16du:dateUtc="2025-05-12T11:06:00Z">
            <w:rPr>
              <w:i/>
              <w:iCs/>
            </w:rPr>
          </w:rPrChange>
        </w:rPr>
        <w:t>Front. Agron.</w:t>
      </w:r>
      <w:r w:rsidRPr="002C42F2">
        <w:rPr>
          <w:lang w:val="en-US"/>
          <w:rPrChange w:id="438" w:author="Virginia Anne Nichols" w:date="2025-05-12T13:06:00Z" w16du:dateUtc="2025-05-12T11:06:00Z">
            <w:rPr/>
          </w:rPrChange>
        </w:rPr>
        <w:t xml:space="preserve"> </w:t>
      </w:r>
      <w:r w:rsidRPr="002C42F2">
        <w:rPr>
          <w:b/>
          <w:bCs/>
          <w:lang w:val="en-US"/>
          <w:rPrChange w:id="439" w:author="Virginia Anne Nichols" w:date="2025-05-12T13:06:00Z" w16du:dateUtc="2025-05-12T11:06:00Z">
            <w:rPr>
              <w:b/>
              <w:bCs/>
            </w:rPr>
          </w:rPrChange>
        </w:rPr>
        <w:t>6</w:t>
      </w:r>
      <w:r w:rsidRPr="002C42F2">
        <w:rPr>
          <w:lang w:val="en-US"/>
          <w:rPrChange w:id="440" w:author="Virginia Anne Nichols" w:date="2025-05-12T13:06:00Z" w16du:dateUtc="2025-05-12T11:06:00Z">
            <w:rPr/>
          </w:rPrChange>
        </w:rPr>
        <w:t>, (2024).</w:t>
      </w:r>
    </w:p>
    <w:p w14:paraId="390A7540" w14:textId="77777777" w:rsidR="002C42F2" w:rsidRPr="002C42F2" w:rsidRDefault="002C42F2" w:rsidP="002C42F2">
      <w:pPr>
        <w:pStyle w:val="Bibliography"/>
        <w:rPr>
          <w:lang w:val="en-US"/>
          <w:rPrChange w:id="441" w:author="Virginia Anne Nichols" w:date="2025-05-12T13:06:00Z" w16du:dateUtc="2025-05-12T11:06:00Z">
            <w:rPr/>
          </w:rPrChange>
        </w:rPr>
      </w:pPr>
      <w:r w:rsidRPr="002C42F2">
        <w:rPr>
          <w:lang w:val="en-US"/>
          <w:rPrChange w:id="442" w:author="Virginia Anne Nichols" w:date="2025-05-12T13:06:00Z" w16du:dateUtc="2025-05-12T11:06:00Z">
            <w:rPr/>
          </w:rPrChange>
        </w:rPr>
        <w:t>52.</w:t>
      </w:r>
      <w:r w:rsidRPr="002C42F2">
        <w:rPr>
          <w:lang w:val="en-US"/>
          <w:rPrChange w:id="443" w:author="Virginia Anne Nichols" w:date="2025-05-12T13:06:00Z" w16du:dateUtc="2025-05-12T11:06:00Z">
            <w:rPr/>
          </w:rPrChange>
        </w:rPr>
        <w:tab/>
        <w:t xml:space="preserve">Iowa Nitrogen Initiative. </w:t>
      </w:r>
      <w:r w:rsidRPr="002C42F2">
        <w:rPr>
          <w:i/>
          <w:iCs/>
          <w:lang w:val="en-US"/>
          <w:rPrChange w:id="444" w:author="Virginia Anne Nichols" w:date="2025-05-12T13:06:00Z" w16du:dateUtc="2025-05-12T11:06:00Z">
            <w:rPr>
              <w:i/>
              <w:iCs/>
            </w:rPr>
          </w:rPrChange>
        </w:rPr>
        <w:t>Department of Agronomy</w:t>
      </w:r>
      <w:r w:rsidRPr="002C42F2">
        <w:rPr>
          <w:lang w:val="en-US"/>
          <w:rPrChange w:id="445" w:author="Virginia Anne Nichols" w:date="2025-05-12T13:06:00Z" w16du:dateUtc="2025-05-12T11:06:00Z">
            <w:rPr/>
          </w:rPrChange>
        </w:rPr>
        <w:t xml:space="preserve"> https://www.agron.iastate.edu/portfolio/iowa-nitrogen-initiative/.</w:t>
      </w:r>
    </w:p>
    <w:p w14:paraId="6140E93F" w14:textId="77777777" w:rsidR="002C42F2" w:rsidRPr="002C42F2" w:rsidRDefault="002C42F2" w:rsidP="002C42F2">
      <w:pPr>
        <w:pStyle w:val="Bibliography"/>
        <w:rPr>
          <w:lang w:val="en-US"/>
          <w:rPrChange w:id="446" w:author="Virginia Anne Nichols" w:date="2025-05-12T13:06:00Z" w16du:dateUtc="2025-05-12T11:06:00Z">
            <w:rPr/>
          </w:rPrChange>
        </w:rPr>
      </w:pPr>
      <w:r>
        <w:t>53.</w:t>
      </w:r>
      <w:r>
        <w:tab/>
        <w:t xml:space="preserve">Thorburn, P. J. </w:t>
      </w:r>
      <w:r>
        <w:rPr>
          <w:i/>
          <w:iCs/>
        </w:rPr>
        <w:t>et al.</w:t>
      </w:r>
      <w:r>
        <w:t xml:space="preserve"> </w:t>
      </w:r>
      <w:r w:rsidRPr="002C42F2">
        <w:rPr>
          <w:lang w:val="en-US"/>
          <w:rPrChange w:id="447" w:author="Virginia Anne Nichols" w:date="2025-05-12T13:06:00Z" w16du:dateUtc="2025-05-12T11:06:00Z">
            <w:rPr/>
          </w:rPrChange>
        </w:rPr>
        <w:t xml:space="preserve">The nitrogen fertilizer conundrum: why is yield a poor determinant of crops’ nitrogen fertilizer requirements? </w:t>
      </w:r>
      <w:r w:rsidRPr="002C42F2">
        <w:rPr>
          <w:i/>
          <w:iCs/>
          <w:lang w:val="en-US"/>
          <w:rPrChange w:id="448" w:author="Virginia Anne Nichols" w:date="2025-05-12T13:06:00Z" w16du:dateUtc="2025-05-12T11:06:00Z">
            <w:rPr>
              <w:i/>
              <w:iCs/>
            </w:rPr>
          </w:rPrChange>
        </w:rPr>
        <w:t>Agron. Sustain. Dev.</w:t>
      </w:r>
      <w:r w:rsidRPr="002C42F2">
        <w:rPr>
          <w:lang w:val="en-US"/>
          <w:rPrChange w:id="449" w:author="Virginia Anne Nichols" w:date="2025-05-12T13:06:00Z" w16du:dateUtc="2025-05-12T11:06:00Z">
            <w:rPr/>
          </w:rPrChange>
        </w:rPr>
        <w:t xml:space="preserve"> </w:t>
      </w:r>
      <w:r w:rsidRPr="002C42F2">
        <w:rPr>
          <w:b/>
          <w:bCs/>
          <w:lang w:val="en-US"/>
          <w:rPrChange w:id="450" w:author="Virginia Anne Nichols" w:date="2025-05-12T13:06:00Z" w16du:dateUtc="2025-05-12T11:06:00Z">
            <w:rPr>
              <w:b/>
              <w:bCs/>
            </w:rPr>
          </w:rPrChange>
        </w:rPr>
        <w:t>44</w:t>
      </w:r>
      <w:r w:rsidRPr="002C42F2">
        <w:rPr>
          <w:lang w:val="en-US"/>
          <w:rPrChange w:id="451" w:author="Virginia Anne Nichols" w:date="2025-05-12T13:06:00Z" w16du:dateUtc="2025-05-12T11:06:00Z">
            <w:rPr/>
          </w:rPrChange>
        </w:rPr>
        <w:t>, 18 (2024).</w:t>
      </w:r>
    </w:p>
    <w:p w14:paraId="1240FD4A" w14:textId="77777777" w:rsidR="002C42F2" w:rsidRPr="002C42F2" w:rsidRDefault="002C42F2" w:rsidP="002C42F2">
      <w:pPr>
        <w:pStyle w:val="Bibliography"/>
        <w:rPr>
          <w:lang w:val="en-US"/>
          <w:rPrChange w:id="452" w:author="Virginia Anne Nichols" w:date="2025-05-12T13:06:00Z" w16du:dateUtc="2025-05-12T11:06:00Z">
            <w:rPr/>
          </w:rPrChange>
        </w:rPr>
      </w:pPr>
      <w:r w:rsidRPr="002C42F2">
        <w:rPr>
          <w:lang w:val="en-US"/>
          <w:rPrChange w:id="453" w:author="Virginia Anne Nichols" w:date="2025-05-12T13:06:00Z" w16du:dateUtc="2025-05-12T11:06:00Z">
            <w:rPr/>
          </w:rPrChange>
        </w:rPr>
        <w:t>54.</w:t>
      </w:r>
      <w:r w:rsidRPr="002C42F2">
        <w:rPr>
          <w:lang w:val="en-US"/>
          <w:rPrChange w:id="454" w:author="Virginia Anne Nichols" w:date="2025-05-12T13:06:00Z" w16du:dateUtc="2025-05-12T11:06:00Z">
            <w:rPr/>
          </w:rPrChange>
        </w:rPr>
        <w:tab/>
        <w:t xml:space="preserve">Peltier, C. An Application of Two-Eyed Seeing: Indigenous Research Methods With Participatory Action Research. </w:t>
      </w:r>
      <w:r w:rsidRPr="002C42F2">
        <w:rPr>
          <w:i/>
          <w:iCs/>
          <w:lang w:val="en-US"/>
          <w:rPrChange w:id="455" w:author="Virginia Anne Nichols" w:date="2025-05-12T13:06:00Z" w16du:dateUtc="2025-05-12T11:06:00Z">
            <w:rPr>
              <w:i/>
              <w:iCs/>
            </w:rPr>
          </w:rPrChange>
        </w:rPr>
        <w:t>Int. J. Qual. Methods</w:t>
      </w:r>
      <w:r w:rsidRPr="002C42F2">
        <w:rPr>
          <w:lang w:val="en-US"/>
          <w:rPrChange w:id="456" w:author="Virginia Anne Nichols" w:date="2025-05-12T13:06:00Z" w16du:dateUtc="2025-05-12T11:06:00Z">
            <w:rPr/>
          </w:rPrChange>
        </w:rPr>
        <w:t xml:space="preserve"> </w:t>
      </w:r>
      <w:r w:rsidRPr="002C42F2">
        <w:rPr>
          <w:b/>
          <w:bCs/>
          <w:lang w:val="en-US"/>
          <w:rPrChange w:id="457" w:author="Virginia Anne Nichols" w:date="2025-05-12T13:06:00Z" w16du:dateUtc="2025-05-12T11:06:00Z">
            <w:rPr>
              <w:b/>
              <w:bCs/>
            </w:rPr>
          </w:rPrChange>
        </w:rPr>
        <w:t>17</w:t>
      </w:r>
      <w:r w:rsidRPr="002C42F2">
        <w:rPr>
          <w:lang w:val="en-US"/>
          <w:rPrChange w:id="458" w:author="Virginia Anne Nichols" w:date="2025-05-12T13:06:00Z" w16du:dateUtc="2025-05-12T11:06:00Z">
            <w:rPr/>
          </w:rPrChange>
        </w:rPr>
        <w:t>, 1609406918812346 (2018).</w:t>
      </w:r>
    </w:p>
    <w:p w14:paraId="6241CCD5" w14:textId="77777777" w:rsidR="002C42F2" w:rsidRPr="002C42F2" w:rsidRDefault="002C42F2" w:rsidP="002C42F2">
      <w:pPr>
        <w:pStyle w:val="Bibliography"/>
        <w:rPr>
          <w:lang w:val="en-US"/>
          <w:rPrChange w:id="459" w:author="Virginia Anne Nichols" w:date="2025-05-12T13:06:00Z" w16du:dateUtc="2025-05-12T11:06:00Z">
            <w:rPr/>
          </w:rPrChange>
        </w:rPr>
      </w:pPr>
      <w:r w:rsidRPr="002C42F2">
        <w:rPr>
          <w:lang w:val="en-US"/>
          <w:rPrChange w:id="460" w:author="Virginia Anne Nichols" w:date="2025-05-12T13:06:00Z" w16du:dateUtc="2025-05-12T11:06:00Z">
            <w:rPr/>
          </w:rPrChange>
        </w:rPr>
        <w:t>55.</w:t>
      </w:r>
      <w:r w:rsidRPr="002C42F2">
        <w:rPr>
          <w:lang w:val="en-US"/>
          <w:rPrChange w:id="461" w:author="Virginia Anne Nichols" w:date="2025-05-12T13:06:00Z" w16du:dateUtc="2025-05-12T11:06:00Z">
            <w:rPr/>
          </w:rPrChange>
        </w:rPr>
        <w:tab/>
        <w:t>USDA - National Agricultural Statistics Service - Publications - National Crop Progress - Terms and Definitions. https://www.nass.usda.gov/Publications/National_Crop_Progress/Terms_and_Definitions/index.php#days.</w:t>
      </w:r>
    </w:p>
    <w:p w14:paraId="115BF620" w14:textId="77777777" w:rsidR="002C42F2" w:rsidRPr="002C42F2" w:rsidRDefault="002C42F2" w:rsidP="002C42F2">
      <w:pPr>
        <w:pStyle w:val="Bibliography"/>
        <w:rPr>
          <w:lang w:val="en-US"/>
          <w:rPrChange w:id="462" w:author="Virginia Anne Nichols" w:date="2025-05-12T13:06:00Z" w16du:dateUtc="2025-05-12T11:06:00Z">
            <w:rPr/>
          </w:rPrChange>
        </w:rPr>
      </w:pPr>
      <w:r w:rsidRPr="002C42F2">
        <w:rPr>
          <w:lang w:val="en-US"/>
          <w:rPrChange w:id="463" w:author="Virginia Anne Nichols" w:date="2025-05-12T13:06:00Z" w16du:dateUtc="2025-05-12T11:06:00Z">
            <w:rPr/>
          </w:rPrChange>
        </w:rPr>
        <w:t>56.</w:t>
      </w:r>
      <w:r w:rsidRPr="002C42F2">
        <w:rPr>
          <w:lang w:val="en-US"/>
          <w:rPrChange w:id="464" w:author="Virginia Anne Nichols" w:date="2025-05-12T13:06:00Z" w16du:dateUtc="2025-05-12T11:06:00Z">
            <w:rPr/>
          </w:rPrChange>
        </w:rPr>
        <w:tab/>
        <w:t xml:space="preserve">Earl, R. Prediction of trafficability and workability from soil moisture deficit. </w:t>
      </w:r>
      <w:r w:rsidRPr="002C42F2">
        <w:rPr>
          <w:i/>
          <w:iCs/>
          <w:lang w:val="en-US"/>
          <w:rPrChange w:id="465" w:author="Virginia Anne Nichols" w:date="2025-05-12T13:06:00Z" w16du:dateUtc="2025-05-12T11:06:00Z">
            <w:rPr>
              <w:i/>
              <w:iCs/>
            </w:rPr>
          </w:rPrChange>
        </w:rPr>
        <w:t>Soil Tillage Res.</w:t>
      </w:r>
      <w:r w:rsidRPr="002C42F2">
        <w:rPr>
          <w:lang w:val="en-US"/>
          <w:rPrChange w:id="466" w:author="Virginia Anne Nichols" w:date="2025-05-12T13:06:00Z" w16du:dateUtc="2025-05-12T11:06:00Z">
            <w:rPr/>
          </w:rPrChange>
        </w:rPr>
        <w:t xml:space="preserve"> </w:t>
      </w:r>
      <w:r w:rsidRPr="002C42F2">
        <w:rPr>
          <w:b/>
          <w:bCs/>
          <w:lang w:val="en-US"/>
          <w:rPrChange w:id="467" w:author="Virginia Anne Nichols" w:date="2025-05-12T13:06:00Z" w16du:dateUtc="2025-05-12T11:06:00Z">
            <w:rPr>
              <w:b/>
              <w:bCs/>
            </w:rPr>
          </w:rPrChange>
        </w:rPr>
        <w:t>40</w:t>
      </w:r>
      <w:r w:rsidRPr="002C42F2">
        <w:rPr>
          <w:lang w:val="en-US"/>
          <w:rPrChange w:id="468" w:author="Virginia Anne Nichols" w:date="2025-05-12T13:06:00Z" w16du:dateUtc="2025-05-12T11:06:00Z">
            <w:rPr/>
          </w:rPrChange>
        </w:rPr>
        <w:t>, 155–168 (1997).</w:t>
      </w:r>
    </w:p>
    <w:p w14:paraId="0FFDEEF0" w14:textId="77777777" w:rsidR="002C42F2" w:rsidRPr="002C42F2" w:rsidRDefault="002C42F2" w:rsidP="002C42F2">
      <w:pPr>
        <w:pStyle w:val="Bibliography"/>
        <w:rPr>
          <w:lang w:val="en-US"/>
          <w:rPrChange w:id="469" w:author="Virginia Anne Nichols" w:date="2025-05-12T13:06:00Z" w16du:dateUtc="2025-05-12T11:06:00Z">
            <w:rPr/>
          </w:rPrChange>
        </w:rPr>
      </w:pPr>
      <w:r w:rsidRPr="002C42F2">
        <w:rPr>
          <w:lang w:val="en-US"/>
          <w:rPrChange w:id="470" w:author="Virginia Anne Nichols" w:date="2025-05-12T13:06:00Z" w16du:dateUtc="2025-05-12T11:06:00Z">
            <w:rPr/>
          </w:rPrChange>
        </w:rPr>
        <w:t>57.</w:t>
      </w:r>
      <w:r w:rsidRPr="002C42F2">
        <w:rPr>
          <w:lang w:val="en-US"/>
          <w:rPrChange w:id="471" w:author="Virginia Anne Nichols" w:date="2025-05-12T13:06:00Z" w16du:dateUtc="2025-05-12T11:06:00Z">
            <w:rPr/>
          </w:rPrChange>
        </w:rPr>
        <w:tab/>
        <w:t xml:space="preserve">Huber, I., Wang, L., Hatfield, J. L., Hanna, H. M. &amp; Archontoulis, S. V. Modeling days suitable for fieldwork using machine learning, process-based, and rule-based models. </w:t>
      </w:r>
      <w:r w:rsidRPr="002C42F2">
        <w:rPr>
          <w:i/>
          <w:iCs/>
          <w:lang w:val="en-US"/>
          <w:rPrChange w:id="472" w:author="Virginia Anne Nichols" w:date="2025-05-12T13:06:00Z" w16du:dateUtc="2025-05-12T11:06:00Z">
            <w:rPr>
              <w:i/>
              <w:iCs/>
            </w:rPr>
          </w:rPrChange>
        </w:rPr>
        <w:t>Agric. Syst.</w:t>
      </w:r>
      <w:r w:rsidRPr="002C42F2">
        <w:rPr>
          <w:lang w:val="en-US"/>
          <w:rPrChange w:id="473" w:author="Virginia Anne Nichols" w:date="2025-05-12T13:06:00Z" w16du:dateUtc="2025-05-12T11:06:00Z">
            <w:rPr/>
          </w:rPrChange>
        </w:rPr>
        <w:t xml:space="preserve"> </w:t>
      </w:r>
      <w:r w:rsidRPr="002C42F2">
        <w:rPr>
          <w:b/>
          <w:bCs/>
          <w:lang w:val="en-US"/>
          <w:rPrChange w:id="474" w:author="Virginia Anne Nichols" w:date="2025-05-12T13:06:00Z" w16du:dateUtc="2025-05-12T11:06:00Z">
            <w:rPr>
              <w:b/>
              <w:bCs/>
            </w:rPr>
          </w:rPrChange>
        </w:rPr>
        <w:t>206</w:t>
      </w:r>
      <w:r w:rsidRPr="002C42F2">
        <w:rPr>
          <w:lang w:val="en-US"/>
          <w:rPrChange w:id="475" w:author="Virginia Anne Nichols" w:date="2025-05-12T13:06:00Z" w16du:dateUtc="2025-05-12T11:06:00Z">
            <w:rPr/>
          </w:rPrChange>
        </w:rPr>
        <w:t>, 103603 (2023).</w:t>
      </w:r>
    </w:p>
    <w:p w14:paraId="1BC42157" w14:textId="77777777" w:rsidR="002C42F2" w:rsidRPr="002C42F2" w:rsidRDefault="002C42F2" w:rsidP="002C42F2">
      <w:pPr>
        <w:pStyle w:val="Bibliography"/>
        <w:rPr>
          <w:lang w:val="en-US"/>
          <w:rPrChange w:id="476" w:author="Virginia Anne Nichols" w:date="2025-05-12T13:06:00Z" w16du:dateUtc="2025-05-12T11:06:00Z">
            <w:rPr/>
          </w:rPrChange>
        </w:rPr>
      </w:pPr>
      <w:r w:rsidRPr="002C42F2">
        <w:rPr>
          <w:lang w:val="en-US"/>
          <w:rPrChange w:id="477" w:author="Virginia Anne Nichols" w:date="2025-05-12T13:06:00Z" w16du:dateUtc="2025-05-12T11:06:00Z">
            <w:rPr/>
          </w:rPrChange>
        </w:rPr>
        <w:t>58.</w:t>
      </w:r>
      <w:r w:rsidRPr="002C42F2">
        <w:rPr>
          <w:lang w:val="en-US"/>
          <w:rPrChange w:id="478" w:author="Virginia Anne Nichols" w:date="2025-05-12T13:06:00Z" w16du:dateUtc="2025-05-12T11:06:00Z">
            <w:rPr/>
          </w:rPrChange>
        </w:rPr>
        <w:tab/>
        <w:t xml:space="preserve">Bellon, M. &amp; Reeves, J. </w:t>
      </w:r>
      <w:r w:rsidRPr="002C42F2">
        <w:rPr>
          <w:i/>
          <w:iCs/>
          <w:lang w:val="en-US"/>
          <w:rPrChange w:id="479" w:author="Virginia Anne Nichols" w:date="2025-05-12T13:06:00Z" w16du:dateUtc="2025-05-12T11:06:00Z">
            <w:rPr>
              <w:i/>
              <w:iCs/>
            </w:rPr>
          </w:rPrChange>
        </w:rPr>
        <w:t>Quantitative Analysis of Data from Participatory Methods in Plant Breeding</w:t>
      </w:r>
      <w:r w:rsidRPr="002C42F2">
        <w:rPr>
          <w:lang w:val="en-US"/>
          <w:rPrChange w:id="480" w:author="Virginia Anne Nichols" w:date="2025-05-12T13:06:00Z" w16du:dateUtc="2025-05-12T11:06:00Z">
            <w:rPr/>
          </w:rPrChange>
        </w:rPr>
        <w:t>. (International Maize and Wheat Improvement Center, 2002).</w:t>
      </w:r>
    </w:p>
    <w:p w14:paraId="4E3FCA44" w14:textId="77777777" w:rsidR="002C42F2" w:rsidRPr="002C42F2" w:rsidRDefault="002C42F2" w:rsidP="002C42F2">
      <w:pPr>
        <w:pStyle w:val="Bibliography"/>
        <w:rPr>
          <w:lang w:val="en-US"/>
          <w:rPrChange w:id="481" w:author="Virginia Anne Nichols" w:date="2025-05-12T13:06:00Z" w16du:dateUtc="2025-05-12T11:06:00Z">
            <w:rPr/>
          </w:rPrChange>
        </w:rPr>
      </w:pPr>
      <w:r w:rsidRPr="002C42F2">
        <w:rPr>
          <w:lang w:val="en-US"/>
          <w:rPrChange w:id="482" w:author="Virginia Anne Nichols" w:date="2025-05-12T13:06:00Z" w16du:dateUtc="2025-05-12T11:06:00Z">
            <w:rPr/>
          </w:rPrChange>
        </w:rPr>
        <w:t>59.</w:t>
      </w:r>
      <w:r w:rsidRPr="002C42F2">
        <w:rPr>
          <w:lang w:val="en-US"/>
          <w:rPrChange w:id="483" w:author="Virginia Anne Nichols" w:date="2025-05-12T13:06:00Z" w16du:dateUtc="2025-05-12T11:06:00Z">
            <w:rPr/>
          </w:rPrChange>
        </w:rPr>
        <w:tab/>
        <w:t xml:space="preserve">Ceccarelli, S. &amp; Grando, S. Participatory plant breeding: Who did it, who does it and where? </w:t>
      </w:r>
      <w:r w:rsidRPr="002C42F2">
        <w:rPr>
          <w:i/>
          <w:iCs/>
          <w:lang w:val="en-US"/>
          <w:rPrChange w:id="484" w:author="Virginia Anne Nichols" w:date="2025-05-12T13:06:00Z" w16du:dateUtc="2025-05-12T11:06:00Z">
            <w:rPr>
              <w:i/>
              <w:iCs/>
            </w:rPr>
          </w:rPrChange>
        </w:rPr>
        <w:t>Exp. Agric.</w:t>
      </w:r>
      <w:r w:rsidRPr="002C42F2">
        <w:rPr>
          <w:lang w:val="en-US"/>
          <w:rPrChange w:id="485" w:author="Virginia Anne Nichols" w:date="2025-05-12T13:06:00Z" w16du:dateUtc="2025-05-12T11:06:00Z">
            <w:rPr/>
          </w:rPrChange>
        </w:rPr>
        <w:t xml:space="preserve"> </w:t>
      </w:r>
      <w:r w:rsidRPr="002C42F2">
        <w:rPr>
          <w:b/>
          <w:bCs/>
          <w:lang w:val="en-US"/>
          <w:rPrChange w:id="486" w:author="Virginia Anne Nichols" w:date="2025-05-12T13:06:00Z" w16du:dateUtc="2025-05-12T11:06:00Z">
            <w:rPr>
              <w:b/>
              <w:bCs/>
            </w:rPr>
          </w:rPrChange>
        </w:rPr>
        <w:t>56</w:t>
      </w:r>
      <w:r w:rsidRPr="002C42F2">
        <w:rPr>
          <w:lang w:val="en-US"/>
          <w:rPrChange w:id="487" w:author="Virginia Anne Nichols" w:date="2025-05-12T13:06:00Z" w16du:dateUtc="2025-05-12T11:06:00Z">
            <w:rPr/>
          </w:rPrChange>
        </w:rPr>
        <w:t>, 1–11 (2020).</w:t>
      </w:r>
    </w:p>
    <w:p w14:paraId="003F6D5F" w14:textId="77777777" w:rsidR="002C42F2" w:rsidRPr="002C42F2" w:rsidRDefault="002C42F2" w:rsidP="002C42F2">
      <w:pPr>
        <w:pStyle w:val="Bibliography"/>
        <w:rPr>
          <w:lang w:val="en-US"/>
          <w:rPrChange w:id="488" w:author="Virginia Anne Nichols" w:date="2025-05-12T13:06:00Z" w16du:dateUtc="2025-05-12T11:06:00Z">
            <w:rPr/>
          </w:rPrChange>
        </w:rPr>
      </w:pPr>
      <w:r w:rsidRPr="002C42F2">
        <w:rPr>
          <w:lang w:val="en-US"/>
          <w:rPrChange w:id="489" w:author="Virginia Anne Nichols" w:date="2025-05-12T13:06:00Z" w16du:dateUtc="2025-05-12T11:06:00Z">
            <w:rPr/>
          </w:rPrChange>
        </w:rPr>
        <w:t>60.</w:t>
      </w:r>
      <w:r w:rsidRPr="002C42F2">
        <w:rPr>
          <w:lang w:val="en-US"/>
          <w:rPrChange w:id="490" w:author="Virginia Anne Nichols" w:date="2025-05-12T13:06:00Z" w16du:dateUtc="2025-05-12T11:06:00Z">
            <w:rPr/>
          </w:rPrChange>
        </w:rPr>
        <w:tab/>
        <w:t xml:space="preserve">Snapp, S. Quantifying farmer evaluation of technologies: the mother and baby trial design. in </w:t>
      </w:r>
      <w:r w:rsidRPr="002C42F2">
        <w:rPr>
          <w:i/>
          <w:iCs/>
          <w:lang w:val="en-US"/>
          <w:rPrChange w:id="491" w:author="Virginia Anne Nichols" w:date="2025-05-12T13:06:00Z" w16du:dateUtc="2025-05-12T11:06:00Z">
            <w:rPr>
              <w:i/>
              <w:iCs/>
            </w:rPr>
          </w:rPrChange>
        </w:rPr>
        <w:t>Quantitative Analysis of Data from Participatory Methods in Plant Breeding</w:t>
      </w:r>
      <w:r w:rsidRPr="002C42F2">
        <w:rPr>
          <w:lang w:val="en-US"/>
          <w:rPrChange w:id="492" w:author="Virginia Anne Nichols" w:date="2025-05-12T13:06:00Z" w16du:dateUtc="2025-05-12T11:06:00Z">
            <w:rPr/>
          </w:rPrChange>
        </w:rPr>
        <w:t xml:space="preserve"> (CIMMYT, Mexico, 2002).</w:t>
      </w:r>
    </w:p>
    <w:p w14:paraId="1C5380BF" w14:textId="77777777" w:rsidR="002C42F2" w:rsidRPr="002C42F2" w:rsidRDefault="002C42F2" w:rsidP="002C42F2">
      <w:pPr>
        <w:pStyle w:val="Bibliography"/>
        <w:rPr>
          <w:lang w:val="en-US"/>
          <w:rPrChange w:id="493" w:author="Virginia Anne Nichols" w:date="2025-05-12T13:06:00Z" w16du:dateUtc="2025-05-12T11:06:00Z">
            <w:rPr/>
          </w:rPrChange>
        </w:rPr>
      </w:pPr>
      <w:r w:rsidRPr="002C42F2">
        <w:rPr>
          <w:lang w:val="en-US"/>
          <w:rPrChange w:id="494" w:author="Virginia Anne Nichols" w:date="2025-05-12T13:06:00Z" w16du:dateUtc="2025-05-12T11:06:00Z">
            <w:rPr/>
          </w:rPrChange>
        </w:rPr>
        <w:t>61.</w:t>
      </w:r>
      <w:r w:rsidRPr="002C42F2">
        <w:rPr>
          <w:lang w:val="en-US"/>
          <w:rPrChange w:id="495" w:author="Virginia Anne Nichols" w:date="2025-05-12T13:06:00Z" w16du:dateUtc="2025-05-12T11:06:00Z">
            <w:rPr/>
          </w:rPrChange>
        </w:rPr>
        <w:tab/>
        <w:t xml:space="preserve">Macedo, I., Pittelkow, C. M., Terra, J. A., Castillo, J. &amp; Roel, A. The power of on-farm data for improved agronomy. </w:t>
      </w:r>
      <w:r w:rsidRPr="002C42F2">
        <w:rPr>
          <w:i/>
          <w:iCs/>
          <w:lang w:val="en-US"/>
          <w:rPrChange w:id="496" w:author="Virginia Anne Nichols" w:date="2025-05-12T13:06:00Z" w16du:dateUtc="2025-05-12T11:06:00Z">
            <w:rPr>
              <w:i/>
              <w:iCs/>
            </w:rPr>
          </w:rPrChange>
        </w:rPr>
        <w:t>Glob. Food Secur.</w:t>
      </w:r>
      <w:r w:rsidRPr="002C42F2">
        <w:rPr>
          <w:lang w:val="en-US"/>
          <w:rPrChange w:id="497" w:author="Virginia Anne Nichols" w:date="2025-05-12T13:06:00Z" w16du:dateUtc="2025-05-12T11:06:00Z">
            <w:rPr/>
          </w:rPrChange>
        </w:rPr>
        <w:t xml:space="preserve"> </w:t>
      </w:r>
      <w:r w:rsidRPr="002C42F2">
        <w:rPr>
          <w:b/>
          <w:bCs/>
          <w:lang w:val="en-US"/>
          <w:rPrChange w:id="498" w:author="Virginia Anne Nichols" w:date="2025-05-12T13:06:00Z" w16du:dateUtc="2025-05-12T11:06:00Z">
            <w:rPr>
              <w:b/>
              <w:bCs/>
            </w:rPr>
          </w:rPrChange>
        </w:rPr>
        <w:t>40</w:t>
      </w:r>
      <w:r w:rsidRPr="002C42F2">
        <w:rPr>
          <w:lang w:val="en-US"/>
          <w:rPrChange w:id="499" w:author="Virginia Anne Nichols" w:date="2025-05-12T13:06:00Z" w16du:dateUtc="2025-05-12T11:06:00Z">
            <w:rPr/>
          </w:rPrChange>
        </w:rPr>
        <w:t>, 100752 (2024).</w:t>
      </w:r>
    </w:p>
    <w:p w14:paraId="4A7EF1CF" w14:textId="77777777" w:rsidR="002C42F2" w:rsidRPr="002C42F2" w:rsidRDefault="002C42F2" w:rsidP="002C42F2">
      <w:pPr>
        <w:pStyle w:val="Bibliography"/>
        <w:rPr>
          <w:lang w:val="en-US"/>
          <w:rPrChange w:id="500" w:author="Virginia Anne Nichols" w:date="2025-05-12T13:06:00Z" w16du:dateUtc="2025-05-12T11:06:00Z">
            <w:rPr/>
          </w:rPrChange>
        </w:rPr>
      </w:pPr>
      <w:r w:rsidRPr="002C42F2">
        <w:rPr>
          <w:lang w:val="en-US"/>
          <w:rPrChange w:id="501" w:author="Virginia Anne Nichols" w:date="2025-05-12T13:06:00Z" w16du:dateUtc="2025-05-12T11:06:00Z">
            <w:rPr/>
          </w:rPrChange>
        </w:rPr>
        <w:t>62.</w:t>
      </w:r>
      <w:r w:rsidRPr="002C42F2">
        <w:rPr>
          <w:lang w:val="en-US"/>
          <w:rPrChange w:id="502" w:author="Virginia Anne Nichols" w:date="2025-05-12T13:06:00Z" w16du:dateUtc="2025-05-12T11:06:00Z">
            <w:rPr/>
          </w:rPrChange>
        </w:rPr>
        <w:tab/>
        <w:t xml:space="preserve">Lacoste, M. </w:t>
      </w:r>
      <w:r w:rsidRPr="002C42F2">
        <w:rPr>
          <w:i/>
          <w:iCs/>
          <w:lang w:val="en-US"/>
          <w:rPrChange w:id="503" w:author="Virginia Anne Nichols" w:date="2025-05-12T13:06:00Z" w16du:dateUtc="2025-05-12T11:06:00Z">
            <w:rPr>
              <w:i/>
              <w:iCs/>
            </w:rPr>
          </w:rPrChange>
        </w:rPr>
        <w:t>et al.</w:t>
      </w:r>
      <w:r w:rsidRPr="002C42F2">
        <w:rPr>
          <w:lang w:val="en-US"/>
          <w:rPrChange w:id="504" w:author="Virginia Anne Nichols" w:date="2025-05-12T13:06:00Z" w16du:dateUtc="2025-05-12T11:06:00Z">
            <w:rPr/>
          </w:rPrChange>
        </w:rPr>
        <w:t xml:space="preserve"> On-Farm Experimentation to transform global agriculture. </w:t>
      </w:r>
      <w:r w:rsidRPr="002C42F2">
        <w:rPr>
          <w:i/>
          <w:iCs/>
          <w:lang w:val="en-US"/>
          <w:rPrChange w:id="505" w:author="Virginia Anne Nichols" w:date="2025-05-12T13:06:00Z" w16du:dateUtc="2025-05-12T11:06:00Z">
            <w:rPr>
              <w:i/>
              <w:iCs/>
            </w:rPr>
          </w:rPrChange>
        </w:rPr>
        <w:t>Nat. Food</w:t>
      </w:r>
      <w:r w:rsidRPr="002C42F2">
        <w:rPr>
          <w:lang w:val="en-US"/>
          <w:rPrChange w:id="506" w:author="Virginia Anne Nichols" w:date="2025-05-12T13:06:00Z" w16du:dateUtc="2025-05-12T11:06:00Z">
            <w:rPr/>
          </w:rPrChange>
        </w:rPr>
        <w:t xml:space="preserve"> </w:t>
      </w:r>
      <w:r w:rsidRPr="002C42F2">
        <w:rPr>
          <w:b/>
          <w:bCs/>
          <w:lang w:val="en-US"/>
          <w:rPrChange w:id="507" w:author="Virginia Anne Nichols" w:date="2025-05-12T13:06:00Z" w16du:dateUtc="2025-05-12T11:06:00Z">
            <w:rPr>
              <w:b/>
              <w:bCs/>
            </w:rPr>
          </w:rPrChange>
        </w:rPr>
        <w:t>3</w:t>
      </w:r>
      <w:r w:rsidRPr="002C42F2">
        <w:rPr>
          <w:lang w:val="en-US"/>
          <w:rPrChange w:id="508" w:author="Virginia Anne Nichols" w:date="2025-05-12T13:06:00Z" w16du:dateUtc="2025-05-12T11:06:00Z">
            <w:rPr/>
          </w:rPrChange>
        </w:rPr>
        <w:t>, 11–18 (2022).</w:t>
      </w:r>
    </w:p>
    <w:p w14:paraId="030F72F0" w14:textId="77777777" w:rsidR="002C42F2" w:rsidRPr="002C42F2" w:rsidRDefault="002C42F2" w:rsidP="002C42F2">
      <w:pPr>
        <w:pStyle w:val="Bibliography"/>
        <w:rPr>
          <w:lang w:val="en-US"/>
          <w:rPrChange w:id="509" w:author="Virginia Anne Nichols" w:date="2025-05-12T13:06:00Z" w16du:dateUtc="2025-05-12T11:06:00Z">
            <w:rPr/>
          </w:rPrChange>
        </w:rPr>
      </w:pPr>
      <w:r w:rsidRPr="002C42F2">
        <w:rPr>
          <w:lang w:val="en-US"/>
          <w:rPrChange w:id="510" w:author="Virginia Anne Nichols" w:date="2025-05-12T13:06:00Z" w16du:dateUtc="2025-05-12T11:06:00Z">
            <w:rPr/>
          </w:rPrChange>
        </w:rPr>
        <w:t>63.</w:t>
      </w:r>
      <w:r w:rsidRPr="002C42F2">
        <w:rPr>
          <w:lang w:val="en-US"/>
          <w:rPrChange w:id="511" w:author="Virginia Anne Nichols" w:date="2025-05-12T13:06:00Z" w16du:dateUtc="2025-05-12T11:06:00Z">
            <w:rPr/>
          </w:rPrChange>
        </w:rPr>
        <w:tab/>
        <w:t xml:space="preserve">Chaney, D. </w:t>
      </w:r>
      <w:r w:rsidRPr="002C42F2">
        <w:rPr>
          <w:i/>
          <w:iCs/>
          <w:lang w:val="en-US"/>
          <w:rPrChange w:id="512" w:author="Virginia Anne Nichols" w:date="2025-05-12T13:06:00Z" w16du:dateUtc="2025-05-12T11:06:00Z">
            <w:rPr>
              <w:i/>
              <w:iCs/>
            </w:rPr>
          </w:rPrChange>
        </w:rPr>
        <w:t>How to Conduct Research on Your Farm or Ranch</w:t>
      </w:r>
      <w:r w:rsidRPr="002C42F2">
        <w:rPr>
          <w:lang w:val="en-US"/>
          <w:rPrChange w:id="513" w:author="Virginia Anne Nichols" w:date="2025-05-12T13:06:00Z" w16du:dateUtc="2025-05-12T11:06:00Z">
            <w:rPr/>
          </w:rPrChange>
        </w:rPr>
        <w:t>. https://www.sare.org/resources/how-to-conduct-research-on-your-farm-or-ranch/ (2017).</w:t>
      </w:r>
    </w:p>
    <w:p w14:paraId="02B90169" w14:textId="77777777" w:rsidR="002C42F2" w:rsidRPr="002C42F2" w:rsidRDefault="002C42F2" w:rsidP="002C42F2">
      <w:pPr>
        <w:pStyle w:val="Bibliography"/>
        <w:rPr>
          <w:lang w:val="en-US"/>
          <w:rPrChange w:id="514" w:author="Virginia Anne Nichols" w:date="2025-05-12T13:06:00Z" w16du:dateUtc="2025-05-12T11:06:00Z">
            <w:rPr/>
          </w:rPrChange>
        </w:rPr>
      </w:pPr>
      <w:r w:rsidRPr="002C42F2">
        <w:rPr>
          <w:lang w:val="en-US"/>
          <w:rPrChange w:id="515" w:author="Virginia Anne Nichols" w:date="2025-05-12T13:06:00Z" w16du:dateUtc="2025-05-12T11:06:00Z">
            <w:rPr/>
          </w:rPrChange>
        </w:rPr>
        <w:t>64.</w:t>
      </w:r>
      <w:r w:rsidRPr="002C42F2">
        <w:rPr>
          <w:lang w:val="en-US"/>
          <w:rPrChange w:id="516" w:author="Virginia Anne Nichols" w:date="2025-05-12T13:06:00Z" w16du:dateUtc="2025-05-12T11:06:00Z">
            <w:rPr/>
          </w:rPrChange>
        </w:rPr>
        <w:tab/>
        <w:t xml:space="preserve">Orozco, J. P., Hathaway, M., Veley, T., Estrada, H. &amp; Tobey, E. Farmers Guide to Conducting On-Farm Research. </w:t>
      </w:r>
      <w:r w:rsidRPr="002C42F2">
        <w:rPr>
          <w:i/>
          <w:iCs/>
          <w:lang w:val="en-US"/>
          <w:rPrChange w:id="517" w:author="Virginia Anne Nichols" w:date="2025-05-12T13:06:00Z" w16du:dateUtc="2025-05-12T11:06:00Z">
            <w:rPr>
              <w:i/>
              <w:iCs/>
            </w:rPr>
          </w:rPrChange>
        </w:rPr>
        <w:t>Organic Farming Research Foundation</w:t>
      </w:r>
      <w:r w:rsidRPr="002C42F2">
        <w:rPr>
          <w:lang w:val="en-US"/>
          <w:rPrChange w:id="518" w:author="Virginia Anne Nichols" w:date="2025-05-12T13:06:00Z" w16du:dateUtc="2025-05-12T11:06:00Z">
            <w:rPr/>
          </w:rPrChange>
        </w:rPr>
        <w:t xml:space="preserve"> https://ofrf.org/reports/farmers-guide-to-conducting-on-farm-research/ (2023).</w:t>
      </w:r>
    </w:p>
    <w:p w14:paraId="0E77D0AC" w14:textId="77777777" w:rsidR="002C42F2" w:rsidRPr="002C42F2" w:rsidRDefault="002C42F2" w:rsidP="002C42F2">
      <w:pPr>
        <w:pStyle w:val="Bibliography"/>
        <w:rPr>
          <w:lang w:val="en-US"/>
          <w:rPrChange w:id="519" w:author="Virginia Anne Nichols" w:date="2025-05-12T13:06:00Z" w16du:dateUtc="2025-05-12T11:06:00Z">
            <w:rPr/>
          </w:rPrChange>
        </w:rPr>
      </w:pPr>
      <w:r w:rsidRPr="002C42F2">
        <w:rPr>
          <w:lang w:val="en-US"/>
          <w:rPrChange w:id="520" w:author="Virginia Anne Nichols" w:date="2025-05-12T13:06:00Z" w16du:dateUtc="2025-05-12T11:06:00Z">
            <w:rPr/>
          </w:rPrChange>
        </w:rPr>
        <w:t>65.</w:t>
      </w:r>
      <w:r w:rsidRPr="002C42F2">
        <w:rPr>
          <w:lang w:val="en-US"/>
          <w:rPrChange w:id="521" w:author="Virginia Anne Nichols" w:date="2025-05-12T13:06:00Z" w16du:dateUtc="2025-05-12T11:06:00Z">
            <w:rPr/>
          </w:rPrChange>
        </w:rPr>
        <w:tab/>
        <w:t xml:space="preserve">Toffolini, Q. &amp; Jeuffroy, M.-H. On-farm experimentation practices and associated farmer-researcher relationships: a systematic literature review. </w:t>
      </w:r>
      <w:r w:rsidRPr="002C42F2">
        <w:rPr>
          <w:i/>
          <w:iCs/>
          <w:lang w:val="en-US"/>
          <w:rPrChange w:id="522" w:author="Virginia Anne Nichols" w:date="2025-05-12T13:06:00Z" w16du:dateUtc="2025-05-12T11:06:00Z">
            <w:rPr>
              <w:i/>
              <w:iCs/>
            </w:rPr>
          </w:rPrChange>
        </w:rPr>
        <w:t>Agron. Sustain. Dev.</w:t>
      </w:r>
      <w:r w:rsidRPr="002C42F2">
        <w:rPr>
          <w:lang w:val="en-US"/>
          <w:rPrChange w:id="523" w:author="Virginia Anne Nichols" w:date="2025-05-12T13:06:00Z" w16du:dateUtc="2025-05-12T11:06:00Z">
            <w:rPr/>
          </w:rPrChange>
        </w:rPr>
        <w:t xml:space="preserve"> </w:t>
      </w:r>
      <w:r w:rsidRPr="002C42F2">
        <w:rPr>
          <w:b/>
          <w:bCs/>
          <w:lang w:val="en-US"/>
          <w:rPrChange w:id="524" w:author="Virginia Anne Nichols" w:date="2025-05-12T13:06:00Z" w16du:dateUtc="2025-05-12T11:06:00Z">
            <w:rPr>
              <w:b/>
              <w:bCs/>
            </w:rPr>
          </w:rPrChange>
        </w:rPr>
        <w:t>42</w:t>
      </w:r>
      <w:r w:rsidRPr="002C42F2">
        <w:rPr>
          <w:lang w:val="en-US"/>
          <w:rPrChange w:id="525" w:author="Virginia Anne Nichols" w:date="2025-05-12T13:06:00Z" w16du:dateUtc="2025-05-12T11:06:00Z">
            <w:rPr/>
          </w:rPrChange>
        </w:rPr>
        <w:t>, 114 (2022).</w:t>
      </w:r>
    </w:p>
    <w:p w14:paraId="258D1173" w14:textId="77777777" w:rsidR="002C42F2" w:rsidRPr="002C42F2" w:rsidRDefault="002C42F2" w:rsidP="002C42F2">
      <w:pPr>
        <w:pStyle w:val="Bibliography"/>
        <w:rPr>
          <w:lang w:val="en-US"/>
          <w:rPrChange w:id="526" w:author="Virginia Anne Nichols" w:date="2025-05-12T13:06:00Z" w16du:dateUtc="2025-05-12T11:06:00Z">
            <w:rPr/>
          </w:rPrChange>
        </w:rPr>
      </w:pPr>
      <w:r w:rsidRPr="002C42F2">
        <w:rPr>
          <w:lang w:val="en-US"/>
          <w:rPrChange w:id="527" w:author="Virginia Anne Nichols" w:date="2025-05-12T13:06:00Z" w16du:dateUtc="2025-05-12T11:06:00Z">
            <w:rPr/>
          </w:rPrChange>
        </w:rPr>
        <w:t>66.</w:t>
      </w:r>
      <w:r w:rsidRPr="002C42F2">
        <w:rPr>
          <w:lang w:val="en-US"/>
          <w:rPrChange w:id="528" w:author="Virginia Anne Nichols" w:date="2025-05-12T13:06:00Z" w16du:dateUtc="2025-05-12T11:06:00Z">
            <w:rPr/>
          </w:rPrChange>
        </w:rPr>
        <w:tab/>
        <w:t xml:space="preserve">Jackson-Smith, D. &amp; Veisi, H. A typology to guide design and assessment of participatory farming research projects. </w:t>
      </w:r>
      <w:r w:rsidRPr="002C42F2">
        <w:rPr>
          <w:i/>
          <w:iCs/>
          <w:lang w:val="en-US"/>
          <w:rPrChange w:id="529" w:author="Virginia Anne Nichols" w:date="2025-05-12T13:06:00Z" w16du:dateUtc="2025-05-12T11:06:00Z">
            <w:rPr>
              <w:i/>
              <w:iCs/>
            </w:rPr>
          </w:rPrChange>
        </w:rPr>
        <w:t>Socio-Ecol. Pract. Res.</w:t>
      </w:r>
      <w:r w:rsidRPr="002C42F2">
        <w:rPr>
          <w:lang w:val="en-US"/>
          <w:rPrChange w:id="530" w:author="Virginia Anne Nichols" w:date="2025-05-12T13:06:00Z" w16du:dateUtc="2025-05-12T11:06:00Z">
            <w:rPr/>
          </w:rPrChange>
        </w:rPr>
        <w:t xml:space="preserve"> </w:t>
      </w:r>
      <w:r w:rsidRPr="002C42F2">
        <w:rPr>
          <w:b/>
          <w:bCs/>
          <w:lang w:val="en-US"/>
          <w:rPrChange w:id="531" w:author="Virginia Anne Nichols" w:date="2025-05-12T13:06:00Z" w16du:dateUtc="2025-05-12T11:06:00Z">
            <w:rPr>
              <w:b/>
              <w:bCs/>
            </w:rPr>
          </w:rPrChange>
        </w:rPr>
        <w:t>5</w:t>
      </w:r>
      <w:r w:rsidRPr="002C42F2">
        <w:rPr>
          <w:lang w:val="en-US"/>
          <w:rPrChange w:id="532" w:author="Virginia Anne Nichols" w:date="2025-05-12T13:06:00Z" w16du:dateUtc="2025-05-12T11:06:00Z">
            <w:rPr/>
          </w:rPrChange>
        </w:rPr>
        <w:t>, 159–174 (2023).</w:t>
      </w:r>
    </w:p>
    <w:p w14:paraId="2FE3391F" w14:textId="77777777" w:rsidR="002C42F2" w:rsidRPr="002C42F2" w:rsidRDefault="002C42F2" w:rsidP="002C42F2">
      <w:pPr>
        <w:pStyle w:val="Bibliography"/>
        <w:rPr>
          <w:lang w:val="en-US"/>
          <w:rPrChange w:id="533" w:author="Virginia Anne Nichols" w:date="2025-05-12T13:06:00Z" w16du:dateUtc="2025-05-12T11:06:00Z">
            <w:rPr/>
          </w:rPrChange>
        </w:rPr>
      </w:pPr>
      <w:r w:rsidRPr="002C42F2">
        <w:rPr>
          <w:lang w:val="en-US"/>
          <w:rPrChange w:id="534" w:author="Virginia Anne Nichols" w:date="2025-05-12T13:06:00Z" w16du:dateUtc="2025-05-12T11:06:00Z">
            <w:rPr/>
          </w:rPrChange>
        </w:rPr>
        <w:t>67.</w:t>
      </w:r>
      <w:r w:rsidRPr="002C42F2">
        <w:rPr>
          <w:lang w:val="en-US"/>
          <w:rPrChange w:id="535" w:author="Virginia Anne Nichols" w:date="2025-05-12T13:06:00Z" w16du:dateUtc="2025-05-12T11:06:00Z">
            <w:rPr/>
          </w:rPrChange>
        </w:rPr>
        <w:tab/>
        <w:t xml:space="preserve">Liebig, M. A., Doran, J. W. &amp; Francis, C. A. “Work-a-Day” Compensation in Farmer Participatory Research. </w:t>
      </w:r>
      <w:r w:rsidRPr="002C42F2">
        <w:rPr>
          <w:i/>
          <w:iCs/>
          <w:lang w:val="en-US"/>
          <w:rPrChange w:id="536" w:author="Virginia Anne Nichols" w:date="2025-05-12T13:06:00Z" w16du:dateUtc="2025-05-12T11:06:00Z">
            <w:rPr>
              <w:i/>
              <w:iCs/>
            </w:rPr>
          </w:rPrChange>
        </w:rPr>
        <w:t>J. Nat. Resour. Life Sci. Educ.</w:t>
      </w:r>
      <w:r w:rsidRPr="002C42F2">
        <w:rPr>
          <w:lang w:val="en-US"/>
          <w:rPrChange w:id="537" w:author="Virginia Anne Nichols" w:date="2025-05-12T13:06:00Z" w16du:dateUtc="2025-05-12T11:06:00Z">
            <w:rPr/>
          </w:rPrChange>
        </w:rPr>
        <w:t xml:space="preserve"> </w:t>
      </w:r>
      <w:r w:rsidRPr="002C42F2">
        <w:rPr>
          <w:b/>
          <w:bCs/>
          <w:lang w:val="en-US"/>
          <w:rPrChange w:id="538" w:author="Virginia Anne Nichols" w:date="2025-05-12T13:06:00Z" w16du:dateUtc="2025-05-12T11:06:00Z">
            <w:rPr>
              <w:b/>
              <w:bCs/>
            </w:rPr>
          </w:rPrChange>
        </w:rPr>
        <w:t>28</w:t>
      </w:r>
      <w:r w:rsidRPr="002C42F2">
        <w:rPr>
          <w:lang w:val="en-US"/>
          <w:rPrChange w:id="539" w:author="Virginia Anne Nichols" w:date="2025-05-12T13:06:00Z" w16du:dateUtc="2025-05-12T11:06:00Z">
            <w:rPr/>
          </w:rPrChange>
        </w:rPr>
        <w:t>, 37–40 (1999).</w:t>
      </w:r>
    </w:p>
    <w:p w14:paraId="3B132172" w14:textId="77777777" w:rsidR="002C42F2" w:rsidRPr="002C42F2" w:rsidRDefault="002C42F2" w:rsidP="002C42F2">
      <w:pPr>
        <w:pStyle w:val="Bibliography"/>
        <w:rPr>
          <w:lang w:val="en-US"/>
          <w:rPrChange w:id="540" w:author="Virginia Anne Nichols" w:date="2025-05-12T13:06:00Z" w16du:dateUtc="2025-05-12T11:06:00Z">
            <w:rPr/>
          </w:rPrChange>
        </w:rPr>
      </w:pPr>
      <w:r w:rsidRPr="002C42F2">
        <w:rPr>
          <w:lang w:val="en-US"/>
          <w:rPrChange w:id="541" w:author="Virginia Anne Nichols" w:date="2025-05-12T13:06:00Z" w16du:dateUtc="2025-05-12T11:06:00Z">
            <w:rPr/>
          </w:rPrChange>
        </w:rPr>
        <w:t>68.</w:t>
      </w:r>
      <w:r w:rsidRPr="002C42F2">
        <w:rPr>
          <w:lang w:val="en-US"/>
          <w:rPrChange w:id="542" w:author="Virginia Anne Nichols" w:date="2025-05-12T13:06:00Z" w16du:dateUtc="2025-05-12T11:06:00Z">
            <w:rPr/>
          </w:rPrChange>
        </w:rPr>
        <w:tab/>
        <w:t xml:space="preserve">Neher, D. </w:t>
      </w:r>
      <w:r w:rsidRPr="002C42F2">
        <w:rPr>
          <w:i/>
          <w:iCs/>
          <w:lang w:val="en-US"/>
          <w:rPrChange w:id="543" w:author="Virginia Anne Nichols" w:date="2025-05-12T13:06:00Z" w16du:dateUtc="2025-05-12T11:06:00Z">
            <w:rPr>
              <w:i/>
              <w:iCs/>
            </w:rPr>
          </w:rPrChange>
        </w:rPr>
        <w:t>et al.</w:t>
      </w:r>
      <w:r w:rsidRPr="002C42F2">
        <w:rPr>
          <w:lang w:val="en-US"/>
          <w:rPrChange w:id="544" w:author="Virginia Anne Nichols" w:date="2025-05-12T13:06:00Z" w16du:dateUtc="2025-05-12T11:06:00Z">
            <w:rPr/>
          </w:rPrChange>
        </w:rPr>
        <w:t xml:space="preserve"> Proceedings - U.S.A Agroecology Summit 2023. </w:t>
      </w:r>
      <w:r w:rsidRPr="002C42F2">
        <w:rPr>
          <w:i/>
          <w:iCs/>
          <w:lang w:val="en-US"/>
          <w:rPrChange w:id="545" w:author="Virginia Anne Nichols" w:date="2025-05-12T13:06:00Z" w16du:dateUtc="2025-05-12T11:06:00Z">
            <w:rPr>
              <w:i/>
              <w:iCs/>
            </w:rPr>
          </w:rPrChange>
        </w:rPr>
        <w:t>Coll. Agric. Life Sci. Fac. Publ.</w:t>
      </w:r>
      <w:r w:rsidRPr="002C42F2">
        <w:rPr>
          <w:lang w:val="en-US"/>
          <w:rPrChange w:id="546" w:author="Virginia Anne Nichols" w:date="2025-05-12T13:06:00Z" w16du:dateUtc="2025-05-12T11:06:00Z">
            <w:rPr/>
          </w:rPrChange>
        </w:rPr>
        <w:t xml:space="preserve"> (2023).</w:t>
      </w:r>
    </w:p>
    <w:p w14:paraId="67F6DB51" w14:textId="77777777" w:rsidR="002C42F2" w:rsidRPr="002C42F2" w:rsidRDefault="002C42F2" w:rsidP="002C42F2">
      <w:pPr>
        <w:pStyle w:val="Bibliography"/>
        <w:rPr>
          <w:lang w:val="en-US"/>
          <w:rPrChange w:id="547" w:author="Virginia Anne Nichols" w:date="2025-05-12T13:06:00Z" w16du:dateUtc="2025-05-12T11:06:00Z">
            <w:rPr/>
          </w:rPrChange>
        </w:rPr>
      </w:pPr>
      <w:r w:rsidRPr="002C42F2">
        <w:rPr>
          <w:lang w:val="en-US"/>
          <w:rPrChange w:id="548" w:author="Virginia Anne Nichols" w:date="2025-05-12T13:06:00Z" w16du:dateUtc="2025-05-12T11:06:00Z">
            <w:rPr/>
          </w:rPrChange>
        </w:rPr>
        <w:t>69.</w:t>
      </w:r>
      <w:r w:rsidRPr="002C42F2">
        <w:rPr>
          <w:lang w:val="en-US"/>
          <w:rPrChange w:id="549" w:author="Virginia Anne Nichols" w:date="2025-05-12T13:06:00Z" w16du:dateUtc="2025-05-12T11:06:00Z">
            <w:rPr/>
          </w:rPrChange>
        </w:rPr>
        <w:tab/>
        <w:t xml:space="preserve">Thornley, K. Involving farmers in agricultural research: A farmer’s perspective. </w:t>
      </w:r>
      <w:r w:rsidRPr="002C42F2">
        <w:rPr>
          <w:i/>
          <w:iCs/>
          <w:lang w:val="en-US"/>
          <w:rPrChange w:id="550" w:author="Virginia Anne Nichols" w:date="2025-05-12T13:06:00Z" w16du:dateUtc="2025-05-12T11:06:00Z">
            <w:rPr>
              <w:i/>
              <w:iCs/>
            </w:rPr>
          </w:rPrChange>
        </w:rPr>
        <w:t>Am. J. Altern. Agric.</w:t>
      </w:r>
      <w:r w:rsidRPr="002C42F2">
        <w:rPr>
          <w:lang w:val="en-US"/>
          <w:rPrChange w:id="551" w:author="Virginia Anne Nichols" w:date="2025-05-12T13:06:00Z" w16du:dateUtc="2025-05-12T11:06:00Z">
            <w:rPr/>
          </w:rPrChange>
        </w:rPr>
        <w:t xml:space="preserve"> </w:t>
      </w:r>
      <w:r w:rsidRPr="002C42F2">
        <w:rPr>
          <w:b/>
          <w:bCs/>
          <w:lang w:val="en-US"/>
          <w:rPrChange w:id="552" w:author="Virginia Anne Nichols" w:date="2025-05-12T13:06:00Z" w16du:dateUtc="2025-05-12T11:06:00Z">
            <w:rPr>
              <w:b/>
              <w:bCs/>
            </w:rPr>
          </w:rPrChange>
        </w:rPr>
        <w:t>5</w:t>
      </w:r>
      <w:r w:rsidRPr="002C42F2">
        <w:rPr>
          <w:lang w:val="en-US"/>
          <w:rPrChange w:id="553" w:author="Virginia Anne Nichols" w:date="2025-05-12T13:06:00Z" w16du:dateUtc="2025-05-12T11:06:00Z">
            <w:rPr/>
          </w:rPrChange>
        </w:rPr>
        <w:t>, 174–177 (1990).</w:t>
      </w:r>
    </w:p>
    <w:p w14:paraId="0448A884" w14:textId="77777777" w:rsidR="002C42F2" w:rsidRPr="002C42F2" w:rsidRDefault="002C42F2" w:rsidP="002C42F2">
      <w:pPr>
        <w:pStyle w:val="Bibliography"/>
        <w:rPr>
          <w:lang w:val="en-US"/>
          <w:rPrChange w:id="554" w:author="Virginia Anne Nichols" w:date="2025-05-12T13:06:00Z" w16du:dateUtc="2025-05-12T11:06:00Z">
            <w:rPr/>
          </w:rPrChange>
        </w:rPr>
      </w:pPr>
      <w:r w:rsidRPr="002C42F2">
        <w:rPr>
          <w:lang w:val="en-US"/>
          <w:rPrChange w:id="555" w:author="Virginia Anne Nichols" w:date="2025-05-12T13:06:00Z" w16du:dateUtc="2025-05-12T11:06:00Z">
            <w:rPr/>
          </w:rPrChange>
        </w:rPr>
        <w:t>70.</w:t>
      </w:r>
      <w:r w:rsidRPr="002C42F2">
        <w:rPr>
          <w:lang w:val="en-US"/>
          <w:rPrChange w:id="556" w:author="Virginia Anne Nichols" w:date="2025-05-12T13:06:00Z" w16du:dateUtc="2025-05-12T11:06:00Z">
            <w:rPr/>
          </w:rPrChange>
        </w:rPr>
        <w:tab/>
        <w:t xml:space="preserve">Sherren, K., Thondhlana, G. &amp; Jackson-Smith, D. </w:t>
      </w:r>
      <w:r w:rsidRPr="002C42F2">
        <w:rPr>
          <w:i/>
          <w:iCs/>
          <w:lang w:val="en-US"/>
          <w:rPrChange w:id="557" w:author="Virginia Anne Nichols" w:date="2025-05-12T13:06:00Z" w16du:dateUtc="2025-05-12T11:06:00Z">
            <w:rPr>
              <w:i/>
              <w:iCs/>
            </w:rPr>
          </w:rPrChange>
        </w:rPr>
        <w:t>Opening Windows: Embracing New Perspectives and Practices in Natural Resource Social Sciences</w:t>
      </w:r>
      <w:r w:rsidRPr="002C42F2">
        <w:rPr>
          <w:lang w:val="en-US"/>
          <w:rPrChange w:id="558" w:author="Virginia Anne Nichols" w:date="2025-05-12T13:06:00Z" w16du:dateUtc="2025-05-12T11:06:00Z">
            <w:rPr/>
          </w:rPrChange>
        </w:rPr>
        <w:t>. (Utah State University Press).</w:t>
      </w:r>
    </w:p>
    <w:p w14:paraId="72758D9E" w14:textId="77777777" w:rsidR="002C42F2" w:rsidRPr="002C42F2" w:rsidRDefault="002C42F2" w:rsidP="002C42F2">
      <w:pPr>
        <w:pStyle w:val="Bibliography"/>
        <w:rPr>
          <w:lang w:val="en-US"/>
          <w:rPrChange w:id="559" w:author="Virginia Anne Nichols" w:date="2025-05-12T13:06:00Z" w16du:dateUtc="2025-05-12T11:06:00Z">
            <w:rPr/>
          </w:rPrChange>
        </w:rPr>
      </w:pPr>
      <w:r w:rsidRPr="002C42F2">
        <w:rPr>
          <w:lang w:val="en-US"/>
          <w:rPrChange w:id="560" w:author="Virginia Anne Nichols" w:date="2025-05-12T13:06:00Z" w16du:dateUtc="2025-05-12T11:06:00Z">
            <w:rPr/>
          </w:rPrChange>
        </w:rPr>
        <w:t>71.</w:t>
      </w:r>
      <w:r w:rsidRPr="002C42F2">
        <w:rPr>
          <w:lang w:val="en-US"/>
          <w:rPrChange w:id="561" w:author="Virginia Anne Nichols" w:date="2025-05-12T13:06:00Z" w16du:dateUtc="2025-05-12T11:06:00Z">
            <w:rPr/>
          </w:rPrChange>
        </w:rPr>
        <w:tab/>
        <w:t xml:space="preserve">Thésée, G. A Tool of Massive Erosion: Scientific Knowledge in the Neo-Colonial Enterprise. in </w:t>
      </w:r>
      <w:r w:rsidRPr="002C42F2">
        <w:rPr>
          <w:i/>
          <w:iCs/>
          <w:lang w:val="en-US"/>
          <w:rPrChange w:id="562" w:author="Virginia Anne Nichols" w:date="2025-05-12T13:06:00Z" w16du:dateUtc="2025-05-12T11:06:00Z">
            <w:rPr>
              <w:i/>
              <w:iCs/>
            </w:rPr>
          </w:rPrChange>
        </w:rPr>
        <w:t>Anti-Colonialism and Education</w:t>
      </w:r>
      <w:r w:rsidRPr="002C42F2">
        <w:rPr>
          <w:lang w:val="en-US"/>
          <w:rPrChange w:id="563" w:author="Virginia Anne Nichols" w:date="2025-05-12T13:06:00Z" w16du:dateUtc="2025-05-12T11:06:00Z">
            <w:rPr/>
          </w:rPrChange>
        </w:rPr>
        <w:t xml:space="preserve"> 25–42 (Brill, 2006). doi:10.1163/9789087901110_003.</w:t>
      </w:r>
    </w:p>
    <w:p w14:paraId="22C6D30C" w14:textId="77777777" w:rsidR="002C42F2" w:rsidRPr="002C42F2" w:rsidRDefault="002C42F2" w:rsidP="002C42F2">
      <w:pPr>
        <w:pStyle w:val="Bibliography"/>
        <w:rPr>
          <w:lang w:val="en-US"/>
          <w:rPrChange w:id="564" w:author="Virginia Anne Nichols" w:date="2025-05-12T13:06:00Z" w16du:dateUtc="2025-05-12T11:06:00Z">
            <w:rPr/>
          </w:rPrChange>
        </w:rPr>
      </w:pPr>
      <w:r w:rsidRPr="002C42F2">
        <w:rPr>
          <w:lang w:val="en-US"/>
          <w:rPrChange w:id="565" w:author="Virginia Anne Nichols" w:date="2025-05-12T13:06:00Z" w16du:dateUtc="2025-05-12T11:06:00Z">
            <w:rPr/>
          </w:rPrChange>
        </w:rPr>
        <w:t>72.</w:t>
      </w:r>
      <w:r w:rsidRPr="002C42F2">
        <w:rPr>
          <w:lang w:val="en-US"/>
          <w:rPrChange w:id="566" w:author="Virginia Anne Nichols" w:date="2025-05-12T13:06:00Z" w16du:dateUtc="2025-05-12T11:06:00Z">
            <w:rPr/>
          </w:rPrChange>
        </w:rPr>
        <w:tab/>
        <w:t xml:space="preserve">Halpin, Z. T. Scientific objectivity and the concept of “the other”. </w:t>
      </w:r>
      <w:r w:rsidRPr="002C42F2">
        <w:rPr>
          <w:i/>
          <w:iCs/>
          <w:lang w:val="en-US"/>
          <w:rPrChange w:id="567" w:author="Virginia Anne Nichols" w:date="2025-05-12T13:06:00Z" w16du:dateUtc="2025-05-12T11:06:00Z">
            <w:rPr>
              <w:i/>
              <w:iCs/>
            </w:rPr>
          </w:rPrChange>
        </w:rPr>
        <w:t>Womens Stud. Int. Forum</w:t>
      </w:r>
      <w:r w:rsidRPr="002C42F2">
        <w:rPr>
          <w:lang w:val="en-US"/>
          <w:rPrChange w:id="568" w:author="Virginia Anne Nichols" w:date="2025-05-12T13:06:00Z" w16du:dateUtc="2025-05-12T11:06:00Z">
            <w:rPr/>
          </w:rPrChange>
        </w:rPr>
        <w:t xml:space="preserve"> </w:t>
      </w:r>
      <w:r w:rsidRPr="002C42F2">
        <w:rPr>
          <w:b/>
          <w:bCs/>
          <w:lang w:val="en-US"/>
          <w:rPrChange w:id="569" w:author="Virginia Anne Nichols" w:date="2025-05-12T13:06:00Z" w16du:dateUtc="2025-05-12T11:06:00Z">
            <w:rPr>
              <w:b/>
              <w:bCs/>
            </w:rPr>
          </w:rPrChange>
        </w:rPr>
        <w:t>12</w:t>
      </w:r>
      <w:r w:rsidRPr="002C42F2">
        <w:rPr>
          <w:lang w:val="en-US"/>
          <w:rPrChange w:id="570" w:author="Virginia Anne Nichols" w:date="2025-05-12T13:06:00Z" w16du:dateUtc="2025-05-12T11:06:00Z">
            <w:rPr/>
          </w:rPrChange>
        </w:rPr>
        <w:t>, 285–294 (1989).</w:t>
      </w:r>
    </w:p>
    <w:p w14:paraId="409B3585" w14:textId="77777777" w:rsidR="002C42F2" w:rsidRPr="002C42F2" w:rsidRDefault="002C42F2" w:rsidP="002C42F2">
      <w:pPr>
        <w:pStyle w:val="Bibliography"/>
        <w:rPr>
          <w:lang w:val="en-US"/>
          <w:rPrChange w:id="571" w:author="Virginia Anne Nichols" w:date="2025-05-12T13:06:00Z" w16du:dateUtc="2025-05-12T11:06:00Z">
            <w:rPr/>
          </w:rPrChange>
        </w:rPr>
      </w:pPr>
      <w:r w:rsidRPr="002C42F2">
        <w:rPr>
          <w:lang w:val="en-US"/>
          <w:rPrChange w:id="572" w:author="Virginia Anne Nichols" w:date="2025-05-12T13:06:00Z" w16du:dateUtc="2025-05-12T11:06:00Z">
            <w:rPr/>
          </w:rPrChange>
        </w:rPr>
        <w:lastRenderedPageBreak/>
        <w:t>73.</w:t>
      </w:r>
      <w:r w:rsidRPr="002C42F2">
        <w:rPr>
          <w:lang w:val="en-US"/>
          <w:rPrChange w:id="573" w:author="Virginia Anne Nichols" w:date="2025-05-12T13:06:00Z" w16du:dateUtc="2025-05-12T11:06:00Z">
            <w:rPr/>
          </w:rPrChange>
        </w:rPr>
        <w:tab/>
        <w:t xml:space="preserve">Norton, B. G. Beyond Positivist Ecology: Toward an Integrated Ecological Ethics. </w:t>
      </w:r>
      <w:r w:rsidRPr="002C42F2">
        <w:rPr>
          <w:i/>
          <w:iCs/>
          <w:lang w:val="en-US"/>
          <w:rPrChange w:id="574" w:author="Virginia Anne Nichols" w:date="2025-05-12T13:06:00Z" w16du:dateUtc="2025-05-12T11:06:00Z">
            <w:rPr>
              <w:i/>
              <w:iCs/>
            </w:rPr>
          </w:rPrChange>
        </w:rPr>
        <w:t>Sci. Eng. Ethics</w:t>
      </w:r>
      <w:r w:rsidRPr="002C42F2">
        <w:rPr>
          <w:lang w:val="en-US"/>
          <w:rPrChange w:id="575" w:author="Virginia Anne Nichols" w:date="2025-05-12T13:06:00Z" w16du:dateUtc="2025-05-12T11:06:00Z">
            <w:rPr/>
          </w:rPrChange>
        </w:rPr>
        <w:t xml:space="preserve"> </w:t>
      </w:r>
      <w:r w:rsidRPr="002C42F2">
        <w:rPr>
          <w:b/>
          <w:bCs/>
          <w:lang w:val="en-US"/>
          <w:rPrChange w:id="576" w:author="Virginia Anne Nichols" w:date="2025-05-12T13:06:00Z" w16du:dateUtc="2025-05-12T11:06:00Z">
            <w:rPr>
              <w:b/>
              <w:bCs/>
            </w:rPr>
          </w:rPrChange>
        </w:rPr>
        <w:t>14</w:t>
      </w:r>
      <w:r w:rsidRPr="002C42F2">
        <w:rPr>
          <w:lang w:val="en-US"/>
          <w:rPrChange w:id="577" w:author="Virginia Anne Nichols" w:date="2025-05-12T13:06:00Z" w16du:dateUtc="2025-05-12T11:06:00Z">
            <w:rPr/>
          </w:rPrChange>
        </w:rPr>
        <w:t>, 581–592 (2008).</w:t>
      </w:r>
    </w:p>
    <w:p w14:paraId="1D611812" w14:textId="77777777" w:rsidR="002C42F2" w:rsidRPr="002C42F2" w:rsidRDefault="002C42F2" w:rsidP="002C42F2">
      <w:pPr>
        <w:pStyle w:val="Bibliography"/>
        <w:rPr>
          <w:lang w:val="en-US"/>
          <w:rPrChange w:id="578" w:author="Virginia Anne Nichols" w:date="2025-05-12T13:06:00Z" w16du:dateUtc="2025-05-12T11:06:00Z">
            <w:rPr/>
          </w:rPrChange>
        </w:rPr>
      </w:pPr>
      <w:r w:rsidRPr="002C42F2">
        <w:rPr>
          <w:lang w:val="en-US"/>
          <w:rPrChange w:id="579" w:author="Virginia Anne Nichols" w:date="2025-05-12T13:06:00Z" w16du:dateUtc="2025-05-12T11:06:00Z">
            <w:rPr/>
          </w:rPrChange>
        </w:rPr>
        <w:t>74.</w:t>
      </w:r>
      <w:r w:rsidRPr="002C42F2">
        <w:rPr>
          <w:lang w:val="en-US"/>
          <w:rPrChange w:id="580" w:author="Virginia Anne Nichols" w:date="2025-05-12T13:06:00Z" w16du:dateUtc="2025-05-12T11:06:00Z">
            <w:rPr/>
          </w:rPrChange>
        </w:rPr>
        <w:tab/>
        <w:t xml:space="preserve">S, B. Science may be objective, scientists are not always. </w:t>
      </w:r>
      <w:r w:rsidRPr="002C42F2">
        <w:rPr>
          <w:i/>
          <w:iCs/>
          <w:lang w:val="en-US"/>
          <w:rPrChange w:id="581" w:author="Virginia Anne Nichols" w:date="2025-05-12T13:06:00Z" w16du:dateUtc="2025-05-12T11:06:00Z">
            <w:rPr>
              <w:i/>
              <w:iCs/>
            </w:rPr>
          </w:rPrChange>
        </w:rPr>
        <w:t>Facts Views Vis. ObGyn</w:t>
      </w:r>
      <w:r w:rsidRPr="002C42F2">
        <w:rPr>
          <w:lang w:val="en-US"/>
          <w:rPrChange w:id="582" w:author="Virginia Anne Nichols" w:date="2025-05-12T13:06:00Z" w16du:dateUtc="2025-05-12T11:06:00Z">
            <w:rPr/>
          </w:rPrChange>
        </w:rPr>
        <w:t xml:space="preserve"> </w:t>
      </w:r>
      <w:r w:rsidRPr="002C42F2">
        <w:rPr>
          <w:b/>
          <w:bCs/>
          <w:lang w:val="en-US"/>
          <w:rPrChange w:id="583" w:author="Virginia Anne Nichols" w:date="2025-05-12T13:06:00Z" w16du:dateUtc="2025-05-12T11:06:00Z">
            <w:rPr>
              <w:b/>
              <w:bCs/>
            </w:rPr>
          </w:rPrChange>
        </w:rPr>
        <w:t>13</w:t>
      </w:r>
      <w:r w:rsidRPr="002C42F2">
        <w:rPr>
          <w:lang w:val="en-US"/>
          <w:rPrChange w:id="584" w:author="Virginia Anne Nichols" w:date="2025-05-12T13:06:00Z" w16du:dateUtc="2025-05-12T11:06:00Z">
            <w:rPr/>
          </w:rPrChange>
        </w:rPr>
        <w:t>, 1–2.</w:t>
      </w:r>
    </w:p>
    <w:p w14:paraId="30E51B78" w14:textId="77777777" w:rsidR="002C42F2" w:rsidRPr="002C42F2" w:rsidRDefault="002C42F2" w:rsidP="002C42F2">
      <w:pPr>
        <w:pStyle w:val="Bibliography"/>
        <w:rPr>
          <w:lang w:val="en-US"/>
          <w:rPrChange w:id="585" w:author="Virginia Anne Nichols" w:date="2025-05-12T13:06:00Z" w16du:dateUtc="2025-05-12T11:06:00Z">
            <w:rPr/>
          </w:rPrChange>
        </w:rPr>
      </w:pPr>
      <w:r w:rsidRPr="002C42F2">
        <w:rPr>
          <w:lang w:val="en-US"/>
          <w:rPrChange w:id="586" w:author="Virginia Anne Nichols" w:date="2025-05-12T13:06:00Z" w16du:dateUtc="2025-05-12T11:06:00Z">
            <w:rPr/>
          </w:rPrChange>
        </w:rPr>
        <w:t>75.</w:t>
      </w:r>
      <w:r w:rsidRPr="002C42F2">
        <w:rPr>
          <w:lang w:val="en-US"/>
          <w:rPrChange w:id="587" w:author="Virginia Anne Nichols" w:date="2025-05-12T13:06:00Z" w16du:dateUtc="2025-05-12T11:06:00Z">
            <w:rPr/>
          </w:rPrChange>
        </w:rPr>
        <w:tab/>
        <w:t xml:space="preserve">Mann, C. </w:t>
      </w:r>
      <w:r w:rsidRPr="002C42F2">
        <w:rPr>
          <w:i/>
          <w:iCs/>
          <w:lang w:val="en-US"/>
          <w:rPrChange w:id="588" w:author="Virginia Anne Nichols" w:date="2025-05-12T13:06:00Z" w16du:dateUtc="2025-05-12T11:06:00Z">
            <w:rPr>
              <w:i/>
              <w:iCs/>
            </w:rPr>
          </w:rPrChange>
        </w:rPr>
        <w:t>The Wizard and the Prophet</w:t>
      </w:r>
      <w:r w:rsidRPr="002C42F2">
        <w:rPr>
          <w:lang w:val="en-US"/>
          <w:rPrChange w:id="589" w:author="Virginia Anne Nichols" w:date="2025-05-12T13:06:00Z" w16du:dateUtc="2025-05-12T11:06:00Z">
            <w:rPr/>
          </w:rPrChange>
        </w:rPr>
        <w:t>. (Vintage, New York, NY, 2019).</w:t>
      </w:r>
    </w:p>
    <w:p w14:paraId="605B9585" w14:textId="77777777" w:rsidR="002C42F2" w:rsidRPr="002C42F2" w:rsidRDefault="002C42F2" w:rsidP="002C42F2">
      <w:pPr>
        <w:pStyle w:val="Bibliography"/>
        <w:rPr>
          <w:lang w:val="en-US"/>
          <w:rPrChange w:id="590" w:author="Virginia Anne Nichols" w:date="2025-05-12T13:06:00Z" w16du:dateUtc="2025-05-12T11:06:00Z">
            <w:rPr/>
          </w:rPrChange>
        </w:rPr>
      </w:pPr>
      <w:r w:rsidRPr="002C42F2">
        <w:rPr>
          <w:lang w:val="en-US"/>
          <w:rPrChange w:id="591" w:author="Virginia Anne Nichols" w:date="2025-05-12T13:06:00Z" w16du:dateUtc="2025-05-12T11:06:00Z">
            <w:rPr/>
          </w:rPrChange>
        </w:rPr>
        <w:t>76.</w:t>
      </w:r>
      <w:r w:rsidRPr="002C42F2">
        <w:rPr>
          <w:lang w:val="en-US"/>
          <w:rPrChange w:id="592" w:author="Virginia Anne Nichols" w:date="2025-05-12T13:06:00Z" w16du:dateUtc="2025-05-12T11:06:00Z">
            <w:rPr/>
          </w:rPrChange>
        </w:rPr>
        <w:tab/>
        <w:t xml:space="preserve">Borlaug, N. E. The Green Revolution: For Bread and Peace. </w:t>
      </w:r>
      <w:r w:rsidRPr="002C42F2">
        <w:rPr>
          <w:i/>
          <w:iCs/>
          <w:lang w:val="en-US"/>
          <w:rPrChange w:id="593" w:author="Virginia Anne Nichols" w:date="2025-05-12T13:06:00Z" w16du:dateUtc="2025-05-12T11:06:00Z">
            <w:rPr>
              <w:i/>
              <w:iCs/>
            </w:rPr>
          </w:rPrChange>
        </w:rPr>
        <w:t>Bull. At. Sci.</w:t>
      </w:r>
      <w:r w:rsidRPr="002C42F2">
        <w:rPr>
          <w:lang w:val="en-US"/>
          <w:rPrChange w:id="594" w:author="Virginia Anne Nichols" w:date="2025-05-12T13:06:00Z" w16du:dateUtc="2025-05-12T11:06:00Z">
            <w:rPr/>
          </w:rPrChange>
        </w:rPr>
        <w:t xml:space="preserve"> (1971).</w:t>
      </w:r>
    </w:p>
    <w:p w14:paraId="348401BC" w14:textId="77777777" w:rsidR="002C42F2" w:rsidRPr="002C42F2" w:rsidRDefault="002C42F2" w:rsidP="002C42F2">
      <w:pPr>
        <w:pStyle w:val="Bibliography"/>
        <w:rPr>
          <w:lang w:val="en-US"/>
          <w:rPrChange w:id="595" w:author="Virginia Anne Nichols" w:date="2025-05-12T13:06:00Z" w16du:dateUtc="2025-05-12T11:06:00Z">
            <w:rPr/>
          </w:rPrChange>
        </w:rPr>
      </w:pPr>
      <w:r w:rsidRPr="002C42F2">
        <w:rPr>
          <w:lang w:val="en-US"/>
          <w:rPrChange w:id="596" w:author="Virginia Anne Nichols" w:date="2025-05-12T13:06:00Z" w16du:dateUtc="2025-05-12T11:06:00Z">
            <w:rPr/>
          </w:rPrChange>
        </w:rPr>
        <w:t>77.</w:t>
      </w:r>
      <w:r w:rsidRPr="002C42F2">
        <w:rPr>
          <w:lang w:val="en-US"/>
          <w:rPrChange w:id="597" w:author="Virginia Anne Nichols" w:date="2025-05-12T13:06:00Z" w16du:dateUtc="2025-05-12T11:06:00Z">
            <w:rPr/>
          </w:rPrChange>
        </w:rPr>
        <w:tab/>
        <w:t xml:space="preserve">Sayre, N. F. The Genesis, History, and Limits of Carrying Capacity. </w:t>
      </w:r>
      <w:r w:rsidRPr="002C42F2">
        <w:rPr>
          <w:i/>
          <w:iCs/>
          <w:lang w:val="en-US"/>
          <w:rPrChange w:id="598" w:author="Virginia Anne Nichols" w:date="2025-05-12T13:06:00Z" w16du:dateUtc="2025-05-12T11:06:00Z">
            <w:rPr>
              <w:i/>
              <w:iCs/>
            </w:rPr>
          </w:rPrChange>
        </w:rPr>
        <w:t>Ann. Assoc. Am. Geogr.</w:t>
      </w:r>
      <w:r w:rsidRPr="002C42F2">
        <w:rPr>
          <w:lang w:val="en-US"/>
          <w:rPrChange w:id="599" w:author="Virginia Anne Nichols" w:date="2025-05-12T13:06:00Z" w16du:dateUtc="2025-05-12T11:06:00Z">
            <w:rPr/>
          </w:rPrChange>
        </w:rPr>
        <w:t xml:space="preserve"> </w:t>
      </w:r>
      <w:r w:rsidRPr="002C42F2">
        <w:rPr>
          <w:b/>
          <w:bCs/>
          <w:lang w:val="en-US"/>
          <w:rPrChange w:id="600" w:author="Virginia Anne Nichols" w:date="2025-05-12T13:06:00Z" w16du:dateUtc="2025-05-12T11:06:00Z">
            <w:rPr>
              <w:b/>
              <w:bCs/>
            </w:rPr>
          </w:rPrChange>
        </w:rPr>
        <w:t>98</w:t>
      </w:r>
      <w:r w:rsidRPr="002C42F2">
        <w:rPr>
          <w:lang w:val="en-US"/>
          <w:rPrChange w:id="601" w:author="Virginia Anne Nichols" w:date="2025-05-12T13:06:00Z" w16du:dateUtc="2025-05-12T11:06:00Z">
            <w:rPr/>
          </w:rPrChange>
        </w:rPr>
        <w:t>, 120–134 (2008).</w:t>
      </w:r>
    </w:p>
    <w:p w14:paraId="47434AC9" w14:textId="77777777" w:rsidR="002C42F2" w:rsidRPr="002C42F2" w:rsidRDefault="002C42F2" w:rsidP="002C42F2">
      <w:pPr>
        <w:pStyle w:val="Bibliography"/>
        <w:rPr>
          <w:lang w:val="en-US"/>
          <w:rPrChange w:id="602" w:author="Virginia Anne Nichols" w:date="2025-05-12T13:06:00Z" w16du:dateUtc="2025-05-12T11:06:00Z">
            <w:rPr/>
          </w:rPrChange>
        </w:rPr>
      </w:pPr>
      <w:r w:rsidRPr="002C42F2">
        <w:rPr>
          <w:lang w:val="en-US"/>
          <w:rPrChange w:id="603" w:author="Virginia Anne Nichols" w:date="2025-05-12T13:06:00Z" w16du:dateUtc="2025-05-12T11:06:00Z">
            <w:rPr/>
          </w:rPrChange>
        </w:rPr>
        <w:t>78.</w:t>
      </w:r>
      <w:r w:rsidRPr="002C42F2">
        <w:rPr>
          <w:lang w:val="en-US"/>
          <w:rPrChange w:id="604" w:author="Virginia Anne Nichols" w:date="2025-05-12T13:06:00Z" w16du:dateUtc="2025-05-12T11:06:00Z">
            <w:rPr/>
          </w:rPrChange>
        </w:rPr>
        <w:tab/>
        <w:t xml:space="preserve">Jordan, N. </w:t>
      </w:r>
      <w:r w:rsidRPr="002C42F2">
        <w:rPr>
          <w:i/>
          <w:iCs/>
          <w:lang w:val="en-US"/>
          <w:rPrChange w:id="605" w:author="Virginia Anne Nichols" w:date="2025-05-12T13:06:00Z" w16du:dateUtc="2025-05-12T11:06:00Z">
            <w:rPr>
              <w:i/>
              <w:iCs/>
            </w:rPr>
          </w:rPrChange>
        </w:rPr>
        <w:t>et al.</w:t>
      </w:r>
      <w:r w:rsidRPr="002C42F2">
        <w:rPr>
          <w:lang w:val="en-US"/>
          <w:rPrChange w:id="606" w:author="Virginia Anne Nichols" w:date="2025-05-12T13:06:00Z" w16du:dateUtc="2025-05-12T11:06:00Z">
            <w:rPr/>
          </w:rPrChange>
        </w:rPr>
        <w:t xml:space="preserve"> To meet grand challenges, agricultural scientists must engage in the politics of constructive collective action. </w:t>
      </w:r>
      <w:r w:rsidRPr="002C42F2">
        <w:rPr>
          <w:i/>
          <w:iCs/>
          <w:lang w:val="en-US"/>
          <w:rPrChange w:id="607" w:author="Virginia Anne Nichols" w:date="2025-05-12T13:06:00Z" w16du:dateUtc="2025-05-12T11:06:00Z">
            <w:rPr>
              <w:i/>
              <w:iCs/>
            </w:rPr>
          </w:rPrChange>
        </w:rPr>
        <w:t>Crop Sci.</w:t>
      </w:r>
      <w:r w:rsidRPr="002C42F2">
        <w:rPr>
          <w:lang w:val="en-US"/>
          <w:rPrChange w:id="608" w:author="Virginia Anne Nichols" w:date="2025-05-12T13:06:00Z" w16du:dateUtc="2025-05-12T11:06:00Z">
            <w:rPr/>
          </w:rPrChange>
        </w:rPr>
        <w:t xml:space="preserve"> </w:t>
      </w:r>
      <w:r w:rsidRPr="002C42F2">
        <w:rPr>
          <w:b/>
          <w:bCs/>
          <w:lang w:val="en-US"/>
          <w:rPrChange w:id="609" w:author="Virginia Anne Nichols" w:date="2025-05-12T13:06:00Z" w16du:dateUtc="2025-05-12T11:06:00Z">
            <w:rPr>
              <w:b/>
              <w:bCs/>
            </w:rPr>
          </w:rPrChange>
        </w:rPr>
        <w:t>61</w:t>
      </w:r>
      <w:r w:rsidRPr="002C42F2">
        <w:rPr>
          <w:lang w:val="en-US"/>
          <w:rPrChange w:id="610" w:author="Virginia Anne Nichols" w:date="2025-05-12T13:06:00Z" w16du:dateUtc="2025-05-12T11:06:00Z">
            <w:rPr/>
          </w:rPrChange>
        </w:rPr>
        <w:t>, 24–31 (2021).</w:t>
      </w:r>
    </w:p>
    <w:p w14:paraId="7B98D16A" w14:textId="77777777" w:rsidR="002C42F2" w:rsidRPr="002C42F2" w:rsidRDefault="002C42F2" w:rsidP="002C42F2">
      <w:pPr>
        <w:pStyle w:val="Bibliography"/>
        <w:rPr>
          <w:lang w:val="en-US"/>
          <w:rPrChange w:id="611" w:author="Virginia Anne Nichols" w:date="2025-05-12T13:06:00Z" w16du:dateUtc="2025-05-12T11:06:00Z">
            <w:rPr/>
          </w:rPrChange>
        </w:rPr>
      </w:pPr>
      <w:r w:rsidRPr="002C42F2">
        <w:rPr>
          <w:lang w:val="en-US"/>
          <w:rPrChange w:id="612" w:author="Virginia Anne Nichols" w:date="2025-05-12T13:06:00Z" w16du:dateUtc="2025-05-12T11:06:00Z">
            <w:rPr/>
          </w:rPrChange>
        </w:rPr>
        <w:t>79.</w:t>
      </w:r>
      <w:r w:rsidRPr="002C42F2">
        <w:rPr>
          <w:lang w:val="en-US"/>
          <w:rPrChange w:id="613" w:author="Virginia Anne Nichols" w:date="2025-05-12T13:06:00Z" w16du:dateUtc="2025-05-12T11:06:00Z">
            <w:rPr/>
          </w:rPrChange>
        </w:rPr>
        <w:tab/>
        <w:t xml:space="preserve">Hill, J. The sobering truth about corn ethanol. </w:t>
      </w:r>
      <w:r w:rsidRPr="002C42F2">
        <w:rPr>
          <w:i/>
          <w:iCs/>
          <w:lang w:val="en-US"/>
          <w:rPrChange w:id="614" w:author="Virginia Anne Nichols" w:date="2025-05-12T13:06:00Z" w16du:dateUtc="2025-05-12T11:06:00Z">
            <w:rPr>
              <w:i/>
              <w:iCs/>
            </w:rPr>
          </w:rPrChange>
        </w:rPr>
        <w:t>Proc. Natl. Acad. Sci.</w:t>
      </w:r>
      <w:r w:rsidRPr="002C42F2">
        <w:rPr>
          <w:lang w:val="en-US"/>
          <w:rPrChange w:id="615" w:author="Virginia Anne Nichols" w:date="2025-05-12T13:06:00Z" w16du:dateUtc="2025-05-12T11:06:00Z">
            <w:rPr/>
          </w:rPrChange>
        </w:rPr>
        <w:t xml:space="preserve"> </w:t>
      </w:r>
      <w:r w:rsidRPr="002C42F2">
        <w:rPr>
          <w:b/>
          <w:bCs/>
          <w:lang w:val="en-US"/>
          <w:rPrChange w:id="616" w:author="Virginia Anne Nichols" w:date="2025-05-12T13:06:00Z" w16du:dateUtc="2025-05-12T11:06:00Z">
            <w:rPr>
              <w:b/>
              <w:bCs/>
            </w:rPr>
          </w:rPrChange>
        </w:rPr>
        <w:t>119</w:t>
      </w:r>
      <w:r w:rsidRPr="002C42F2">
        <w:rPr>
          <w:lang w:val="en-US"/>
          <w:rPrChange w:id="617" w:author="Virginia Anne Nichols" w:date="2025-05-12T13:06:00Z" w16du:dateUtc="2025-05-12T11:06:00Z">
            <w:rPr/>
          </w:rPrChange>
        </w:rPr>
        <w:t>, e2200997119 (2022).</w:t>
      </w:r>
    </w:p>
    <w:p w14:paraId="30A6CBE4" w14:textId="77777777" w:rsidR="002C42F2" w:rsidRPr="002C42F2" w:rsidRDefault="002C42F2" w:rsidP="002C42F2">
      <w:pPr>
        <w:pStyle w:val="Bibliography"/>
        <w:rPr>
          <w:lang w:val="en-US"/>
          <w:rPrChange w:id="618" w:author="Virginia Anne Nichols" w:date="2025-05-12T13:06:00Z" w16du:dateUtc="2025-05-12T11:06:00Z">
            <w:rPr/>
          </w:rPrChange>
        </w:rPr>
      </w:pPr>
      <w:r w:rsidRPr="002C42F2">
        <w:rPr>
          <w:lang w:val="en-US"/>
          <w:rPrChange w:id="619" w:author="Virginia Anne Nichols" w:date="2025-05-12T13:06:00Z" w16du:dateUtc="2025-05-12T11:06:00Z">
            <w:rPr/>
          </w:rPrChange>
        </w:rPr>
        <w:t>80.</w:t>
      </w:r>
      <w:r w:rsidRPr="002C42F2">
        <w:rPr>
          <w:lang w:val="en-US"/>
          <w:rPrChange w:id="620" w:author="Virginia Anne Nichols" w:date="2025-05-12T13:06:00Z" w16du:dateUtc="2025-05-12T11:06:00Z">
            <w:rPr/>
          </w:rPrChange>
        </w:rPr>
        <w:tab/>
        <w:t xml:space="preserve">Kniss, A. Have genetically engineered herbicide-resistant crops increased or decreased herbicide use? </w:t>
      </w:r>
      <w:r w:rsidRPr="002C42F2">
        <w:rPr>
          <w:i/>
          <w:iCs/>
          <w:lang w:val="en-US"/>
          <w:rPrChange w:id="621" w:author="Virginia Anne Nichols" w:date="2025-05-12T13:06:00Z" w16du:dateUtc="2025-05-12T11:06:00Z">
            <w:rPr>
              <w:i/>
              <w:iCs/>
            </w:rPr>
          </w:rPrChange>
        </w:rPr>
        <w:t>A Plant Out of Place</w:t>
      </w:r>
      <w:r w:rsidRPr="002C42F2">
        <w:rPr>
          <w:lang w:val="en-US"/>
          <w:rPrChange w:id="622" w:author="Virginia Anne Nichols" w:date="2025-05-12T13:06:00Z" w16du:dateUtc="2025-05-12T11:06:00Z">
            <w:rPr/>
          </w:rPrChange>
        </w:rPr>
        <w:t xml:space="preserve"> https://plantoutofplace.com/2018/12/have-genetically-engineered-herbicide-resistant-crops-increased-or-decreased-herbicide-use/ (2018).</w:t>
      </w:r>
    </w:p>
    <w:p w14:paraId="09E8B163" w14:textId="77777777" w:rsidR="002C42F2" w:rsidRPr="002C42F2" w:rsidRDefault="002C42F2" w:rsidP="002C42F2">
      <w:pPr>
        <w:pStyle w:val="Bibliography"/>
        <w:rPr>
          <w:lang w:val="en-US"/>
          <w:rPrChange w:id="623" w:author="Virginia Anne Nichols" w:date="2025-05-12T13:06:00Z" w16du:dateUtc="2025-05-12T11:06:00Z">
            <w:rPr/>
          </w:rPrChange>
        </w:rPr>
      </w:pPr>
      <w:r w:rsidRPr="002C42F2">
        <w:rPr>
          <w:lang w:val="en-US"/>
          <w:rPrChange w:id="624" w:author="Virginia Anne Nichols" w:date="2025-05-12T13:06:00Z" w16du:dateUtc="2025-05-12T11:06:00Z">
            <w:rPr/>
          </w:rPrChange>
        </w:rPr>
        <w:t>81.</w:t>
      </w:r>
      <w:r w:rsidRPr="002C42F2">
        <w:rPr>
          <w:lang w:val="en-US"/>
          <w:rPrChange w:id="625" w:author="Virginia Anne Nichols" w:date="2025-05-12T13:06:00Z" w16du:dateUtc="2025-05-12T11:06:00Z">
            <w:rPr/>
          </w:rPrChange>
        </w:rPr>
        <w:tab/>
        <w:t xml:space="preserve">Weisberger, D., Ray, M. A., Basinger, N. T. &amp; Thompson, J. J. Chemical, Ecological, Other? Identifying Weed Management Typologies Within Industrialized Cropping Systems in Georgia (U.S.). </w:t>
      </w:r>
      <w:r w:rsidRPr="002C42F2">
        <w:rPr>
          <w:i/>
          <w:iCs/>
          <w:lang w:val="en-US"/>
          <w:rPrChange w:id="626" w:author="Virginia Anne Nichols" w:date="2025-05-12T13:06:00Z" w16du:dateUtc="2025-05-12T11:06:00Z">
            <w:rPr>
              <w:i/>
              <w:iCs/>
            </w:rPr>
          </w:rPrChange>
        </w:rPr>
        <w:t>Agric. Hum. Values</w:t>
      </w:r>
      <w:r w:rsidRPr="002C42F2">
        <w:rPr>
          <w:lang w:val="en-US"/>
          <w:rPrChange w:id="627" w:author="Virginia Anne Nichols" w:date="2025-05-12T13:06:00Z" w16du:dateUtc="2025-05-12T11:06:00Z">
            <w:rPr/>
          </w:rPrChange>
        </w:rPr>
        <w:t xml:space="preserve"> 1–19 doi:10.1007/s10460-023-10530-7.</w:t>
      </w:r>
    </w:p>
    <w:p w14:paraId="3EE9E859" w14:textId="77777777" w:rsidR="002C42F2" w:rsidRPr="002C42F2" w:rsidRDefault="002C42F2" w:rsidP="002C42F2">
      <w:pPr>
        <w:pStyle w:val="Bibliography"/>
        <w:rPr>
          <w:lang w:val="en-US"/>
          <w:rPrChange w:id="628" w:author="Virginia Anne Nichols" w:date="2025-05-12T13:06:00Z" w16du:dateUtc="2025-05-12T11:06:00Z">
            <w:rPr/>
          </w:rPrChange>
        </w:rPr>
      </w:pPr>
      <w:r w:rsidRPr="002C42F2">
        <w:rPr>
          <w:lang w:val="en-US"/>
          <w:rPrChange w:id="629" w:author="Virginia Anne Nichols" w:date="2025-05-12T13:06:00Z" w16du:dateUtc="2025-05-12T11:06:00Z">
            <w:rPr/>
          </w:rPrChange>
        </w:rPr>
        <w:t>82.</w:t>
      </w:r>
      <w:r w:rsidRPr="002C42F2">
        <w:rPr>
          <w:lang w:val="en-US"/>
          <w:rPrChange w:id="630" w:author="Virginia Anne Nichols" w:date="2025-05-12T13:06:00Z" w16du:dateUtc="2025-05-12T11:06:00Z">
            <w:rPr/>
          </w:rPrChange>
        </w:rPr>
        <w:tab/>
        <w:t>The Man Who Tried To Feed The World | American Experience | PBS. https://www.pbs.org/wgbh/americanexperience/films/man-who-tried-to-feed-the-world/.</w:t>
      </w:r>
    </w:p>
    <w:p w14:paraId="2E837FD1" w14:textId="77777777" w:rsidR="002C42F2" w:rsidRPr="002C42F2" w:rsidRDefault="002C42F2" w:rsidP="002C42F2">
      <w:pPr>
        <w:pStyle w:val="Bibliography"/>
        <w:rPr>
          <w:lang w:val="en-US"/>
          <w:rPrChange w:id="631" w:author="Virginia Anne Nichols" w:date="2025-05-12T13:06:00Z" w16du:dateUtc="2025-05-12T11:06:00Z">
            <w:rPr/>
          </w:rPrChange>
        </w:rPr>
      </w:pPr>
      <w:r w:rsidRPr="002C42F2">
        <w:rPr>
          <w:lang w:val="en-US"/>
          <w:rPrChange w:id="632" w:author="Virginia Anne Nichols" w:date="2025-05-12T13:06:00Z" w16du:dateUtc="2025-05-12T11:06:00Z">
            <w:rPr/>
          </w:rPrChange>
        </w:rPr>
        <w:t>83.</w:t>
      </w:r>
      <w:r w:rsidRPr="002C42F2">
        <w:rPr>
          <w:lang w:val="en-US"/>
          <w:rPrChange w:id="633" w:author="Virginia Anne Nichols" w:date="2025-05-12T13:06:00Z" w16du:dateUtc="2025-05-12T11:06:00Z">
            <w:rPr/>
          </w:rPrChange>
        </w:rPr>
        <w:tab/>
        <w:t xml:space="preserve">van Ostaijen, M. &amp; Jhagroe, S. “Get those voices at the table!”: Interview with Deborah Stone. </w:t>
      </w:r>
      <w:r w:rsidRPr="002C42F2">
        <w:rPr>
          <w:i/>
          <w:iCs/>
          <w:lang w:val="en-US"/>
          <w:rPrChange w:id="634" w:author="Virginia Anne Nichols" w:date="2025-05-12T13:06:00Z" w16du:dateUtc="2025-05-12T11:06:00Z">
            <w:rPr>
              <w:i/>
              <w:iCs/>
            </w:rPr>
          </w:rPrChange>
        </w:rPr>
        <w:t>Policy Sci.</w:t>
      </w:r>
      <w:r w:rsidRPr="002C42F2">
        <w:rPr>
          <w:lang w:val="en-US"/>
          <w:rPrChange w:id="635" w:author="Virginia Anne Nichols" w:date="2025-05-12T13:06:00Z" w16du:dateUtc="2025-05-12T11:06:00Z">
            <w:rPr/>
          </w:rPrChange>
        </w:rPr>
        <w:t xml:space="preserve"> </w:t>
      </w:r>
      <w:r w:rsidRPr="002C42F2">
        <w:rPr>
          <w:b/>
          <w:bCs/>
          <w:lang w:val="en-US"/>
          <w:rPrChange w:id="636" w:author="Virginia Anne Nichols" w:date="2025-05-12T13:06:00Z" w16du:dateUtc="2025-05-12T11:06:00Z">
            <w:rPr>
              <w:b/>
              <w:bCs/>
            </w:rPr>
          </w:rPrChange>
        </w:rPr>
        <w:t>48</w:t>
      </w:r>
      <w:r w:rsidRPr="002C42F2">
        <w:rPr>
          <w:lang w:val="en-US"/>
          <w:rPrChange w:id="637" w:author="Virginia Anne Nichols" w:date="2025-05-12T13:06:00Z" w16du:dateUtc="2025-05-12T11:06:00Z">
            <w:rPr/>
          </w:rPrChange>
        </w:rPr>
        <w:t>, 127–133 (2015).</w:t>
      </w:r>
    </w:p>
    <w:p w14:paraId="05CB3478" w14:textId="77777777" w:rsidR="002C42F2" w:rsidRDefault="002C42F2" w:rsidP="002C42F2">
      <w:pPr>
        <w:pStyle w:val="Bibliography"/>
      </w:pPr>
      <w:r w:rsidRPr="002C42F2">
        <w:rPr>
          <w:lang w:val="en-US"/>
          <w:rPrChange w:id="638" w:author="Virginia Anne Nichols" w:date="2025-05-12T13:06:00Z" w16du:dateUtc="2025-05-12T11:06:00Z">
            <w:rPr/>
          </w:rPrChange>
        </w:rPr>
        <w:t>84.</w:t>
      </w:r>
      <w:r w:rsidRPr="002C42F2">
        <w:rPr>
          <w:lang w:val="en-US"/>
          <w:rPrChange w:id="639" w:author="Virginia Anne Nichols" w:date="2025-05-12T13:06:00Z" w16du:dateUtc="2025-05-12T11:06:00Z">
            <w:rPr/>
          </w:rPrChange>
        </w:rPr>
        <w:tab/>
        <w:t xml:space="preserve">Demery, A.-J. C. &amp; Pipkin, M. A. Safe fieldwork strategies for at-risk individuals, their supervisors and institutions. </w:t>
      </w:r>
      <w:r>
        <w:rPr>
          <w:i/>
          <w:iCs/>
        </w:rPr>
        <w:t>Nat. Ecol. Evol.</w:t>
      </w:r>
      <w:r>
        <w:t xml:space="preserve"> </w:t>
      </w:r>
      <w:r>
        <w:rPr>
          <w:b/>
          <w:bCs/>
        </w:rPr>
        <w:t>5</w:t>
      </w:r>
      <w:r>
        <w:t>, 5–9 (2021).</w:t>
      </w:r>
    </w:p>
    <w:p w14:paraId="4BC0F550" w14:textId="5E98EE41" w:rsidR="0030076E" w:rsidRPr="00A427BC" w:rsidRDefault="0030076E" w:rsidP="008A169F">
      <w:pPr>
        <w:rPr>
          <w:lang w:val="en-US"/>
        </w:rPr>
      </w:pPr>
      <w:r w:rsidRPr="00A427BC">
        <w:rPr>
          <w:lang w:val="en-US"/>
        </w:rPr>
        <w:fldChar w:fldCharType="end"/>
      </w:r>
    </w:p>
    <w:p w14:paraId="70364622" w14:textId="77777777" w:rsidR="005E13CB" w:rsidRPr="00A427BC" w:rsidRDefault="005E13CB" w:rsidP="008A169F">
      <w:pPr>
        <w:rPr>
          <w:lang w:val="en-US"/>
        </w:rPr>
      </w:pPr>
    </w:p>
    <w:sectPr w:rsidR="005E13CB" w:rsidRPr="00A427BC" w:rsidSect="002E2390">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126041064">
    <w:abstractNumId w:val="11"/>
  </w:num>
  <w:num w:numId="2" w16cid:durableId="1973247952">
    <w:abstractNumId w:val="14"/>
  </w:num>
  <w:num w:numId="3" w16cid:durableId="403113598">
    <w:abstractNumId w:val="12"/>
  </w:num>
  <w:num w:numId="4" w16cid:durableId="904026108">
    <w:abstractNumId w:val="3"/>
  </w:num>
  <w:num w:numId="5" w16cid:durableId="567149860">
    <w:abstractNumId w:val="1"/>
  </w:num>
  <w:num w:numId="6" w16cid:durableId="1147165096">
    <w:abstractNumId w:val="2"/>
  </w:num>
  <w:num w:numId="7" w16cid:durableId="1156340078">
    <w:abstractNumId w:val="5"/>
  </w:num>
  <w:num w:numId="8" w16cid:durableId="871958497">
    <w:abstractNumId w:val="8"/>
  </w:num>
  <w:num w:numId="9" w16cid:durableId="781727128">
    <w:abstractNumId w:val="13"/>
  </w:num>
  <w:num w:numId="10" w16cid:durableId="1955944344">
    <w:abstractNumId w:val="6"/>
  </w:num>
  <w:num w:numId="11" w16cid:durableId="169876749">
    <w:abstractNumId w:val="10"/>
  </w:num>
  <w:num w:numId="12" w16cid:durableId="265964276">
    <w:abstractNumId w:val="7"/>
  </w:num>
  <w:num w:numId="13" w16cid:durableId="508062934">
    <w:abstractNumId w:val="0"/>
  </w:num>
  <w:num w:numId="14" w16cid:durableId="1828938765">
    <w:abstractNumId w:val="9"/>
  </w:num>
  <w:num w:numId="15" w16cid:durableId="177670828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trackRevisions/>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23C"/>
    <w:rsid w:val="00001237"/>
    <w:rsid w:val="00003446"/>
    <w:rsid w:val="000041E4"/>
    <w:rsid w:val="00004848"/>
    <w:rsid w:val="0000722A"/>
    <w:rsid w:val="0001250B"/>
    <w:rsid w:val="00013787"/>
    <w:rsid w:val="00014184"/>
    <w:rsid w:val="0001493A"/>
    <w:rsid w:val="00014B75"/>
    <w:rsid w:val="00015B5D"/>
    <w:rsid w:val="00015B96"/>
    <w:rsid w:val="000179DC"/>
    <w:rsid w:val="00017ECD"/>
    <w:rsid w:val="000208F6"/>
    <w:rsid w:val="00020FFE"/>
    <w:rsid w:val="00027A60"/>
    <w:rsid w:val="00027EB8"/>
    <w:rsid w:val="000311E4"/>
    <w:rsid w:val="0003497B"/>
    <w:rsid w:val="00034A6D"/>
    <w:rsid w:val="000369A3"/>
    <w:rsid w:val="00042475"/>
    <w:rsid w:val="000434DE"/>
    <w:rsid w:val="00050D2B"/>
    <w:rsid w:val="000513B4"/>
    <w:rsid w:val="0005346B"/>
    <w:rsid w:val="000572BC"/>
    <w:rsid w:val="00061D65"/>
    <w:rsid w:val="00063703"/>
    <w:rsid w:val="00065B3B"/>
    <w:rsid w:val="00070DA5"/>
    <w:rsid w:val="000732A2"/>
    <w:rsid w:val="000732A5"/>
    <w:rsid w:val="00074D39"/>
    <w:rsid w:val="000768E7"/>
    <w:rsid w:val="00077C3A"/>
    <w:rsid w:val="000816CA"/>
    <w:rsid w:val="00081F09"/>
    <w:rsid w:val="00083C0B"/>
    <w:rsid w:val="0008451B"/>
    <w:rsid w:val="0008605E"/>
    <w:rsid w:val="00086D8C"/>
    <w:rsid w:val="000923F7"/>
    <w:rsid w:val="0009281A"/>
    <w:rsid w:val="00093453"/>
    <w:rsid w:val="00093B2C"/>
    <w:rsid w:val="000949BF"/>
    <w:rsid w:val="0009558F"/>
    <w:rsid w:val="00097AF5"/>
    <w:rsid w:val="000A15F4"/>
    <w:rsid w:val="000A1EBD"/>
    <w:rsid w:val="000A286F"/>
    <w:rsid w:val="000A4743"/>
    <w:rsid w:val="000A4D89"/>
    <w:rsid w:val="000A7509"/>
    <w:rsid w:val="000B54D4"/>
    <w:rsid w:val="000C432F"/>
    <w:rsid w:val="000C70FE"/>
    <w:rsid w:val="000C7806"/>
    <w:rsid w:val="000D16E3"/>
    <w:rsid w:val="000D284F"/>
    <w:rsid w:val="000D30DB"/>
    <w:rsid w:val="000D30DE"/>
    <w:rsid w:val="000D7352"/>
    <w:rsid w:val="000E1579"/>
    <w:rsid w:val="000E7DB5"/>
    <w:rsid w:val="000F1805"/>
    <w:rsid w:val="000F4919"/>
    <w:rsid w:val="000F4B31"/>
    <w:rsid w:val="000F6AB9"/>
    <w:rsid w:val="00101CF6"/>
    <w:rsid w:val="001059F2"/>
    <w:rsid w:val="0011019C"/>
    <w:rsid w:val="00112FF0"/>
    <w:rsid w:val="0011609C"/>
    <w:rsid w:val="00121249"/>
    <w:rsid w:val="00121EF4"/>
    <w:rsid w:val="0012252F"/>
    <w:rsid w:val="001227C2"/>
    <w:rsid w:val="00123E1A"/>
    <w:rsid w:val="0012423C"/>
    <w:rsid w:val="00124EC3"/>
    <w:rsid w:val="001263D3"/>
    <w:rsid w:val="001276AC"/>
    <w:rsid w:val="0013156B"/>
    <w:rsid w:val="00133B7A"/>
    <w:rsid w:val="0013498C"/>
    <w:rsid w:val="001357A2"/>
    <w:rsid w:val="00136412"/>
    <w:rsid w:val="0014002B"/>
    <w:rsid w:val="00142E76"/>
    <w:rsid w:val="00146801"/>
    <w:rsid w:val="00146F9D"/>
    <w:rsid w:val="001529B6"/>
    <w:rsid w:val="00152C2F"/>
    <w:rsid w:val="00155AF9"/>
    <w:rsid w:val="0015695F"/>
    <w:rsid w:val="00165DE4"/>
    <w:rsid w:val="00167D8E"/>
    <w:rsid w:val="001715DC"/>
    <w:rsid w:val="00172B03"/>
    <w:rsid w:val="00174198"/>
    <w:rsid w:val="0017561C"/>
    <w:rsid w:val="00177FF1"/>
    <w:rsid w:val="0018440F"/>
    <w:rsid w:val="001856E3"/>
    <w:rsid w:val="0019163D"/>
    <w:rsid w:val="00191CB0"/>
    <w:rsid w:val="00192AA2"/>
    <w:rsid w:val="0019603D"/>
    <w:rsid w:val="0019711C"/>
    <w:rsid w:val="00197361"/>
    <w:rsid w:val="001A0C93"/>
    <w:rsid w:val="001A22DC"/>
    <w:rsid w:val="001A28DE"/>
    <w:rsid w:val="001A43DA"/>
    <w:rsid w:val="001A640B"/>
    <w:rsid w:val="001B131C"/>
    <w:rsid w:val="001B71CF"/>
    <w:rsid w:val="001B77E8"/>
    <w:rsid w:val="001B78AE"/>
    <w:rsid w:val="001C3EE8"/>
    <w:rsid w:val="001C4A98"/>
    <w:rsid w:val="001C668F"/>
    <w:rsid w:val="001C69F7"/>
    <w:rsid w:val="001C6E5A"/>
    <w:rsid w:val="001C7591"/>
    <w:rsid w:val="001C7929"/>
    <w:rsid w:val="001D08B4"/>
    <w:rsid w:val="001D1E24"/>
    <w:rsid w:val="001D1FFB"/>
    <w:rsid w:val="001D43ED"/>
    <w:rsid w:val="001D4831"/>
    <w:rsid w:val="001D63CE"/>
    <w:rsid w:val="001D6797"/>
    <w:rsid w:val="001D7C5C"/>
    <w:rsid w:val="001E03F4"/>
    <w:rsid w:val="001E45B6"/>
    <w:rsid w:val="001E6AC2"/>
    <w:rsid w:val="001E6DEB"/>
    <w:rsid w:val="001E6F70"/>
    <w:rsid w:val="001F0B4C"/>
    <w:rsid w:val="001F2CAD"/>
    <w:rsid w:val="001F5FFE"/>
    <w:rsid w:val="001F647D"/>
    <w:rsid w:val="00200CAF"/>
    <w:rsid w:val="00200D9D"/>
    <w:rsid w:val="00202CF7"/>
    <w:rsid w:val="00203CB5"/>
    <w:rsid w:val="0020544A"/>
    <w:rsid w:val="00205B7A"/>
    <w:rsid w:val="0020694B"/>
    <w:rsid w:val="00212FE6"/>
    <w:rsid w:val="002133D9"/>
    <w:rsid w:val="00216162"/>
    <w:rsid w:val="00221628"/>
    <w:rsid w:val="00222C4B"/>
    <w:rsid w:val="002254CD"/>
    <w:rsid w:val="00227166"/>
    <w:rsid w:val="00230595"/>
    <w:rsid w:val="00233ED2"/>
    <w:rsid w:val="0023497B"/>
    <w:rsid w:val="00237847"/>
    <w:rsid w:val="00240036"/>
    <w:rsid w:val="00242C3A"/>
    <w:rsid w:val="00243455"/>
    <w:rsid w:val="002440B0"/>
    <w:rsid w:val="0024457A"/>
    <w:rsid w:val="002469FE"/>
    <w:rsid w:val="002540FF"/>
    <w:rsid w:val="002554C6"/>
    <w:rsid w:val="002554D1"/>
    <w:rsid w:val="00257261"/>
    <w:rsid w:val="00263F2A"/>
    <w:rsid w:val="00270076"/>
    <w:rsid w:val="00270305"/>
    <w:rsid w:val="00270BED"/>
    <w:rsid w:val="0027177D"/>
    <w:rsid w:val="0027207A"/>
    <w:rsid w:val="00276DDA"/>
    <w:rsid w:val="002779F1"/>
    <w:rsid w:val="00277B70"/>
    <w:rsid w:val="00277E2B"/>
    <w:rsid w:val="00280960"/>
    <w:rsid w:val="002817B7"/>
    <w:rsid w:val="00281E10"/>
    <w:rsid w:val="002827E9"/>
    <w:rsid w:val="00284C47"/>
    <w:rsid w:val="0029011A"/>
    <w:rsid w:val="00291DF9"/>
    <w:rsid w:val="00292462"/>
    <w:rsid w:val="002934D1"/>
    <w:rsid w:val="0029406B"/>
    <w:rsid w:val="00294719"/>
    <w:rsid w:val="002A34FD"/>
    <w:rsid w:val="002A52C1"/>
    <w:rsid w:val="002A5F23"/>
    <w:rsid w:val="002B0BB2"/>
    <w:rsid w:val="002B1246"/>
    <w:rsid w:val="002B15C0"/>
    <w:rsid w:val="002B2711"/>
    <w:rsid w:val="002B2B97"/>
    <w:rsid w:val="002B5F02"/>
    <w:rsid w:val="002B67B4"/>
    <w:rsid w:val="002B6E1B"/>
    <w:rsid w:val="002C0234"/>
    <w:rsid w:val="002C07B7"/>
    <w:rsid w:val="002C0F72"/>
    <w:rsid w:val="002C1FBB"/>
    <w:rsid w:val="002C20E9"/>
    <w:rsid w:val="002C3FC7"/>
    <w:rsid w:val="002C42F2"/>
    <w:rsid w:val="002C4B54"/>
    <w:rsid w:val="002C5AFA"/>
    <w:rsid w:val="002C5D33"/>
    <w:rsid w:val="002C7496"/>
    <w:rsid w:val="002C7563"/>
    <w:rsid w:val="002D1920"/>
    <w:rsid w:val="002D2290"/>
    <w:rsid w:val="002D5221"/>
    <w:rsid w:val="002D5B69"/>
    <w:rsid w:val="002E01F1"/>
    <w:rsid w:val="002E104F"/>
    <w:rsid w:val="002E15CC"/>
    <w:rsid w:val="002E19F4"/>
    <w:rsid w:val="002E2390"/>
    <w:rsid w:val="002E2C68"/>
    <w:rsid w:val="002E3942"/>
    <w:rsid w:val="002F0E37"/>
    <w:rsid w:val="002F1A3B"/>
    <w:rsid w:val="002F2F00"/>
    <w:rsid w:val="002F2F63"/>
    <w:rsid w:val="002F4CE6"/>
    <w:rsid w:val="002F68BE"/>
    <w:rsid w:val="0030076E"/>
    <w:rsid w:val="00300F8A"/>
    <w:rsid w:val="003013EE"/>
    <w:rsid w:val="003019ED"/>
    <w:rsid w:val="00303FDE"/>
    <w:rsid w:val="00304B6E"/>
    <w:rsid w:val="003079CB"/>
    <w:rsid w:val="00311C47"/>
    <w:rsid w:val="00317CF0"/>
    <w:rsid w:val="00322756"/>
    <w:rsid w:val="00324BBB"/>
    <w:rsid w:val="00326AC1"/>
    <w:rsid w:val="00330877"/>
    <w:rsid w:val="003319F6"/>
    <w:rsid w:val="00331DD2"/>
    <w:rsid w:val="00336A9C"/>
    <w:rsid w:val="00337077"/>
    <w:rsid w:val="0033786C"/>
    <w:rsid w:val="00341278"/>
    <w:rsid w:val="0034283F"/>
    <w:rsid w:val="00343A9F"/>
    <w:rsid w:val="00347E34"/>
    <w:rsid w:val="003501C7"/>
    <w:rsid w:val="00353ABB"/>
    <w:rsid w:val="003549DB"/>
    <w:rsid w:val="00357450"/>
    <w:rsid w:val="00357D37"/>
    <w:rsid w:val="003618A2"/>
    <w:rsid w:val="00364BEC"/>
    <w:rsid w:val="00365424"/>
    <w:rsid w:val="003658BF"/>
    <w:rsid w:val="00367CF8"/>
    <w:rsid w:val="00370593"/>
    <w:rsid w:val="00370775"/>
    <w:rsid w:val="003739B1"/>
    <w:rsid w:val="00375C24"/>
    <w:rsid w:val="00377972"/>
    <w:rsid w:val="0038243C"/>
    <w:rsid w:val="00382CF5"/>
    <w:rsid w:val="00383CA4"/>
    <w:rsid w:val="0038432A"/>
    <w:rsid w:val="00384F1B"/>
    <w:rsid w:val="00387D49"/>
    <w:rsid w:val="00390894"/>
    <w:rsid w:val="00392410"/>
    <w:rsid w:val="00394978"/>
    <w:rsid w:val="00394BCC"/>
    <w:rsid w:val="003955C8"/>
    <w:rsid w:val="0039604B"/>
    <w:rsid w:val="003970CF"/>
    <w:rsid w:val="003A030D"/>
    <w:rsid w:val="003A42F0"/>
    <w:rsid w:val="003B028F"/>
    <w:rsid w:val="003B13CE"/>
    <w:rsid w:val="003B21F9"/>
    <w:rsid w:val="003B28D0"/>
    <w:rsid w:val="003B4A09"/>
    <w:rsid w:val="003B6E42"/>
    <w:rsid w:val="003C03BB"/>
    <w:rsid w:val="003C3EE0"/>
    <w:rsid w:val="003C4BF5"/>
    <w:rsid w:val="003C5BB1"/>
    <w:rsid w:val="003C7FBF"/>
    <w:rsid w:val="003D1C2B"/>
    <w:rsid w:val="003D4DD4"/>
    <w:rsid w:val="003D520B"/>
    <w:rsid w:val="003D7803"/>
    <w:rsid w:val="003E01FF"/>
    <w:rsid w:val="003E0B2E"/>
    <w:rsid w:val="003E304E"/>
    <w:rsid w:val="003E3254"/>
    <w:rsid w:val="003E4EBD"/>
    <w:rsid w:val="003F03F5"/>
    <w:rsid w:val="003F1594"/>
    <w:rsid w:val="003F22D7"/>
    <w:rsid w:val="003F2AD7"/>
    <w:rsid w:val="003F2EAF"/>
    <w:rsid w:val="00400119"/>
    <w:rsid w:val="00405547"/>
    <w:rsid w:val="00405A4C"/>
    <w:rsid w:val="00410950"/>
    <w:rsid w:val="00411E3A"/>
    <w:rsid w:val="00414ABC"/>
    <w:rsid w:val="0042180F"/>
    <w:rsid w:val="00424324"/>
    <w:rsid w:val="004260D3"/>
    <w:rsid w:val="00426C62"/>
    <w:rsid w:val="00430422"/>
    <w:rsid w:val="004312E6"/>
    <w:rsid w:val="00441DC7"/>
    <w:rsid w:val="0044469E"/>
    <w:rsid w:val="00445D45"/>
    <w:rsid w:val="00447075"/>
    <w:rsid w:val="00455FB9"/>
    <w:rsid w:val="00461557"/>
    <w:rsid w:val="00464BD1"/>
    <w:rsid w:val="00467BD3"/>
    <w:rsid w:val="00474EA2"/>
    <w:rsid w:val="0047626B"/>
    <w:rsid w:val="0047685D"/>
    <w:rsid w:val="00476B73"/>
    <w:rsid w:val="004777A7"/>
    <w:rsid w:val="0047798B"/>
    <w:rsid w:val="00477D20"/>
    <w:rsid w:val="00477F72"/>
    <w:rsid w:val="00480DEA"/>
    <w:rsid w:val="00481653"/>
    <w:rsid w:val="00481783"/>
    <w:rsid w:val="00481C7D"/>
    <w:rsid w:val="0049009F"/>
    <w:rsid w:val="004918A4"/>
    <w:rsid w:val="004918CE"/>
    <w:rsid w:val="00492421"/>
    <w:rsid w:val="00492609"/>
    <w:rsid w:val="00493163"/>
    <w:rsid w:val="004A02F2"/>
    <w:rsid w:val="004A2080"/>
    <w:rsid w:val="004A756B"/>
    <w:rsid w:val="004B1395"/>
    <w:rsid w:val="004B186E"/>
    <w:rsid w:val="004B2CA9"/>
    <w:rsid w:val="004B348C"/>
    <w:rsid w:val="004B3A0C"/>
    <w:rsid w:val="004B48DF"/>
    <w:rsid w:val="004B79B8"/>
    <w:rsid w:val="004C06DA"/>
    <w:rsid w:val="004C52C2"/>
    <w:rsid w:val="004C5450"/>
    <w:rsid w:val="004C585D"/>
    <w:rsid w:val="004C5DE2"/>
    <w:rsid w:val="004D0179"/>
    <w:rsid w:val="004D3426"/>
    <w:rsid w:val="004D3EAD"/>
    <w:rsid w:val="004D5302"/>
    <w:rsid w:val="004E2394"/>
    <w:rsid w:val="004E2C6B"/>
    <w:rsid w:val="004E66BE"/>
    <w:rsid w:val="004F082A"/>
    <w:rsid w:val="004F1CF0"/>
    <w:rsid w:val="004F59E7"/>
    <w:rsid w:val="004F5CC1"/>
    <w:rsid w:val="004F637D"/>
    <w:rsid w:val="004F74BE"/>
    <w:rsid w:val="004F7CEA"/>
    <w:rsid w:val="005005CA"/>
    <w:rsid w:val="00500890"/>
    <w:rsid w:val="00502975"/>
    <w:rsid w:val="00503079"/>
    <w:rsid w:val="00507E6C"/>
    <w:rsid w:val="00511C53"/>
    <w:rsid w:val="005167FB"/>
    <w:rsid w:val="0051782B"/>
    <w:rsid w:val="00520667"/>
    <w:rsid w:val="005218F8"/>
    <w:rsid w:val="00526DFC"/>
    <w:rsid w:val="0052735F"/>
    <w:rsid w:val="005303F9"/>
    <w:rsid w:val="005327F4"/>
    <w:rsid w:val="00532BA2"/>
    <w:rsid w:val="005370FC"/>
    <w:rsid w:val="00537C38"/>
    <w:rsid w:val="00542928"/>
    <w:rsid w:val="00546CC0"/>
    <w:rsid w:val="00546D13"/>
    <w:rsid w:val="00551E8C"/>
    <w:rsid w:val="00551F22"/>
    <w:rsid w:val="005522EC"/>
    <w:rsid w:val="00555110"/>
    <w:rsid w:val="005553D6"/>
    <w:rsid w:val="00555E31"/>
    <w:rsid w:val="00555F99"/>
    <w:rsid w:val="00556EF7"/>
    <w:rsid w:val="005578A7"/>
    <w:rsid w:val="00561BF2"/>
    <w:rsid w:val="005622C2"/>
    <w:rsid w:val="0056662F"/>
    <w:rsid w:val="005672A8"/>
    <w:rsid w:val="0057072D"/>
    <w:rsid w:val="00570B26"/>
    <w:rsid w:val="00571F8D"/>
    <w:rsid w:val="00572F84"/>
    <w:rsid w:val="005740D3"/>
    <w:rsid w:val="0057732D"/>
    <w:rsid w:val="005822D8"/>
    <w:rsid w:val="00583BA0"/>
    <w:rsid w:val="00584447"/>
    <w:rsid w:val="0058694A"/>
    <w:rsid w:val="005904E5"/>
    <w:rsid w:val="0059083B"/>
    <w:rsid w:val="005965CE"/>
    <w:rsid w:val="005A00E0"/>
    <w:rsid w:val="005A16B1"/>
    <w:rsid w:val="005A37D1"/>
    <w:rsid w:val="005A54F6"/>
    <w:rsid w:val="005A665D"/>
    <w:rsid w:val="005A6816"/>
    <w:rsid w:val="005A6FD4"/>
    <w:rsid w:val="005B1CF4"/>
    <w:rsid w:val="005B3407"/>
    <w:rsid w:val="005B492B"/>
    <w:rsid w:val="005B6AC3"/>
    <w:rsid w:val="005C4F43"/>
    <w:rsid w:val="005D0548"/>
    <w:rsid w:val="005D0AB4"/>
    <w:rsid w:val="005E063C"/>
    <w:rsid w:val="005E13CB"/>
    <w:rsid w:val="005E1D20"/>
    <w:rsid w:val="005E5186"/>
    <w:rsid w:val="005E531C"/>
    <w:rsid w:val="005E688E"/>
    <w:rsid w:val="005E7AAE"/>
    <w:rsid w:val="005F0202"/>
    <w:rsid w:val="005F23AB"/>
    <w:rsid w:val="005F3291"/>
    <w:rsid w:val="005F442A"/>
    <w:rsid w:val="005F5DD2"/>
    <w:rsid w:val="005F7F3F"/>
    <w:rsid w:val="006002FF"/>
    <w:rsid w:val="006006C6"/>
    <w:rsid w:val="00600E67"/>
    <w:rsid w:val="006035D7"/>
    <w:rsid w:val="00605270"/>
    <w:rsid w:val="0060586C"/>
    <w:rsid w:val="006075B5"/>
    <w:rsid w:val="0061086F"/>
    <w:rsid w:val="00611C62"/>
    <w:rsid w:val="00612CBD"/>
    <w:rsid w:val="0061375A"/>
    <w:rsid w:val="00613DCD"/>
    <w:rsid w:val="006212E1"/>
    <w:rsid w:val="006213E5"/>
    <w:rsid w:val="00621EB7"/>
    <w:rsid w:val="006237A3"/>
    <w:rsid w:val="006248D1"/>
    <w:rsid w:val="00624B16"/>
    <w:rsid w:val="006324EC"/>
    <w:rsid w:val="00632727"/>
    <w:rsid w:val="00632DA9"/>
    <w:rsid w:val="00632E00"/>
    <w:rsid w:val="006355F8"/>
    <w:rsid w:val="00635710"/>
    <w:rsid w:val="006377AD"/>
    <w:rsid w:val="006402A5"/>
    <w:rsid w:val="00641ABE"/>
    <w:rsid w:val="006426D8"/>
    <w:rsid w:val="00647412"/>
    <w:rsid w:val="00650554"/>
    <w:rsid w:val="00650D5D"/>
    <w:rsid w:val="00652FA1"/>
    <w:rsid w:val="00654727"/>
    <w:rsid w:val="0066073B"/>
    <w:rsid w:val="006653A5"/>
    <w:rsid w:val="00671B76"/>
    <w:rsid w:val="00672790"/>
    <w:rsid w:val="00673001"/>
    <w:rsid w:val="006735A7"/>
    <w:rsid w:val="00673AB1"/>
    <w:rsid w:val="00676709"/>
    <w:rsid w:val="00677699"/>
    <w:rsid w:val="006777C1"/>
    <w:rsid w:val="006818C7"/>
    <w:rsid w:val="006876E3"/>
    <w:rsid w:val="00692048"/>
    <w:rsid w:val="00692F29"/>
    <w:rsid w:val="006931DB"/>
    <w:rsid w:val="006A29CE"/>
    <w:rsid w:val="006A3B7E"/>
    <w:rsid w:val="006A3F10"/>
    <w:rsid w:val="006B2D13"/>
    <w:rsid w:val="006C190F"/>
    <w:rsid w:val="006C5FE3"/>
    <w:rsid w:val="006C7F90"/>
    <w:rsid w:val="006D11F1"/>
    <w:rsid w:val="006D1C64"/>
    <w:rsid w:val="006D2EA8"/>
    <w:rsid w:val="006D6832"/>
    <w:rsid w:val="006D6BA1"/>
    <w:rsid w:val="006D7072"/>
    <w:rsid w:val="006E0DB7"/>
    <w:rsid w:val="006E3048"/>
    <w:rsid w:val="006E637E"/>
    <w:rsid w:val="006E71CD"/>
    <w:rsid w:val="006F2DAA"/>
    <w:rsid w:val="006F4235"/>
    <w:rsid w:val="006F5955"/>
    <w:rsid w:val="006F7050"/>
    <w:rsid w:val="006F7C62"/>
    <w:rsid w:val="007018EE"/>
    <w:rsid w:val="0070647C"/>
    <w:rsid w:val="00706C0A"/>
    <w:rsid w:val="00706E79"/>
    <w:rsid w:val="00707990"/>
    <w:rsid w:val="00710000"/>
    <w:rsid w:val="00711A2C"/>
    <w:rsid w:val="00711DDD"/>
    <w:rsid w:val="007123F8"/>
    <w:rsid w:val="00713AF0"/>
    <w:rsid w:val="00716EAE"/>
    <w:rsid w:val="0072260F"/>
    <w:rsid w:val="0072381E"/>
    <w:rsid w:val="00724B6E"/>
    <w:rsid w:val="00725207"/>
    <w:rsid w:val="007257A3"/>
    <w:rsid w:val="007258F3"/>
    <w:rsid w:val="00725DC3"/>
    <w:rsid w:val="00725FDB"/>
    <w:rsid w:val="00730860"/>
    <w:rsid w:val="0073106B"/>
    <w:rsid w:val="00732201"/>
    <w:rsid w:val="00732F00"/>
    <w:rsid w:val="00733760"/>
    <w:rsid w:val="00734E6F"/>
    <w:rsid w:val="00736E68"/>
    <w:rsid w:val="00740CB1"/>
    <w:rsid w:val="00742884"/>
    <w:rsid w:val="00742E34"/>
    <w:rsid w:val="00750AC7"/>
    <w:rsid w:val="0075515B"/>
    <w:rsid w:val="0075535E"/>
    <w:rsid w:val="00757B8D"/>
    <w:rsid w:val="00763314"/>
    <w:rsid w:val="00763871"/>
    <w:rsid w:val="00764860"/>
    <w:rsid w:val="00764B96"/>
    <w:rsid w:val="00766CF5"/>
    <w:rsid w:val="00766FDE"/>
    <w:rsid w:val="007678D8"/>
    <w:rsid w:val="00767AF2"/>
    <w:rsid w:val="007705CD"/>
    <w:rsid w:val="00770732"/>
    <w:rsid w:val="00772B8B"/>
    <w:rsid w:val="007759D7"/>
    <w:rsid w:val="00776860"/>
    <w:rsid w:val="00782351"/>
    <w:rsid w:val="007832C7"/>
    <w:rsid w:val="00784026"/>
    <w:rsid w:val="00787942"/>
    <w:rsid w:val="007922B7"/>
    <w:rsid w:val="00792BE4"/>
    <w:rsid w:val="00793686"/>
    <w:rsid w:val="00794063"/>
    <w:rsid w:val="007A1F5A"/>
    <w:rsid w:val="007A4C74"/>
    <w:rsid w:val="007A5B68"/>
    <w:rsid w:val="007B36AC"/>
    <w:rsid w:val="007B505D"/>
    <w:rsid w:val="007B5D82"/>
    <w:rsid w:val="007B6D82"/>
    <w:rsid w:val="007B7937"/>
    <w:rsid w:val="007C0BF0"/>
    <w:rsid w:val="007C17DC"/>
    <w:rsid w:val="007C2D7D"/>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E58D5"/>
    <w:rsid w:val="007E6D0D"/>
    <w:rsid w:val="007F10CD"/>
    <w:rsid w:val="007F2DD8"/>
    <w:rsid w:val="007F3335"/>
    <w:rsid w:val="007F57C7"/>
    <w:rsid w:val="007F5D45"/>
    <w:rsid w:val="0080198F"/>
    <w:rsid w:val="00803795"/>
    <w:rsid w:val="00804663"/>
    <w:rsid w:val="008063AB"/>
    <w:rsid w:val="00810A3C"/>
    <w:rsid w:val="00812C0D"/>
    <w:rsid w:val="00814DDD"/>
    <w:rsid w:val="00821D8B"/>
    <w:rsid w:val="00822A3A"/>
    <w:rsid w:val="0083017C"/>
    <w:rsid w:val="00830C57"/>
    <w:rsid w:val="00832084"/>
    <w:rsid w:val="008328EA"/>
    <w:rsid w:val="00836245"/>
    <w:rsid w:val="008370B8"/>
    <w:rsid w:val="00844FE3"/>
    <w:rsid w:val="008458AB"/>
    <w:rsid w:val="008458FD"/>
    <w:rsid w:val="00847492"/>
    <w:rsid w:val="0085121A"/>
    <w:rsid w:val="008526F6"/>
    <w:rsid w:val="008527FE"/>
    <w:rsid w:val="00853202"/>
    <w:rsid w:val="00855D26"/>
    <w:rsid w:val="00856997"/>
    <w:rsid w:val="00863F31"/>
    <w:rsid w:val="00864973"/>
    <w:rsid w:val="008664CF"/>
    <w:rsid w:val="008673DD"/>
    <w:rsid w:val="008728E6"/>
    <w:rsid w:val="00872F1F"/>
    <w:rsid w:val="00873FDC"/>
    <w:rsid w:val="0087525B"/>
    <w:rsid w:val="008774CE"/>
    <w:rsid w:val="00883353"/>
    <w:rsid w:val="008834DD"/>
    <w:rsid w:val="00883EF3"/>
    <w:rsid w:val="008846E0"/>
    <w:rsid w:val="00886A8B"/>
    <w:rsid w:val="0089148D"/>
    <w:rsid w:val="00897AE7"/>
    <w:rsid w:val="008A169F"/>
    <w:rsid w:val="008A3399"/>
    <w:rsid w:val="008A34AE"/>
    <w:rsid w:val="008A4A87"/>
    <w:rsid w:val="008A52EC"/>
    <w:rsid w:val="008A64FD"/>
    <w:rsid w:val="008A6ED8"/>
    <w:rsid w:val="008B1D18"/>
    <w:rsid w:val="008B47B9"/>
    <w:rsid w:val="008B5808"/>
    <w:rsid w:val="008C1B0E"/>
    <w:rsid w:val="008C20AC"/>
    <w:rsid w:val="008C4D81"/>
    <w:rsid w:val="008D2ECE"/>
    <w:rsid w:val="008D31E6"/>
    <w:rsid w:val="008D4591"/>
    <w:rsid w:val="008D5296"/>
    <w:rsid w:val="008D5CBD"/>
    <w:rsid w:val="008E3006"/>
    <w:rsid w:val="008E4670"/>
    <w:rsid w:val="008E4F4B"/>
    <w:rsid w:val="008F0247"/>
    <w:rsid w:val="008F0E55"/>
    <w:rsid w:val="008F52DA"/>
    <w:rsid w:val="008F5D30"/>
    <w:rsid w:val="00900F87"/>
    <w:rsid w:val="0090571F"/>
    <w:rsid w:val="00906334"/>
    <w:rsid w:val="009147B2"/>
    <w:rsid w:val="00920104"/>
    <w:rsid w:val="009237C8"/>
    <w:rsid w:val="00926CF0"/>
    <w:rsid w:val="0093395F"/>
    <w:rsid w:val="0093543C"/>
    <w:rsid w:val="00935583"/>
    <w:rsid w:val="009413F1"/>
    <w:rsid w:val="009442EB"/>
    <w:rsid w:val="00953531"/>
    <w:rsid w:val="00953B32"/>
    <w:rsid w:val="00954393"/>
    <w:rsid w:val="00954CBC"/>
    <w:rsid w:val="00955CAF"/>
    <w:rsid w:val="009562A6"/>
    <w:rsid w:val="00956590"/>
    <w:rsid w:val="00960F74"/>
    <w:rsid w:val="009619C9"/>
    <w:rsid w:val="00967B5B"/>
    <w:rsid w:val="00967FC4"/>
    <w:rsid w:val="009724E3"/>
    <w:rsid w:val="009726FD"/>
    <w:rsid w:val="0097277A"/>
    <w:rsid w:val="00975CB0"/>
    <w:rsid w:val="00980B84"/>
    <w:rsid w:val="00982FF3"/>
    <w:rsid w:val="00983565"/>
    <w:rsid w:val="009859E5"/>
    <w:rsid w:val="009868F6"/>
    <w:rsid w:val="00991FE8"/>
    <w:rsid w:val="009942D5"/>
    <w:rsid w:val="009A0D1A"/>
    <w:rsid w:val="009A141C"/>
    <w:rsid w:val="009A1F4F"/>
    <w:rsid w:val="009A267D"/>
    <w:rsid w:val="009A2AE3"/>
    <w:rsid w:val="009A6B1E"/>
    <w:rsid w:val="009B2AF7"/>
    <w:rsid w:val="009B5DF7"/>
    <w:rsid w:val="009C1104"/>
    <w:rsid w:val="009C1E3E"/>
    <w:rsid w:val="009C33CD"/>
    <w:rsid w:val="009C4921"/>
    <w:rsid w:val="009C7B86"/>
    <w:rsid w:val="009C7EA9"/>
    <w:rsid w:val="009D28FA"/>
    <w:rsid w:val="009D37A4"/>
    <w:rsid w:val="009D4689"/>
    <w:rsid w:val="009D6A2D"/>
    <w:rsid w:val="009D766B"/>
    <w:rsid w:val="009E473B"/>
    <w:rsid w:val="009E5B92"/>
    <w:rsid w:val="009E7155"/>
    <w:rsid w:val="009F6D33"/>
    <w:rsid w:val="00A017E3"/>
    <w:rsid w:val="00A02CE8"/>
    <w:rsid w:val="00A06BCD"/>
    <w:rsid w:val="00A15848"/>
    <w:rsid w:val="00A1659B"/>
    <w:rsid w:val="00A20A15"/>
    <w:rsid w:val="00A2432E"/>
    <w:rsid w:val="00A244D7"/>
    <w:rsid w:val="00A24B62"/>
    <w:rsid w:val="00A24E3E"/>
    <w:rsid w:val="00A26087"/>
    <w:rsid w:val="00A264BD"/>
    <w:rsid w:val="00A30416"/>
    <w:rsid w:val="00A30660"/>
    <w:rsid w:val="00A30E15"/>
    <w:rsid w:val="00A34416"/>
    <w:rsid w:val="00A40128"/>
    <w:rsid w:val="00A427BC"/>
    <w:rsid w:val="00A42909"/>
    <w:rsid w:val="00A42FCE"/>
    <w:rsid w:val="00A4510A"/>
    <w:rsid w:val="00A56E52"/>
    <w:rsid w:val="00A61915"/>
    <w:rsid w:val="00A6595D"/>
    <w:rsid w:val="00A66035"/>
    <w:rsid w:val="00A66F26"/>
    <w:rsid w:val="00A71213"/>
    <w:rsid w:val="00A81003"/>
    <w:rsid w:val="00A818B4"/>
    <w:rsid w:val="00A82325"/>
    <w:rsid w:val="00A851BD"/>
    <w:rsid w:val="00A86F8F"/>
    <w:rsid w:val="00A933CA"/>
    <w:rsid w:val="00A93421"/>
    <w:rsid w:val="00A97355"/>
    <w:rsid w:val="00AA0AAE"/>
    <w:rsid w:val="00AA48A9"/>
    <w:rsid w:val="00AA498C"/>
    <w:rsid w:val="00AA78D4"/>
    <w:rsid w:val="00AB0260"/>
    <w:rsid w:val="00AB2A8B"/>
    <w:rsid w:val="00AB7F3D"/>
    <w:rsid w:val="00AC6731"/>
    <w:rsid w:val="00AD0519"/>
    <w:rsid w:val="00AD2530"/>
    <w:rsid w:val="00AD588B"/>
    <w:rsid w:val="00AD58AF"/>
    <w:rsid w:val="00AD6ED0"/>
    <w:rsid w:val="00AD6FB8"/>
    <w:rsid w:val="00AD732E"/>
    <w:rsid w:val="00AE0FF5"/>
    <w:rsid w:val="00AE296C"/>
    <w:rsid w:val="00AF2F84"/>
    <w:rsid w:val="00AF349F"/>
    <w:rsid w:val="00AF4925"/>
    <w:rsid w:val="00AF58A9"/>
    <w:rsid w:val="00AF69AB"/>
    <w:rsid w:val="00AF6B7D"/>
    <w:rsid w:val="00AF6E1D"/>
    <w:rsid w:val="00B008D2"/>
    <w:rsid w:val="00B0213B"/>
    <w:rsid w:val="00B04EE2"/>
    <w:rsid w:val="00B067E5"/>
    <w:rsid w:val="00B075EE"/>
    <w:rsid w:val="00B11261"/>
    <w:rsid w:val="00B1388B"/>
    <w:rsid w:val="00B156BE"/>
    <w:rsid w:val="00B156DC"/>
    <w:rsid w:val="00B15954"/>
    <w:rsid w:val="00B16AFD"/>
    <w:rsid w:val="00B22D46"/>
    <w:rsid w:val="00B22E5D"/>
    <w:rsid w:val="00B2392A"/>
    <w:rsid w:val="00B25BC5"/>
    <w:rsid w:val="00B302F8"/>
    <w:rsid w:val="00B32D51"/>
    <w:rsid w:val="00B3358D"/>
    <w:rsid w:val="00B36200"/>
    <w:rsid w:val="00B3633F"/>
    <w:rsid w:val="00B4014F"/>
    <w:rsid w:val="00B41852"/>
    <w:rsid w:val="00B429F1"/>
    <w:rsid w:val="00B43A00"/>
    <w:rsid w:val="00B43CF3"/>
    <w:rsid w:val="00B43D1F"/>
    <w:rsid w:val="00B46472"/>
    <w:rsid w:val="00B4788C"/>
    <w:rsid w:val="00B51666"/>
    <w:rsid w:val="00B543A3"/>
    <w:rsid w:val="00B55C7F"/>
    <w:rsid w:val="00B55CD4"/>
    <w:rsid w:val="00B5639E"/>
    <w:rsid w:val="00B56E48"/>
    <w:rsid w:val="00B61769"/>
    <w:rsid w:val="00B61AB0"/>
    <w:rsid w:val="00B61CF4"/>
    <w:rsid w:val="00B64839"/>
    <w:rsid w:val="00B736CD"/>
    <w:rsid w:val="00B7371F"/>
    <w:rsid w:val="00B76E57"/>
    <w:rsid w:val="00B8062A"/>
    <w:rsid w:val="00B81028"/>
    <w:rsid w:val="00B83893"/>
    <w:rsid w:val="00B85F6E"/>
    <w:rsid w:val="00B87081"/>
    <w:rsid w:val="00B94229"/>
    <w:rsid w:val="00B94D29"/>
    <w:rsid w:val="00BA117B"/>
    <w:rsid w:val="00BA1A76"/>
    <w:rsid w:val="00BA40EE"/>
    <w:rsid w:val="00BA5668"/>
    <w:rsid w:val="00BA6E69"/>
    <w:rsid w:val="00BA74FC"/>
    <w:rsid w:val="00BC0161"/>
    <w:rsid w:val="00BC0B3E"/>
    <w:rsid w:val="00BC13F2"/>
    <w:rsid w:val="00BC2BE9"/>
    <w:rsid w:val="00BC2FCD"/>
    <w:rsid w:val="00BC34A4"/>
    <w:rsid w:val="00BC43D6"/>
    <w:rsid w:val="00BC682E"/>
    <w:rsid w:val="00BC7073"/>
    <w:rsid w:val="00BC736E"/>
    <w:rsid w:val="00BC7700"/>
    <w:rsid w:val="00BD0D4E"/>
    <w:rsid w:val="00BD321A"/>
    <w:rsid w:val="00BD7024"/>
    <w:rsid w:val="00BE00FE"/>
    <w:rsid w:val="00BE05C4"/>
    <w:rsid w:val="00BE0E49"/>
    <w:rsid w:val="00BE2EB1"/>
    <w:rsid w:val="00BE7ABD"/>
    <w:rsid w:val="00BF015D"/>
    <w:rsid w:val="00BF0DD2"/>
    <w:rsid w:val="00BF15E7"/>
    <w:rsid w:val="00BF2CA1"/>
    <w:rsid w:val="00BF353D"/>
    <w:rsid w:val="00BF3C5E"/>
    <w:rsid w:val="00BF71EF"/>
    <w:rsid w:val="00C02BB0"/>
    <w:rsid w:val="00C03364"/>
    <w:rsid w:val="00C0354D"/>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49F4"/>
    <w:rsid w:val="00C273F5"/>
    <w:rsid w:val="00C31A82"/>
    <w:rsid w:val="00C3253A"/>
    <w:rsid w:val="00C337CF"/>
    <w:rsid w:val="00C40A06"/>
    <w:rsid w:val="00C42725"/>
    <w:rsid w:val="00C42FD0"/>
    <w:rsid w:val="00C46EB1"/>
    <w:rsid w:val="00C52005"/>
    <w:rsid w:val="00C534E2"/>
    <w:rsid w:val="00C54397"/>
    <w:rsid w:val="00C54AAB"/>
    <w:rsid w:val="00C55944"/>
    <w:rsid w:val="00C5624E"/>
    <w:rsid w:val="00C61B53"/>
    <w:rsid w:val="00C64FEA"/>
    <w:rsid w:val="00C65676"/>
    <w:rsid w:val="00C66D19"/>
    <w:rsid w:val="00C74757"/>
    <w:rsid w:val="00C74DB4"/>
    <w:rsid w:val="00C75D7B"/>
    <w:rsid w:val="00C7679D"/>
    <w:rsid w:val="00C770B9"/>
    <w:rsid w:val="00C82014"/>
    <w:rsid w:val="00C83D16"/>
    <w:rsid w:val="00C91CD8"/>
    <w:rsid w:val="00C9253A"/>
    <w:rsid w:val="00C941A3"/>
    <w:rsid w:val="00C94FC4"/>
    <w:rsid w:val="00C964CB"/>
    <w:rsid w:val="00CA0D55"/>
    <w:rsid w:val="00CA0DCE"/>
    <w:rsid w:val="00CA17CE"/>
    <w:rsid w:val="00CA2C6E"/>
    <w:rsid w:val="00CA3135"/>
    <w:rsid w:val="00CA66D9"/>
    <w:rsid w:val="00CA747F"/>
    <w:rsid w:val="00CB074B"/>
    <w:rsid w:val="00CB26B6"/>
    <w:rsid w:val="00CB3E56"/>
    <w:rsid w:val="00CB41B3"/>
    <w:rsid w:val="00CB44D5"/>
    <w:rsid w:val="00CB461D"/>
    <w:rsid w:val="00CC1B30"/>
    <w:rsid w:val="00CC264F"/>
    <w:rsid w:val="00CC38CF"/>
    <w:rsid w:val="00CC566B"/>
    <w:rsid w:val="00CC647C"/>
    <w:rsid w:val="00CC6847"/>
    <w:rsid w:val="00CC6DD8"/>
    <w:rsid w:val="00CF0BBF"/>
    <w:rsid w:val="00CF1CB3"/>
    <w:rsid w:val="00D00887"/>
    <w:rsid w:val="00D0354D"/>
    <w:rsid w:val="00D03902"/>
    <w:rsid w:val="00D04BE5"/>
    <w:rsid w:val="00D05CC6"/>
    <w:rsid w:val="00D06285"/>
    <w:rsid w:val="00D071A6"/>
    <w:rsid w:val="00D07C3B"/>
    <w:rsid w:val="00D10D16"/>
    <w:rsid w:val="00D1122F"/>
    <w:rsid w:val="00D1227D"/>
    <w:rsid w:val="00D12DC8"/>
    <w:rsid w:val="00D13DF3"/>
    <w:rsid w:val="00D16F57"/>
    <w:rsid w:val="00D20C25"/>
    <w:rsid w:val="00D20C63"/>
    <w:rsid w:val="00D21C70"/>
    <w:rsid w:val="00D21E13"/>
    <w:rsid w:val="00D24C6D"/>
    <w:rsid w:val="00D25072"/>
    <w:rsid w:val="00D253C3"/>
    <w:rsid w:val="00D27980"/>
    <w:rsid w:val="00D27AA2"/>
    <w:rsid w:val="00D32ED5"/>
    <w:rsid w:val="00D33AAF"/>
    <w:rsid w:val="00D33B00"/>
    <w:rsid w:val="00D35307"/>
    <w:rsid w:val="00D41E28"/>
    <w:rsid w:val="00D45E93"/>
    <w:rsid w:val="00D46EFB"/>
    <w:rsid w:val="00D50F2E"/>
    <w:rsid w:val="00D5119E"/>
    <w:rsid w:val="00D51DD6"/>
    <w:rsid w:val="00D52C99"/>
    <w:rsid w:val="00D54789"/>
    <w:rsid w:val="00D56A66"/>
    <w:rsid w:val="00D57AD9"/>
    <w:rsid w:val="00D60466"/>
    <w:rsid w:val="00D62C82"/>
    <w:rsid w:val="00D65312"/>
    <w:rsid w:val="00D6561E"/>
    <w:rsid w:val="00D65D64"/>
    <w:rsid w:val="00D71182"/>
    <w:rsid w:val="00D71F6C"/>
    <w:rsid w:val="00D77373"/>
    <w:rsid w:val="00D808F4"/>
    <w:rsid w:val="00D8407C"/>
    <w:rsid w:val="00D86529"/>
    <w:rsid w:val="00D86C79"/>
    <w:rsid w:val="00D90450"/>
    <w:rsid w:val="00D90B14"/>
    <w:rsid w:val="00D95F4F"/>
    <w:rsid w:val="00DA077E"/>
    <w:rsid w:val="00DA5CED"/>
    <w:rsid w:val="00DB466D"/>
    <w:rsid w:val="00DB59F6"/>
    <w:rsid w:val="00DC1226"/>
    <w:rsid w:val="00DC3B55"/>
    <w:rsid w:val="00DC4F67"/>
    <w:rsid w:val="00DC5CEF"/>
    <w:rsid w:val="00DC6E86"/>
    <w:rsid w:val="00DD0E18"/>
    <w:rsid w:val="00DD4147"/>
    <w:rsid w:val="00DE0AE3"/>
    <w:rsid w:val="00DE0B42"/>
    <w:rsid w:val="00DE285C"/>
    <w:rsid w:val="00DE355E"/>
    <w:rsid w:val="00DE4AD9"/>
    <w:rsid w:val="00DE55BE"/>
    <w:rsid w:val="00DE6F51"/>
    <w:rsid w:val="00DE7DCA"/>
    <w:rsid w:val="00DF1F38"/>
    <w:rsid w:val="00DF440E"/>
    <w:rsid w:val="00DF6316"/>
    <w:rsid w:val="00E000F5"/>
    <w:rsid w:val="00E03974"/>
    <w:rsid w:val="00E043CF"/>
    <w:rsid w:val="00E04D16"/>
    <w:rsid w:val="00E0695D"/>
    <w:rsid w:val="00E07C0D"/>
    <w:rsid w:val="00E07DEA"/>
    <w:rsid w:val="00E10CB1"/>
    <w:rsid w:val="00E119AA"/>
    <w:rsid w:val="00E12168"/>
    <w:rsid w:val="00E1221A"/>
    <w:rsid w:val="00E136FD"/>
    <w:rsid w:val="00E1392E"/>
    <w:rsid w:val="00E146F0"/>
    <w:rsid w:val="00E17414"/>
    <w:rsid w:val="00E2211F"/>
    <w:rsid w:val="00E238BF"/>
    <w:rsid w:val="00E24957"/>
    <w:rsid w:val="00E263B8"/>
    <w:rsid w:val="00E30B29"/>
    <w:rsid w:val="00E30F4E"/>
    <w:rsid w:val="00E311F8"/>
    <w:rsid w:val="00E31D33"/>
    <w:rsid w:val="00E339C6"/>
    <w:rsid w:val="00E366F8"/>
    <w:rsid w:val="00E41F04"/>
    <w:rsid w:val="00E4568A"/>
    <w:rsid w:val="00E467B0"/>
    <w:rsid w:val="00E4768E"/>
    <w:rsid w:val="00E51DDA"/>
    <w:rsid w:val="00E532E2"/>
    <w:rsid w:val="00E5368A"/>
    <w:rsid w:val="00E55852"/>
    <w:rsid w:val="00E60638"/>
    <w:rsid w:val="00E65BFE"/>
    <w:rsid w:val="00E67C40"/>
    <w:rsid w:val="00E67F11"/>
    <w:rsid w:val="00E719B5"/>
    <w:rsid w:val="00E759A5"/>
    <w:rsid w:val="00E77D87"/>
    <w:rsid w:val="00E8281E"/>
    <w:rsid w:val="00E838D0"/>
    <w:rsid w:val="00E8770F"/>
    <w:rsid w:val="00E92560"/>
    <w:rsid w:val="00E934D2"/>
    <w:rsid w:val="00E96628"/>
    <w:rsid w:val="00EA118E"/>
    <w:rsid w:val="00EA20E7"/>
    <w:rsid w:val="00EA2A4B"/>
    <w:rsid w:val="00EA42EA"/>
    <w:rsid w:val="00EA67BB"/>
    <w:rsid w:val="00EB106A"/>
    <w:rsid w:val="00EB123F"/>
    <w:rsid w:val="00EB2E61"/>
    <w:rsid w:val="00EB30E0"/>
    <w:rsid w:val="00EB3457"/>
    <w:rsid w:val="00EB34AA"/>
    <w:rsid w:val="00EB4FDF"/>
    <w:rsid w:val="00EB7144"/>
    <w:rsid w:val="00EC204E"/>
    <w:rsid w:val="00EC20B0"/>
    <w:rsid w:val="00EC2A38"/>
    <w:rsid w:val="00EC46BD"/>
    <w:rsid w:val="00EC4A93"/>
    <w:rsid w:val="00ED49D1"/>
    <w:rsid w:val="00ED4B10"/>
    <w:rsid w:val="00ED4E6D"/>
    <w:rsid w:val="00ED6A3B"/>
    <w:rsid w:val="00EE2872"/>
    <w:rsid w:val="00EE2BCE"/>
    <w:rsid w:val="00EE392E"/>
    <w:rsid w:val="00EE4BF7"/>
    <w:rsid w:val="00EE5623"/>
    <w:rsid w:val="00EE5936"/>
    <w:rsid w:val="00EF0FED"/>
    <w:rsid w:val="00EF21E3"/>
    <w:rsid w:val="00EF2F59"/>
    <w:rsid w:val="00EF4A52"/>
    <w:rsid w:val="00EF5550"/>
    <w:rsid w:val="00F007A6"/>
    <w:rsid w:val="00F00ECC"/>
    <w:rsid w:val="00F014B5"/>
    <w:rsid w:val="00F0353C"/>
    <w:rsid w:val="00F039E4"/>
    <w:rsid w:val="00F109E1"/>
    <w:rsid w:val="00F10AC4"/>
    <w:rsid w:val="00F15A28"/>
    <w:rsid w:val="00F16104"/>
    <w:rsid w:val="00F161F0"/>
    <w:rsid w:val="00F1647C"/>
    <w:rsid w:val="00F17C35"/>
    <w:rsid w:val="00F21A0C"/>
    <w:rsid w:val="00F23225"/>
    <w:rsid w:val="00F23D40"/>
    <w:rsid w:val="00F23DAE"/>
    <w:rsid w:val="00F251AD"/>
    <w:rsid w:val="00F2696B"/>
    <w:rsid w:val="00F278BF"/>
    <w:rsid w:val="00F32F7B"/>
    <w:rsid w:val="00F34564"/>
    <w:rsid w:val="00F34E68"/>
    <w:rsid w:val="00F351CC"/>
    <w:rsid w:val="00F358C6"/>
    <w:rsid w:val="00F367C5"/>
    <w:rsid w:val="00F36EEC"/>
    <w:rsid w:val="00F36F60"/>
    <w:rsid w:val="00F41BA4"/>
    <w:rsid w:val="00F42C3C"/>
    <w:rsid w:val="00F45E9F"/>
    <w:rsid w:val="00F46535"/>
    <w:rsid w:val="00F50C8B"/>
    <w:rsid w:val="00F51D31"/>
    <w:rsid w:val="00F56FBD"/>
    <w:rsid w:val="00F57CCD"/>
    <w:rsid w:val="00F57F48"/>
    <w:rsid w:val="00F62181"/>
    <w:rsid w:val="00F62C5B"/>
    <w:rsid w:val="00F63EC9"/>
    <w:rsid w:val="00F65930"/>
    <w:rsid w:val="00F67DEF"/>
    <w:rsid w:val="00F74EB8"/>
    <w:rsid w:val="00F75AAB"/>
    <w:rsid w:val="00F75FB2"/>
    <w:rsid w:val="00F76776"/>
    <w:rsid w:val="00F77422"/>
    <w:rsid w:val="00F824EE"/>
    <w:rsid w:val="00F8312C"/>
    <w:rsid w:val="00F83DA2"/>
    <w:rsid w:val="00F855FD"/>
    <w:rsid w:val="00F918E8"/>
    <w:rsid w:val="00F91AFA"/>
    <w:rsid w:val="00F966FB"/>
    <w:rsid w:val="00F96A47"/>
    <w:rsid w:val="00F96E71"/>
    <w:rsid w:val="00F97EE1"/>
    <w:rsid w:val="00FA02E9"/>
    <w:rsid w:val="00FA191B"/>
    <w:rsid w:val="00FA6328"/>
    <w:rsid w:val="00FA6610"/>
    <w:rsid w:val="00FB1519"/>
    <w:rsid w:val="00FB15D5"/>
    <w:rsid w:val="00FB1DC6"/>
    <w:rsid w:val="00FB3950"/>
    <w:rsid w:val="00FB3F65"/>
    <w:rsid w:val="00FC3258"/>
    <w:rsid w:val="00FC3C54"/>
    <w:rsid w:val="00FC3C55"/>
    <w:rsid w:val="00FC3C88"/>
    <w:rsid w:val="00FC41A2"/>
    <w:rsid w:val="00FC5B2D"/>
    <w:rsid w:val="00FD0378"/>
    <w:rsid w:val="00FD24F9"/>
    <w:rsid w:val="00FD2BC0"/>
    <w:rsid w:val="00FD485F"/>
    <w:rsid w:val="00FD5B22"/>
    <w:rsid w:val="00FE199B"/>
    <w:rsid w:val="00FE1B8B"/>
    <w:rsid w:val="00FE27E4"/>
    <w:rsid w:val="00FE28BD"/>
    <w:rsid w:val="00FE3A42"/>
    <w:rsid w:val="00FF043E"/>
    <w:rsid w:val="00FF471C"/>
    <w:rsid w:val="00FF663E"/>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styleId="UnresolvedMention">
    <w:name w:val="Unresolved Mention"/>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 w:type="table" w:styleId="TableGridLight">
    <w:name w:val="Grid Table Light"/>
    <w:basedOn w:val="TableNormal"/>
    <w:uiPriority w:val="40"/>
    <w:rsid w:val="000125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86350552">
      <w:bodyDiv w:val="1"/>
      <w:marLeft w:val="0"/>
      <w:marRight w:val="0"/>
      <w:marTop w:val="0"/>
      <w:marBottom w:val="0"/>
      <w:divBdr>
        <w:top w:val="none" w:sz="0" w:space="0" w:color="auto"/>
        <w:left w:val="none" w:sz="0" w:space="0" w:color="auto"/>
        <w:bottom w:val="none" w:sz="0" w:space="0" w:color="auto"/>
        <w:right w:val="none" w:sz="0" w:space="0" w:color="auto"/>
      </w:divBdr>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473988986">
      <w:bodyDiv w:val="1"/>
      <w:marLeft w:val="0"/>
      <w:marRight w:val="0"/>
      <w:marTop w:val="0"/>
      <w:marBottom w:val="0"/>
      <w:divBdr>
        <w:top w:val="none" w:sz="0" w:space="0" w:color="auto"/>
        <w:left w:val="none" w:sz="0" w:space="0" w:color="auto"/>
        <w:bottom w:val="none" w:sz="0" w:space="0" w:color="auto"/>
        <w:right w:val="none" w:sz="0" w:space="0" w:color="auto"/>
      </w:divBdr>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746152561">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076780518">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08449011">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898278014">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5DB1-5350-4FF7-903F-5E17CA889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5950</Words>
  <Characters>35752</Characters>
  <Application>Microsoft Office Word</Application>
  <DocSecurity>0</DocSecurity>
  <Lines>617</Lines>
  <Paragraphs>172</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41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2</cp:revision>
  <cp:lastPrinted>2025-04-21T05:48:00Z</cp:lastPrinted>
  <dcterms:created xsi:type="dcterms:W3CDTF">2025-05-14T07:54:00Z</dcterms:created>
  <dcterms:modified xsi:type="dcterms:W3CDTF">2025-05-14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12bhc3X"/&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GrammarlyDocumentId">
    <vt:lpwstr>2b40a0a1-28f2-4d34-a20e-94965e8b8ca8</vt:lpwstr>
  </property>
</Properties>
</file>